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34E6DD" w14:textId="77777777" w:rsidR="009C36F9" w:rsidRPr="003C2BD6" w:rsidRDefault="009C36F9" w:rsidP="009C36F9">
      <w:pPr>
        <w:jc w:val="both"/>
        <w:rPr>
          <w:rFonts w:ascii="Times New Roman" w:hAnsi="Times New Roman" w:cs="Times New Roman"/>
        </w:rPr>
      </w:pPr>
      <w:r w:rsidRPr="003C2BD6">
        <w:rPr>
          <w:rFonts w:ascii="Times New Roman" w:hAnsi="Times New Roman" w:cs="Times New Roman"/>
        </w:rPr>
        <w:t xml:space="preserve">Yazdanpanah, N., Sedikides, C., Ochs, H. D., Camargo, C. A., Jr., Darmstadt, G. L., Cerda, A., Cauda, V., Peters, G. J., Sellke, F., Wong, N. D., Comini, E., Jimeno, A. R., Glover, V., Hatziargyriou, N. Vincenot, C. E., Bordas, S. P.A., Rao, I. M., Abolhassani, H., Gharehpetian, G. B., …. Nima Rezaei (2024). Global challenges after a global challenge: Lessons learned from the COVID-19 pandemic. In N. Rezaei (Ed.), </w:t>
      </w:r>
      <w:r w:rsidRPr="003C2BD6">
        <w:rPr>
          <w:rFonts w:ascii="Times New Roman" w:hAnsi="Times New Roman" w:cs="Times New Roman"/>
          <w:i/>
          <w:iCs/>
        </w:rPr>
        <w:t xml:space="preserve">The COVID 19 aftermath: Ongoing challenges </w:t>
      </w:r>
      <w:r w:rsidRPr="003C2BD6">
        <w:rPr>
          <w:rFonts w:ascii="Times New Roman" w:hAnsi="Times New Roman" w:cs="Times New Roman"/>
        </w:rPr>
        <w:t>(Advances in Experimental Medicine and Biology, Vol. 1457, pp. 1–31). Springer. https://doi.org/10.1007/978-3-031-61939-7_1</w:t>
      </w:r>
    </w:p>
    <w:p w14:paraId="556DADED" w14:textId="77777777" w:rsidR="00E164E8" w:rsidRDefault="00E164E8" w:rsidP="00CC61FF">
      <w:pPr>
        <w:bidi w:val="0"/>
        <w:jc w:val="center"/>
        <w:rPr>
          <w:b/>
          <w:bCs/>
          <w:sz w:val="32"/>
          <w:szCs w:val="32"/>
        </w:rPr>
      </w:pPr>
    </w:p>
    <w:p w14:paraId="4763B280" w14:textId="77777777" w:rsidR="00E164E8" w:rsidRDefault="00E164E8" w:rsidP="00E164E8">
      <w:pPr>
        <w:bidi w:val="0"/>
        <w:jc w:val="center"/>
        <w:rPr>
          <w:b/>
          <w:bCs/>
          <w:sz w:val="32"/>
          <w:szCs w:val="32"/>
        </w:rPr>
      </w:pPr>
    </w:p>
    <w:p w14:paraId="6C3C712C" w14:textId="6BB63031" w:rsidR="00CC61FF" w:rsidRDefault="001C7F7F" w:rsidP="00E164E8">
      <w:pPr>
        <w:bidi w:val="0"/>
        <w:jc w:val="center"/>
        <w:rPr>
          <w:b/>
          <w:bCs/>
          <w:sz w:val="32"/>
          <w:szCs w:val="32"/>
        </w:rPr>
      </w:pPr>
      <w:r w:rsidRPr="00DE27BB">
        <w:rPr>
          <w:b/>
          <w:bCs/>
          <w:sz w:val="32"/>
          <w:szCs w:val="32"/>
        </w:rPr>
        <w:t xml:space="preserve">Global Challenges </w:t>
      </w:r>
      <w:r w:rsidR="004202AD">
        <w:rPr>
          <w:b/>
          <w:bCs/>
          <w:sz w:val="32"/>
          <w:szCs w:val="32"/>
        </w:rPr>
        <w:t>After</w:t>
      </w:r>
      <w:r w:rsidRPr="00DE27BB">
        <w:rPr>
          <w:b/>
          <w:bCs/>
          <w:sz w:val="32"/>
          <w:szCs w:val="32"/>
        </w:rPr>
        <w:t xml:space="preserve"> a Global Challenge</w:t>
      </w:r>
      <w:r w:rsidR="008F2611" w:rsidRPr="00DE27BB">
        <w:rPr>
          <w:b/>
          <w:bCs/>
          <w:sz w:val="32"/>
          <w:szCs w:val="32"/>
        </w:rPr>
        <w:t xml:space="preserve">: </w:t>
      </w:r>
    </w:p>
    <w:p w14:paraId="6F7FC4C2" w14:textId="462DF5D3" w:rsidR="00037D70" w:rsidRPr="00DE27BB" w:rsidRDefault="008F2611" w:rsidP="00CC61FF">
      <w:pPr>
        <w:bidi w:val="0"/>
        <w:jc w:val="center"/>
        <w:rPr>
          <w:b/>
          <w:bCs/>
          <w:sz w:val="32"/>
          <w:szCs w:val="32"/>
        </w:rPr>
      </w:pPr>
      <w:r w:rsidRPr="00DE27BB">
        <w:rPr>
          <w:b/>
          <w:bCs/>
          <w:sz w:val="32"/>
          <w:szCs w:val="32"/>
        </w:rPr>
        <w:t xml:space="preserve">Lessons Learned </w:t>
      </w:r>
      <w:r w:rsidR="00D826D4" w:rsidRPr="00DE27BB">
        <w:rPr>
          <w:b/>
          <w:bCs/>
          <w:sz w:val="32"/>
          <w:szCs w:val="32"/>
        </w:rPr>
        <w:t xml:space="preserve">from </w:t>
      </w:r>
      <w:r w:rsidR="00DF3B17">
        <w:rPr>
          <w:b/>
          <w:bCs/>
          <w:sz w:val="32"/>
          <w:szCs w:val="32"/>
        </w:rPr>
        <w:t xml:space="preserve">the </w:t>
      </w:r>
      <w:r w:rsidR="00D826D4" w:rsidRPr="00DE27BB">
        <w:rPr>
          <w:b/>
          <w:bCs/>
          <w:sz w:val="32"/>
          <w:szCs w:val="32"/>
        </w:rPr>
        <w:t>COVID-19</w:t>
      </w:r>
      <w:r w:rsidR="004F1571">
        <w:rPr>
          <w:b/>
          <w:bCs/>
          <w:sz w:val="32"/>
          <w:szCs w:val="32"/>
        </w:rPr>
        <w:t xml:space="preserve"> Pandemic</w:t>
      </w:r>
    </w:p>
    <w:p w14:paraId="13AC47A8" w14:textId="77777777" w:rsidR="00B05E75" w:rsidRDefault="00B05E75" w:rsidP="00E802DE">
      <w:pPr>
        <w:bidi w:val="0"/>
        <w:jc w:val="both"/>
        <w:rPr>
          <w:b/>
          <w:bCs/>
        </w:rPr>
      </w:pPr>
    </w:p>
    <w:p w14:paraId="45E11D3F" w14:textId="45025733" w:rsidR="00290F88" w:rsidRPr="00676D54" w:rsidRDefault="00290F88" w:rsidP="00290F88">
      <w:pPr>
        <w:bidi w:val="0"/>
        <w:jc w:val="both"/>
      </w:pPr>
      <w:r w:rsidRPr="00676D54">
        <w:t>Niloufar Yazdanpanah</w:t>
      </w:r>
      <w:r w:rsidRPr="00676D54">
        <w:rPr>
          <w:vertAlign w:val="superscript"/>
        </w:rPr>
        <w:t>1,2,3</w:t>
      </w:r>
      <w:r w:rsidRPr="00676D54">
        <w:t>, Constantine Sedikides</w:t>
      </w:r>
      <w:r w:rsidRPr="00676D54">
        <w:rPr>
          <w:vertAlign w:val="superscript"/>
        </w:rPr>
        <w:t>1,4</w:t>
      </w:r>
      <w:r w:rsidRPr="00676D54">
        <w:t>, Hans D</w:t>
      </w:r>
      <w:r w:rsidR="00B75EC6">
        <w:t>.</w:t>
      </w:r>
      <w:r w:rsidRPr="00676D54">
        <w:t xml:space="preserve"> Ochs</w:t>
      </w:r>
      <w:r w:rsidRPr="00676D54">
        <w:rPr>
          <w:vertAlign w:val="superscript"/>
        </w:rPr>
        <w:t>1,5</w:t>
      </w:r>
      <w:r w:rsidRPr="00676D54">
        <w:t>, Carlos A</w:t>
      </w:r>
      <w:r w:rsidR="00B75EC6">
        <w:t>.</w:t>
      </w:r>
      <w:r w:rsidRPr="00676D54">
        <w:t xml:space="preserve"> Camargo Jr</w:t>
      </w:r>
      <w:r w:rsidRPr="00676D54">
        <w:rPr>
          <w:vertAlign w:val="superscript"/>
        </w:rPr>
        <w:t>1,6</w:t>
      </w:r>
      <w:r w:rsidRPr="00676D54">
        <w:t>, Gary L</w:t>
      </w:r>
      <w:r w:rsidR="00B75EC6">
        <w:t>.</w:t>
      </w:r>
      <w:r w:rsidRPr="00676D54">
        <w:t xml:space="preserve"> Darmstadt</w:t>
      </w:r>
      <w:r w:rsidRPr="00676D54">
        <w:rPr>
          <w:vertAlign w:val="superscript"/>
        </w:rPr>
        <w:t>1,7</w:t>
      </w:r>
      <w:r w:rsidRPr="00676D54">
        <w:t>, Artemi Cerda</w:t>
      </w:r>
      <w:r w:rsidRPr="00676D54">
        <w:rPr>
          <w:vertAlign w:val="superscript"/>
        </w:rPr>
        <w:t>1,8</w:t>
      </w:r>
      <w:r w:rsidRPr="00676D54">
        <w:t>, Valentina Cauda</w:t>
      </w:r>
      <w:r w:rsidRPr="00676D54">
        <w:rPr>
          <w:vertAlign w:val="superscript"/>
        </w:rPr>
        <w:t>1,9</w:t>
      </w:r>
      <w:r w:rsidRPr="00676D54">
        <w:t>, Godefridus J. Peters</w:t>
      </w:r>
      <w:r w:rsidRPr="00676D54">
        <w:rPr>
          <w:vertAlign w:val="superscript"/>
        </w:rPr>
        <w:t>1,10,11</w:t>
      </w:r>
      <w:r w:rsidRPr="00676D54">
        <w:t>, Frank Sellke</w:t>
      </w:r>
      <w:r w:rsidRPr="00676D54">
        <w:rPr>
          <w:vertAlign w:val="superscript"/>
        </w:rPr>
        <w:t>1,12,13</w:t>
      </w:r>
      <w:r w:rsidRPr="00676D54">
        <w:t>, Nathan D</w:t>
      </w:r>
      <w:r w:rsidR="00B75EC6">
        <w:t>.</w:t>
      </w:r>
      <w:r w:rsidRPr="00676D54">
        <w:t xml:space="preserve"> Wong</w:t>
      </w:r>
      <w:r w:rsidRPr="00676D54">
        <w:rPr>
          <w:vertAlign w:val="superscript"/>
        </w:rPr>
        <w:t>1,14</w:t>
      </w:r>
      <w:r w:rsidRPr="00676D54">
        <w:t>, Elisabetta Comini</w:t>
      </w:r>
      <w:r w:rsidRPr="00676D54">
        <w:rPr>
          <w:vertAlign w:val="superscript"/>
        </w:rPr>
        <w:t>1,15</w:t>
      </w:r>
      <w:r w:rsidRPr="00676D54">
        <w:t>, Alberto Ruiz Jimeno</w:t>
      </w:r>
      <w:r w:rsidRPr="00676D54">
        <w:rPr>
          <w:vertAlign w:val="superscript"/>
        </w:rPr>
        <w:t>1,16</w:t>
      </w:r>
      <w:r w:rsidRPr="00676D54">
        <w:t>, Vivette Glover</w:t>
      </w:r>
      <w:r w:rsidRPr="00676D54">
        <w:rPr>
          <w:vertAlign w:val="superscript"/>
        </w:rPr>
        <w:t>1,17</w:t>
      </w:r>
      <w:r w:rsidRPr="00676D54">
        <w:t>, Nikos Hatziargyriou</w:t>
      </w:r>
      <w:r w:rsidRPr="00676D54">
        <w:rPr>
          <w:vertAlign w:val="superscript"/>
        </w:rPr>
        <w:t>1,18</w:t>
      </w:r>
      <w:r w:rsidRPr="00676D54">
        <w:t>, Christian E</w:t>
      </w:r>
      <w:r w:rsidR="00B75EC6">
        <w:t>.</w:t>
      </w:r>
      <w:r w:rsidRPr="00676D54">
        <w:t xml:space="preserve"> Vincenot</w:t>
      </w:r>
      <w:r w:rsidRPr="00676D54">
        <w:rPr>
          <w:vertAlign w:val="superscript"/>
        </w:rPr>
        <w:t>1,19</w:t>
      </w:r>
      <w:r w:rsidRPr="00676D54">
        <w:t>, Stéphane P</w:t>
      </w:r>
      <w:r w:rsidR="00B75EC6">
        <w:t>.</w:t>
      </w:r>
      <w:r w:rsidRPr="00676D54">
        <w:t>A</w:t>
      </w:r>
      <w:r w:rsidR="00B75EC6">
        <w:t>.</w:t>
      </w:r>
      <w:r w:rsidRPr="00676D54">
        <w:t xml:space="preserve"> Bordas</w:t>
      </w:r>
      <w:r w:rsidRPr="00676D54">
        <w:rPr>
          <w:vertAlign w:val="superscript"/>
        </w:rPr>
        <w:t>1,20</w:t>
      </w:r>
      <w:r w:rsidRPr="00676D54">
        <w:t xml:space="preserve">, </w:t>
      </w:r>
      <w:proofErr w:type="spellStart"/>
      <w:r w:rsidRPr="00676D54">
        <w:t>Idupulapati</w:t>
      </w:r>
      <w:proofErr w:type="spellEnd"/>
      <w:r w:rsidRPr="00676D54">
        <w:t xml:space="preserve"> M</w:t>
      </w:r>
      <w:r w:rsidR="00B75EC6">
        <w:t>.</w:t>
      </w:r>
      <w:r w:rsidRPr="00676D54">
        <w:t xml:space="preserve"> Rao</w:t>
      </w:r>
      <w:r w:rsidRPr="00676D54">
        <w:rPr>
          <w:vertAlign w:val="superscript"/>
        </w:rPr>
        <w:t>1,21,22</w:t>
      </w:r>
      <w:r w:rsidRPr="00676D54">
        <w:t>, Hassan Abolhassani</w:t>
      </w:r>
      <w:r w:rsidRPr="00676D54">
        <w:rPr>
          <w:vertAlign w:val="superscript"/>
        </w:rPr>
        <w:t>1,3,23</w:t>
      </w:r>
      <w:r w:rsidRPr="00676D54">
        <w:t>, Gevork B</w:t>
      </w:r>
      <w:r w:rsidR="00B75EC6">
        <w:t>.</w:t>
      </w:r>
      <w:r w:rsidRPr="00676D54">
        <w:t xml:space="preserve"> Gharehpetian</w:t>
      </w:r>
      <w:r w:rsidRPr="00676D54">
        <w:rPr>
          <w:vertAlign w:val="superscript"/>
        </w:rPr>
        <w:t>1,24</w:t>
      </w:r>
      <w:r w:rsidRPr="00676D54">
        <w:t>, Ralf Weiskirchen</w:t>
      </w:r>
      <w:r w:rsidRPr="00676D54">
        <w:rPr>
          <w:vertAlign w:val="superscript"/>
        </w:rPr>
        <w:t>1,25</w:t>
      </w:r>
      <w:r w:rsidRPr="00676D54">
        <w:t>, Manoj Gupta</w:t>
      </w:r>
      <w:r w:rsidRPr="00676D54">
        <w:rPr>
          <w:vertAlign w:val="superscript"/>
        </w:rPr>
        <w:t>1,26</w:t>
      </w:r>
      <w:r w:rsidRPr="00676D54">
        <w:t>, Shyam S</w:t>
      </w:r>
      <w:r w:rsidR="00B75EC6">
        <w:t>.</w:t>
      </w:r>
      <w:r w:rsidRPr="00676D54">
        <w:t xml:space="preserve"> Chandel</w:t>
      </w:r>
      <w:r w:rsidRPr="00676D54">
        <w:rPr>
          <w:vertAlign w:val="superscript"/>
        </w:rPr>
        <w:t>1,27</w:t>
      </w:r>
      <w:r w:rsidRPr="00676D54">
        <w:t xml:space="preserve">, </w:t>
      </w:r>
      <w:proofErr w:type="spellStart"/>
      <w:r w:rsidRPr="00676D54">
        <w:t>Bolajoko</w:t>
      </w:r>
      <w:proofErr w:type="spellEnd"/>
      <w:r w:rsidRPr="00676D54">
        <w:t xml:space="preserve"> O</w:t>
      </w:r>
      <w:r w:rsidR="00B75EC6">
        <w:t>.</w:t>
      </w:r>
      <w:r w:rsidRPr="00676D54">
        <w:t xml:space="preserve"> Olusanya</w:t>
      </w:r>
      <w:r w:rsidRPr="00676D54">
        <w:rPr>
          <w:vertAlign w:val="superscript"/>
        </w:rPr>
        <w:t>1,28</w:t>
      </w:r>
      <w:r w:rsidRPr="00676D54">
        <w:t>, Bruce Cheson</w:t>
      </w:r>
      <w:r w:rsidRPr="00676D54">
        <w:rPr>
          <w:vertAlign w:val="superscript"/>
        </w:rPr>
        <w:t>1,29</w:t>
      </w:r>
      <w:r w:rsidRPr="00676D54">
        <w:t>, Alessio Pomponio</w:t>
      </w:r>
      <w:r w:rsidRPr="00676D54">
        <w:rPr>
          <w:vertAlign w:val="superscript"/>
        </w:rPr>
        <w:t>1,30</w:t>
      </w:r>
      <w:r w:rsidRPr="00676D54">
        <w:t>, Michael Tanzer</w:t>
      </w:r>
      <w:r w:rsidRPr="00676D54">
        <w:rPr>
          <w:vertAlign w:val="superscript"/>
        </w:rPr>
        <w:t>1,31</w:t>
      </w:r>
      <w:r w:rsidRPr="00676D54">
        <w:t>, Paul S</w:t>
      </w:r>
      <w:r w:rsidR="00B75EC6">
        <w:t>.</w:t>
      </w:r>
      <w:r w:rsidRPr="00676D54">
        <w:t xml:space="preserve"> Myles</w:t>
      </w:r>
      <w:r w:rsidRPr="00676D54">
        <w:rPr>
          <w:vertAlign w:val="superscript"/>
        </w:rPr>
        <w:t>1,32</w:t>
      </w:r>
      <w:r w:rsidRPr="00676D54">
        <w:t>, Wen-Xiu Ma</w:t>
      </w:r>
      <w:r w:rsidRPr="00676D54">
        <w:rPr>
          <w:vertAlign w:val="superscript"/>
        </w:rPr>
        <w:t>1,33</w:t>
      </w:r>
      <w:r w:rsidRPr="00676D54">
        <w:t>, Federico Bella</w:t>
      </w:r>
      <w:r w:rsidRPr="00676D54">
        <w:rPr>
          <w:vertAlign w:val="superscript"/>
        </w:rPr>
        <w:t>1,34</w:t>
      </w:r>
      <w:r w:rsidRPr="00676D54">
        <w:t>, Saeid Ghavami</w:t>
      </w:r>
      <w:r w:rsidRPr="00676D54">
        <w:rPr>
          <w:vertAlign w:val="superscript"/>
        </w:rPr>
        <w:t>1,35</w:t>
      </w:r>
      <w:r w:rsidRPr="00676D54">
        <w:t>, S</w:t>
      </w:r>
      <w:r w:rsidR="00B75EC6">
        <w:t>.</w:t>
      </w:r>
      <w:r w:rsidRPr="00676D54">
        <w:t xml:space="preserve"> Moein Moghimi</w:t>
      </w:r>
      <w:r w:rsidRPr="00676D54">
        <w:rPr>
          <w:vertAlign w:val="superscript"/>
        </w:rPr>
        <w:t>1,36,37,38</w:t>
      </w:r>
      <w:r w:rsidRPr="00676D54">
        <w:t>, Domenico Pratico</w:t>
      </w:r>
      <w:r w:rsidRPr="00676D54">
        <w:rPr>
          <w:vertAlign w:val="superscript"/>
        </w:rPr>
        <w:t>1,39</w:t>
      </w:r>
      <w:r w:rsidRPr="00676D54">
        <w:t>, Alfredo Martinez Hernandez</w:t>
      </w:r>
      <w:r w:rsidRPr="00676D54">
        <w:rPr>
          <w:vertAlign w:val="superscript"/>
        </w:rPr>
        <w:t>1,40</w:t>
      </w:r>
      <w:r w:rsidRPr="00676D54">
        <w:t>, Maria Martinez Urbistondo</w:t>
      </w:r>
      <w:r w:rsidRPr="00676D54">
        <w:rPr>
          <w:vertAlign w:val="superscript"/>
        </w:rPr>
        <w:t>1,41</w:t>
      </w:r>
      <w:r w:rsidRPr="00676D54">
        <w:t>, Diego Martinez Urbistondo</w:t>
      </w:r>
      <w:r w:rsidRPr="00676D54">
        <w:rPr>
          <w:vertAlign w:val="superscript"/>
        </w:rPr>
        <w:t>1,42</w:t>
      </w:r>
      <w:r w:rsidRPr="00676D54">
        <w:t>, Seyed-Mohammad Fereshtehnejad</w:t>
      </w:r>
      <w:r w:rsidRPr="00676D54">
        <w:rPr>
          <w:vertAlign w:val="superscript"/>
        </w:rPr>
        <w:t>1,43,44</w:t>
      </w:r>
      <w:r w:rsidRPr="00676D54">
        <w:t>, Imran Ali</w:t>
      </w:r>
      <w:r w:rsidRPr="00676D54">
        <w:rPr>
          <w:vertAlign w:val="superscript"/>
        </w:rPr>
        <w:t>1,45</w:t>
      </w:r>
      <w:r w:rsidRPr="00676D54">
        <w:t>, Shinya Kimura</w:t>
      </w:r>
      <w:r w:rsidRPr="00676D54">
        <w:rPr>
          <w:vertAlign w:val="superscript"/>
        </w:rPr>
        <w:t>1,46</w:t>
      </w:r>
      <w:r w:rsidRPr="00676D54">
        <w:t>, Wallace Hayes</w:t>
      </w:r>
      <w:r w:rsidRPr="00676D54">
        <w:rPr>
          <w:vertAlign w:val="superscript"/>
        </w:rPr>
        <w:t>1,47,48</w:t>
      </w:r>
      <w:r w:rsidRPr="00676D54">
        <w:t xml:space="preserve">, </w:t>
      </w:r>
      <w:proofErr w:type="spellStart"/>
      <w:r w:rsidRPr="00676D54">
        <w:t>Wenju</w:t>
      </w:r>
      <w:proofErr w:type="spellEnd"/>
      <w:r w:rsidRPr="00676D54">
        <w:t xml:space="preserve"> Cai</w:t>
      </w:r>
      <w:r w:rsidRPr="00676D54">
        <w:rPr>
          <w:vertAlign w:val="superscript"/>
        </w:rPr>
        <w:t>1,49</w:t>
      </w:r>
      <w:r w:rsidRPr="00676D54">
        <w:t>, Chua K</w:t>
      </w:r>
      <w:r w:rsidR="00B75EC6">
        <w:t>.</w:t>
      </w:r>
      <w:r w:rsidRPr="00676D54">
        <w:t>J</w:t>
      </w:r>
      <w:r w:rsidR="00B75EC6">
        <w:t>.</w:t>
      </w:r>
      <w:r w:rsidRPr="00676D54">
        <w:t xml:space="preserve"> Ernest</w:t>
      </w:r>
      <w:r w:rsidRPr="00676D54">
        <w:rPr>
          <w:vertAlign w:val="superscript"/>
        </w:rPr>
        <w:t>1,50</w:t>
      </w:r>
      <w:r w:rsidRPr="00676D54">
        <w:t>, Sabu Thomas</w:t>
      </w:r>
      <w:r w:rsidRPr="00676D54">
        <w:rPr>
          <w:vertAlign w:val="superscript"/>
        </w:rPr>
        <w:t>1,51</w:t>
      </w:r>
      <w:r w:rsidRPr="00676D54">
        <w:t>, Kazem Rahimi</w:t>
      </w:r>
      <w:r w:rsidRPr="00676D54">
        <w:rPr>
          <w:vertAlign w:val="superscript"/>
        </w:rPr>
        <w:t>1,52</w:t>
      </w:r>
      <w:r w:rsidRPr="00676D54">
        <w:t>, Armin Sorooshian</w:t>
      </w:r>
      <w:r w:rsidRPr="00676D54">
        <w:rPr>
          <w:vertAlign w:val="superscript"/>
        </w:rPr>
        <w:t>1,53</w:t>
      </w:r>
      <w:r w:rsidRPr="00676D54">
        <w:t>, Michael Schreiber</w:t>
      </w:r>
      <w:r w:rsidRPr="00676D54">
        <w:rPr>
          <w:vertAlign w:val="superscript"/>
        </w:rPr>
        <w:t>1,54,55</w:t>
      </w:r>
      <w:r w:rsidRPr="00676D54">
        <w:t>, Koichi Kato</w:t>
      </w:r>
      <w:r w:rsidRPr="00676D54">
        <w:rPr>
          <w:vertAlign w:val="superscript"/>
        </w:rPr>
        <w:t>1,56</w:t>
      </w:r>
      <w:r w:rsidRPr="00676D54">
        <w:t>, John H</w:t>
      </w:r>
      <w:r w:rsidR="00B75EC6">
        <w:t>.</w:t>
      </w:r>
      <w:r w:rsidRPr="00676D54">
        <w:t>T</w:t>
      </w:r>
      <w:r w:rsidR="00B75EC6">
        <w:t>.</w:t>
      </w:r>
      <w:r w:rsidRPr="00676D54">
        <w:t xml:space="preserve"> Luong</w:t>
      </w:r>
      <w:r w:rsidRPr="00676D54">
        <w:rPr>
          <w:vertAlign w:val="superscript"/>
        </w:rPr>
        <w:t>1,57</w:t>
      </w:r>
      <w:r w:rsidRPr="00676D54">
        <w:t>, Stefano Pluchino</w:t>
      </w:r>
      <w:r w:rsidRPr="00676D54">
        <w:rPr>
          <w:vertAlign w:val="superscript"/>
        </w:rPr>
        <w:t>1,58</w:t>
      </w:r>
      <w:r w:rsidRPr="00676D54">
        <w:t>, Jeroen van den Bergh</w:t>
      </w:r>
      <w:r w:rsidRPr="00676D54">
        <w:rPr>
          <w:vertAlign w:val="superscript"/>
        </w:rPr>
        <w:t>1,59,60</w:t>
      </w:r>
      <w:r w:rsidRPr="00676D54">
        <w:t>, Andres M</w:t>
      </w:r>
      <w:r w:rsidR="00B75EC6">
        <w:t>.</w:t>
      </w:r>
      <w:r w:rsidRPr="00676D54">
        <w:t xml:space="preserve"> Lozano</w:t>
      </w:r>
      <w:r w:rsidRPr="00676D54">
        <w:rPr>
          <w:vertAlign w:val="superscript"/>
        </w:rPr>
        <w:t>1,61,62</w:t>
      </w:r>
      <w:r w:rsidRPr="00676D54">
        <w:t>, John Seymour</w:t>
      </w:r>
      <w:r w:rsidRPr="00676D54">
        <w:rPr>
          <w:vertAlign w:val="superscript"/>
        </w:rPr>
        <w:t>1,63,64</w:t>
      </w:r>
      <w:r w:rsidRPr="00676D54">
        <w:t>, Kenneth S</w:t>
      </w:r>
      <w:r w:rsidR="00B75EC6">
        <w:t>.</w:t>
      </w:r>
      <w:r w:rsidRPr="00676D54">
        <w:t xml:space="preserve"> Kosik</w:t>
      </w:r>
      <w:r w:rsidRPr="00676D54">
        <w:rPr>
          <w:vertAlign w:val="superscript"/>
        </w:rPr>
        <w:t>1,65</w:t>
      </w:r>
      <w:r w:rsidRPr="00676D54">
        <w:t>, Stefan G</w:t>
      </w:r>
      <w:r w:rsidR="00B75EC6">
        <w:t>.</w:t>
      </w:r>
      <w:r w:rsidRPr="00676D54">
        <w:t xml:space="preserve"> Hofmann</w:t>
      </w:r>
      <w:r w:rsidRPr="00676D54">
        <w:rPr>
          <w:vertAlign w:val="superscript"/>
        </w:rPr>
        <w:t>1,66</w:t>
      </w:r>
      <w:r w:rsidRPr="00676D54">
        <w:t>, Roger S</w:t>
      </w:r>
      <w:r w:rsidR="00B75EC6">
        <w:t>.</w:t>
      </w:r>
      <w:r w:rsidRPr="00676D54">
        <w:t xml:space="preserve"> McIntyre</w:t>
      </w:r>
      <w:r w:rsidRPr="00676D54">
        <w:rPr>
          <w:vertAlign w:val="superscript"/>
        </w:rPr>
        <w:t>1,67,68</w:t>
      </w:r>
      <w:r w:rsidRPr="00676D54">
        <w:t xml:space="preserve">, </w:t>
      </w:r>
      <w:proofErr w:type="spellStart"/>
      <w:r w:rsidRPr="00676D54">
        <w:t>Matjaz</w:t>
      </w:r>
      <w:proofErr w:type="spellEnd"/>
      <w:r w:rsidRPr="00676D54">
        <w:t xml:space="preserve"> Perc</w:t>
      </w:r>
      <w:r w:rsidRPr="00676D54">
        <w:rPr>
          <w:vertAlign w:val="superscript"/>
        </w:rPr>
        <w:t>1,69,70,71,72,73,74</w:t>
      </w:r>
      <w:r w:rsidRPr="00676D54">
        <w:t>, Alexander Leemans</w:t>
      </w:r>
      <w:r w:rsidRPr="00676D54">
        <w:rPr>
          <w:vertAlign w:val="superscript"/>
        </w:rPr>
        <w:t>1,75</w:t>
      </w:r>
      <w:r w:rsidRPr="00676D54">
        <w:t>, Robyn S</w:t>
      </w:r>
      <w:r w:rsidR="00B75EC6">
        <w:t>.</w:t>
      </w:r>
      <w:r w:rsidRPr="00676D54">
        <w:t xml:space="preserve"> Klein</w:t>
      </w:r>
      <w:r w:rsidRPr="00676D54">
        <w:rPr>
          <w:vertAlign w:val="superscript"/>
        </w:rPr>
        <w:t>1,76,77</w:t>
      </w:r>
      <w:r w:rsidRPr="00676D54">
        <w:t>, Shuji Ogino</w:t>
      </w:r>
      <w:r w:rsidRPr="00676D54">
        <w:rPr>
          <w:vertAlign w:val="superscript"/>
        </w:rPr>
        <w:t>1,78,79,80</w:t>
      </w:r>
      <w:r w:rsidRPr="00676D54">
        <w:t>, Christopher Wlezien</w:t>
      </w:r>
      <w:r w:rsidRPr="00676D54">
        <w:rPr>
          <w:vertAlign w:val="superscript"/>
        </w:rPr>
        <w:t>1,81</w:t>
      </w:r>
      <w:r w:rsidRPr="00676D54">
        <w:t>, George Perry</w:t>
      </w:r>
      <w:r w:rsidRPr="00676D54">
        <w:rPr>
          <w:vertAlign w:val="superscript"/>
        </w:rPr>
        <w:t>1,82</w:t>
      </w:r>
      <w:r w:rsidRPr="00676D54">
        <w:t>, Sudhir Gupta</w:t>
      </w:r>
      <w:r w:rsidRPr="00676D54">
        <w:rPr>
          <w:vertAlign w:val="superscript"/>
        </w:rPr>
        <w:t>1,83</w:t>
      </w:r>
      <w:r w:rsidRPr="00676D54">
        <w:t>, Juan J</w:t>
      </w:r>
      <w:r w:rsidR="00B75EC6">
        <w:t>.</w:t>
      </w:r>
      <w:r w:rsidRPr="00676D54">
        <w:t xml:space="preserve"> Nieto</w:t>
      </w:r>
      <w:r w:rsidRPr="00676D54">
        <w:rPr>
          <w:vertAlign w:val="superscript"/>
        </w:rPr>
        <w:t>1,84</w:t>
      </w:r>
      <w:r w:rsidRPr="00676D54">
        <w:t>, Lisa Levin</w:t>
      </w:r>
      <w:r w:rsidRPr="00676D54">
        <w:rPr>
          <w:vertAlign w:val="superscript"/>
        </w:rPr>
        <w:t>1,85</w:t>
      </w:r>
      <w:r w:rsidRPr="00676D54">
        <w:t>, Daniel J</w:t>
      </w:r>
      <w:r w:rsidR="00B75EC6">
        <w:t>.</w:t>
      </w:r>
      <w:r w:rsidRPr="00676D54">
        <w:t xml:space="preserve"> Klionsky</w:t>
      </w:r>
      <w:r w:rsidRPr="00676D54">
        <w:rPr>
          <w:vertAlign w:val="superscript"/>
        </w:rPr>
        <w:t>1,86,87</w:t>
      </w:r>
      <w:r w:rsidRPr="00676D54">
        <w:t>, Bahram Mobasher</w:t>
      </w:r>
      <w:r w:rsidRPr="00676D54">
        <w:rPr>
          <w:vertAlign w:val="superscript"/>
        </w:rPr>
        <w:t>1,88</w:t>
      </w:r>
      <w:r w:rsidRPr="00676D54">
        <w:t>, Tommaso Dorigo</w:t>
      </w:r>
      <w:r w:rsidRPr="00676D54">
        <w:rPr>
          <w:vertAlign w:val="superscript"/>
        </w:rPr>
        <w:t>1,89</w:t>
      </w:r>
      <w:r w:rsidRPr="00676D54">
        <w:t>, Nima Rezaei</w:t>
      </w:r>
      <w:r w:rsidRPr="00676D54">
        <w:rPr>
          <w:vertAlign w:val="superscript"/>
        </w:rPr>
        <w:t>1,2,3</w:t>
      </w:r>
      <w:r w:rsidRPr="00676D54">
        <w:t>, USERN Advisory Board</w:t>
      </w:r>
    </w:p>
    <w:p w14:paraId="682BE6D5" w14:textId="77777777" w:rsidR="00290F88" w:rsidRPr="00676D54" w:rsidRDefault="00290F88" w:rsidP="00290F88">
      <w:pPr>
        <w:bidi w:val="0"/>
        <w:jc w:val="both"/>
      </w:pPr>
    </w:p>
    <w:p w14:paraId="77435743" w14:textId="77777777" w:rsidR="00290F88" w:rsidRPr="00676D54" w:rsidRDefault="00290F88" w:rsidP="00290F88">
      <w:pPr>
        <w:pStyle w:val="ListParagraph"/>
        <w:numPr>
          <w:ilvl w:val="0"/>
          <w:numId w:val="2"/>
        </w:numPr>
        <w:bidi w:val="0"/>
        <w:jc w:val="both"/>
        <w:rPr>
          <w:i/>
          <w:iCs/>
        </w:rPr>
      </w:pPr>
      <w:r w:rsidRPr="00676D54">
        <w:rPr>
          <w:i/>
          <w:iCs/>
        </w:rPr>
        <w:t>Universal Scientific Education and Research Network (USERN)</w:t>
      </w:r>
    </w:p>
    <w:p w14:paraId="6D779608" w14:textId="77777777" w:rsidR="00290F88" w:rsidRPr="00676D54" w:rsidRDefault="00290F88" w:rsidP="00290F88">
      <w:pPr>
        <w:pStyle w:val="ListParagraph"/>
        <w:numPr>
          <w:ilvl w:val="0"/>
          <w:numId w:val="2"/>
        </w:numPr>
        <w:bidi w:val="0"/>
        <w:jc w:val="both"/>
        <w:rPr>
          <w:i/>
          <w:iCs/>
        </w:rPr>
      </w:pPr>
      <w:r w:rsidRPr="00676D54">
        <w:rPr>
          <w:i/>
          <w:iCs/>
        </w:rPr>
        <w:t>School of Medicine, Tehran University of Medical Sciences, Tehran, Iran</w:t>
      </w:r>
    </w:p>
    <w:p w14:paraId="1FC391F1" w14:textId="77777777" w:rsidR="00290F88" w:rsidRPr="00676D54" w:rsidRDefault="00290F88" w:rsidP="00290F88">
      <w:pPr>
        <w:pStyle w:val="ListParagraph"/>
        <w:numPr>
          <w:ilvl w:val="0"/>
          <w:numId w:val="2"/>
        </w:numPr>
        <w:bidi w:val="0"/>
        <w:jc w:val="both"/>
        <w:rPr>
          <w:i/>
          <w:iCs/>
        </w:rPr>
      </w:pPr>
      <w:r w:rsidRPr="00676D54">
        <w:rPr>
          <w:i/>
          <w:iCs/>
        </w:rPr>
        <w:t>Research Center for Immunodeficiencies, Children's Medical Center, Tehran University of Medical Sciences, Tehran, Iran</w:t>
      </w:r>
    </w:p>
    <w:p w14:paraId="2CC286B8" w14:textId="77777777" w:rsidR="00290F88" w:rsidRPr="00676D54" w:rsidRDefault="00290F88" w:rsidP="00290F88">
      <w:pPr>
        <w:pStyle w:val="ListParagraph"/>
        <w:numPr>
          <w:ilvl w:val="0"/>
          <w:numId w:val="2"/>
        </w:numPr>
        <w:bidi w:val="0"/>
        <w:jc w:val="both"/>
        <w:rPr>
          <w:i/>
          <w:iCs/>
        </w:rPr>
      </w:pPr>
      <w:r w:rsidRPr="00676D54">
        <w:rPr>
          <w:i/>
          <w:iCs/>
        </w:rPr>
        <w:t>School of Psychology, University of Southampton, Southampton, UK</w:t>
      </w:r>
    </w:p>
    <w:p w14:paraId="3DB71537" w14:textId="77777777" w:rsidR="00290F88" w:rsidRPr="00676D54" w:rsidRDefault="00290F88" w:rsidP="00290F88">
      <w:pPr>
        <w:pStyle w:val="ListParagraph"/>
        <w:numPr>
          <w:ilvl w:val="0"/>
          <w:numId w:val="2"/>
        </w:numPr>
        <w:bidi w:val="0"/>
        <w:jc w:val="both"/>
        <w:rPr>
          <w:i/>
          <w:iCs/>
        </w:rPr>
      </w:pPr>
      <w:r w:rsidRPr="00676D54">
        <w:rPr>
          <w:i/>
          <w:iCs/>
        </w:rPr>
        <w:t>Department of Pediatrics, Seattle Children’s Research Institute, University of Washington School of Medicine, Seattle, WA, USA</w:t>
      </w:r>
    </w:p>
    <w:p w14:paraId="33B5A6B0" w14:textId="77777777" w:rsidR="00290F88" w:rsidRPr="00676D54" w:rsidRDefault="00290F88" w:rsidP="00290F88">
      <w:pPr>
        <w:pStyle w:val="ListParagraph"/>
        <w:numPr>
          <w:ilvl w:val="0"/>
          <w:numId w:val="2"/>
        </w:numPr>
        <w:bidi w:val="0"/>
        <w:jc w:val="both"/>
        <w:rPr>
          <w:i/>
          <w:iCs/>
        </w:rPr>
      </w:pPr>
      <w:r w:rsidRPr="00676D54">
        <w:rPr>
          <w:i/>
          <w:iCs/>
        </w:rPr>
        <w:t>Department of Emergency Medicine, Massachusetts General Hospital, Harvard Medical School, Boston, MA</w:t>
      </w:r>
    </w:p>
    <w:p w14:paraId="5AC88142" w14:textId="77777777" w:rsidR="00290F88" w:rsidRPr="00676D54" w:rsidRDefault="00290F88" w:rsidP="00290F88">
      <w:pPr>
        <w:pStyle w:val="ListParagraph"/>
        <w:numPr>
          <w:ilvl w:val="0"/>
          <w:numId w:val="2"/>
        </w:numPr>
        <w:bidi w:val="0"/>
        <w:jc w:val="both"/>
        <w:rPr>
          <w:i/>
          <w:iCs/>
        </w:rPr>
      </w:pPr>
      <w:r w:rsidRPr="00676D54">
        <w:rPr>
          <w:i/>
          <w:iCs/>
        </w:rPr>
        <w:t xml:space="preserve">Department of Pediatrics, Stanford University School of Medicine, Stanford, CA, USA </w:t>
      </w:r>
    </w:p>
    <w:p w14:paraId="59139A37" w14:textId="77777777" w:rsidR="00290F88" w:rsidRPr="00676D54" w:rsidRDefault="00290F88" w:rsidP="00290F88">
      <w:pPr>
        <w:pStyle w:val="ListParagraph"/>
        <w:numPr>
          <w:ilvl w:val="0"/>
          <w:numId w:val="2"/>
        </w:numPr>
        <w:bidi w:val="0"/>
        <w:jc w:val="both"/>
        <w:rPr>
          <w:i/>
          <w:iCs/>
        </w:rPr>
      </w:pPr>
      <w:r w:rsidRPr="00676D54">
        <w:rPr>
          <w:i/>
          <w:iCs/>
        </w:rPr>
        <w:t xml:space="preserve">Soil Erosion and Degradation Research Group, Department of Geography, Valencia University, Blasco </w:t>
      </w:r>
      <w:proofErr w:type="spellStart"/>
      <w:r w:rsidRPr="00676D54">
        <w:rPr>
          <w:i/>
          <w:iCs/>
        </w:rPr>
        <w:t>Ibàñez</w:t>
      </w:r>
      <w:proofErr w:type="spellEnd"/>
      <w:r w:rsidRPr="00676D54">
        <w:rPr>
          <w:i/>
          <w:iCs/>
        </w:rPr>
        <w:t>, Valencia, Spain</w:t>
      </w:r>
    </w:p>
    <w:p w14:paraId="601016A1" w14:textId="77777777" w:rsidR="00290F88" w:rsidRPr="00676D54" w:rsidRDefault="00290F88" w:rsidP="00290F88">
      <w:pPr>
        <w:pStyle w:val="ListParagraph"/>
        <w:numPr>
          <w:ilvl w:val="0"/>
          <w:numId w:val="2"/>
        </w:numPr>
        <w:bidi w:val="0"/>
        <w:jc w:val="both"/>
        <w:rPr>
          <w:i/>
          <w:iCs/>
        </w:rPr>
      </w:pPr>
      <w:r w:rsidRPr="00676D54">
        <w:rPr>
          <w:i/>
          <w:iCs/>
        </w:rPr>
        <w:t xml:space="preserve">Department of Applied Science and Technology, </w:t>
      </w:r>
      <w:proofErr w:type="spellStart"/>
      <w:r w:rsidRPr="00676D54">
        <w:rPr>
          <w:i/>
          <w:iCs/>
        </w:rPr>
        <w:t>Politecnico</w:t>
      </w:r>
      <w:proofErr w:type="spellEnd"/>
      <w:r w:rsidRPr="00676D54">
        <w:rPr>
          <w:i/>
          <w:iCs/>
        </w:rPr>
        <w:t xml:space="preserve"> di Torino, Torino, Italy</w:t>
      </w:r>
    </w:p>
    <w:p w14:paraId="644118D8" w14:textId="77777777" w:rsidR="00290F88" w:rsidRPr="00676D54" w:rsidRDefault="00290F88" w:rsidP="00290F88">
      <w:pPr>
        <w:pStyle w:val="ListParagraph"/>
        <w:numPr>
          <w:ilvl w:val="0"/>
          <w:numId w:val="2"/>
        </w:numPr>
        <w:bidi w:val="0"/>
        <w:jc w:val="both"/>
        <w:rPr>
          <w:i/>
          <w:iCs/>
        </w:rPr>
      </w:pPr>
      <w:r w:rsidRPr="00676D54">
        <w:rPr>
          <w:i/>
          <w:iCs/>
        </w:rPr>
        <w:t>Laboratory Medical Oncology, Amsterdam University Medical Centers, Location VUMC, Amsterdam, the Netherlands</w:t>
      </w:r>
    </w:p>
    <w:p w14:paraId="30630810" w14:textId="77777777" w:rsidR="00290F88" w:rsidRPr="00676D54" w:rsidRDefault="00290F88" w:rsidP="00290F88">
      <w:pPr>
        <w:pStyle w:val="ListParagraph"/>
        <w:numPr>
          <w:ilvl w:val="0"/>
          <w:numId w:val="2"/>
        </w:numPr>
        <w:bidi w:val="0"/>
        <w:jc w:val="both"/>
        <w:rPr>
          <w:i/>
          <w:iCs/>
        </w:rPr>
      </w:pPr>
      <w:r w:rsidRPr="00676D54">
        <w:rPr>
          <w:i/>
          <w:iCs/>
        </w:rPr>
        <w:lastRenderedPageBreak/>
        <w:t xml:space="preserve">Department of Biochemistry, Medical University of </w:t>
      </w:r>
      <w:proofErr w:type="spellStart"/>
      <w:r w:rsidRPr="00676D54">
        <w:rPr>
          <w:i/>
          <w:iCs/>
        </w:rPr>
        <w:t>Gdańsk</w:t>
      </w:r>
      <w:proofErr w:type="spellEnd"/>
      <w:r w:rsidRPr="00676D54">
        <w:rPr>
          <w:i/>
          <w:iCs/>
        </w:rPr>
        <w:t xml:space="preserve">, </w:t>
      </w:r>
      <w:proofErr w:type="spellStart"/>
      <w:r w:rsidRPr="00676D54">
        <w:rPr>
          <w:i/>
          <w:iCs/>
        </w:rPr>
        <w:t>Gdańsk</w:t>
      </w:r>
      <w:proofErr w:type="spellEnd"/>
      <w:r w:rsidRPr="00676D54">
        <w:rPr>
          <w:i/>
          <w:iCs/>
        </w:rPr>
        <w:t>, Poland</w:t>
      </w:r>
    </w:p>
    <w:p w14:paraId="62390F5F" w14:textId="77777777" w:rsidR="00290F88" w:rsidRPr="00676D54" w:rsidRDefault="00290F88" w:rsidP="00290F88">
      <w:pPr>
        <w:pStyle w:val="ListParagraph"/>
        <w:numPr>
          <w:ilvl w:val="0"/>
          <w:numId w:val="2"/>
        </w:numPr>
        <w:bidi w:val="0"/>
        <w:jc w:val="both"/>
        <w:rPr>
          <w:i/>
          <w:iCs/>
        </w:rPr>
      </w:pPr>
      <w:r w:rsidRPr="00676D54">
        <w:rPr>
          <w:i/>
          <w:iCs/>
        </w:rPr>
        <w:t>Warren Alpert Medical School, Brown University, Providence, RI, USA</w:t>
      </w:r>
    </w:p>
    <w:p w14:paraId="420FAD3E" w14:textId="77777777" w:rsidR="00290F88" w:rsidRPr="00676D54" w:rsidRDefault="00290F88" w:rsidP="00290F88">
      <w:pPr>
        <w:pStyle w:val="ListParagraph"/>
        <w:numPr>
          <w:ilvl w:val="0"/>
          <w:numId w:val="2"/>
        </w:numPr>
        <w:bidi w:val="0"/>
        <w:jc w:val="both"/>
        <w:rPr>
          <w:i/>
          <w:iCs/>
        </w:rPr>
      </w:pPr>
      <w:r w:rsidRPr="00676D54">
        <w:rPr>
          <w:i/>
          <w:iCs/>
        </w:rPr>
        <w:t>Division of Cardiothoracic Surgery, Rhode Island Hospital, Providence, RI, USA</w:t>
      </w:r>
    </w:p>
    <w:p w14:paraId="6E75F56B" w14:textId="77777777" w:rsidR="00290F88" w:rsidRPr="00676D54" w:rsidRDefault="00290F88" w:rsidP="00290F88">
      <w:pPr>
        <w:pStyle w:val="ListParagraph"/>
        <w:numPr>
          <w:ilvl w:val="0"/>
          <w:numId w:val="2"/>
        </w:numPr>
        <w:bidi w:val="0"/>
        <w:jc w:val="both"/>
        <w:rPr>
          <w:i/>
          <w:iCs/>
        </w:rPr>
      </w:pPr>
      <w:r w:rsidRPr="00676D54">
        <w:rPr>
          <w:i/>
          <w:iCs/>
        </w:rPr>
        <w:t xml:space="preserve">Heart Disease Prevention Program, University of California Irvine Division of Cardiology, C-240 Medical Sciences, Irvine, CA, USA </w:t>
      </w:r>
    </w:p>
    <w:p w14:paraId="3E54F82A" w14:textId="77777777" w:rsidR="00290F88" w:rsidRPr="00676D54" w:rsidRDefault="00290F88" w:rsidP="00290F88">
      <w:pPr>
        <w:pStyle w:val="ListParagraph"/>
        <w:numPr>
          <w:ilvl w:val="0"/>
          <w:numId w:val="2"/>
        </w:numPr>
        <w:bidi w:val="0"/>
        <w:jc w:val="both"/>
        <w:rPr>
          <w:i/>
          <w:iCs/>
        </w:rPr>
      </w:pPr>
      <w:r w:rsidRPr="00676D54">
        <w:rPr>
          <w:i/>
          <w:iCs/>
        </w:rPr>
        <w:t>SENSOR Laboratory, University of Brescia, Brescia, Italy</w:t>
      </w:r>
    </w:p>
    <w:p w14:paraId="5CC14B7B" w14:textId="77777777" w:rsidR="00290F88" w:rsidRPr="00676D54" w:rsidRDefault="00290F88" w:rsidP="00290F88">
      <w:pPr>
        <w:pStyle w:val="ListParagraph"/>
        <w:numPr>
          <w:ilvl w:val="0"/>
          <w:numId w:val="2"/>
        </w:numPr>
        <w:bidi w:val="0"/>
        <w:jc w:val="both"/>
        <w:rPr>
          <w:i/>
          <w:iCs/>
        </w:rPr>
      </w:pPr>
      <w:r w:rsidRPr="00676D54">
        <w:rPr>
          <w:i/>
          <w:iCs/>
        </w:rPr>
        <w:t xml:space="preserve">Instituto de </w:t>
      </w:r>
      <w:proofErr w:type="spellStart"/>
      <w:r w:rsidRPr="00676D54">
        <w:rPr>
          <w:i/>
          <w:iCs/>
        </w:rPr>
        <w:t>Física</w:t>
      </w:r>
      <w:proofErr w:type="spellEnd"/>
      <w:r w:rsidRPr="00676D54">
        <w:rPr>
          <w:i/>
          <w:iCs/>
        </w:rPr>
        <w:t xml:space="preserve"> de Cantabria (IFCA), CSIC-Universidad de Cantabria, Santander, Spain</w:t>
      </w:r>
    </w:p>
    <w:p w14:paraId="7E79A0EB" w14:textId="77777777" w:rsidR="00290F88" w:rsidRPr="00676D54" w:rsidRDefault="00290F88" w:rsidP="00290F88">
      <w:pPr>
        <w:pStyle w:val="ListParagraph"/>
        <w:numPr>
          <w:ilvl w:val="0"/>
          <w:numId w:val="2"/>
        </w:numPr>
        <w:bidi w:val="0"/>
        <w:jc w:val="both"/>
        <w:rPr>
          <w:i/>
          <w:iCs/>
        </w:rPr>
      </w:pPr>
      <w:r w:rsidRPr="00676D54">
        <w:rPr>
          <w:i/>
          <w:iCs/>
        </w:rPr>
        <w:t>Imperial College London, Institute of Reproductive and Developmental Biology, Department of Metabolism, Digestion and Reproduction Hammersmith Hospital Campus, London, UK</w:t>
      </w:r>
    </w:p>
    <w:p w14:paraId="1B1F6583" w14:textId="77777777" w:rsidR="00290F88" w:rsidRPr="00676D54" w:rsidRDefault="00290F88" w:rsidP="00290F88">
      <w:pPr>
        <w:pStyle w:val="ListParagraph"/>
        <w:numPr>
          <w:ilvl w:val="0"/>
          <w:numId w:val="2"/>
        </w:numPr>
        <w:bidi w:val="0"/>
        <w:jc w:val="both"/>
        <w:rPr>
          <w:i/>
          <w:iCs/>
        </w:rPr>
      </w:pPr>
      <w:r w:rsidRPr="00676D54">
        <w:rPr>
          <w:i/>
          <w:iCs/>
        </w:rPr>
        <w:t>School of Electrical and Computer Engineering, National Technical University of Athens (NTUA), Athens, Greece</w:t>
      </w:r>
    </w:p>
    <w:p w14:paraId="1E861C19" w14:textId="77777777" w:rsidR="00290F88" w:rsidRPr="00676D54" w:rsidRDefault="00290F88" w:rsidP="00290F88">
      <w:pPr>
        <w:pStyle w:val="ListParagraph"/>
        <w:numPr>
          <w:ilvl w:val="0"/>
          <w:numId w:val="2"/>
        </w:numPr>
        <w:bidi w:val="0"/>
        <w:jc w:val="both"/>
        <w:rPr>
          <w:i/>
          <w:iCs/>
        </w:rPr>
      </w:pPr>
      <w:r w:rsidRPr="00676D54">
        <w:rPr>
          <w:i/>
          <w:iCs/>
        </w:rPr>
        <w:t>Department of Social Informatics, Kyoto University, Yoshida-</w:t>
      </w:r>
      <w:proofErr w:type="spellStart"/>
      <w:r w:rsidRPr="00676D54">
        <w:rPr>
          <w:i/>
          <w:iCs/>
        </w:rPr>
        <w:t>honmachi</w:t>
      </w:r>
      <w:proofErr w:type="spellEnd"/>
      <w:r w:rsidRPr="00676D54">
        <w:rPr>
          <w:i/>
          <w:iCs/>
        </w:rPr>
        <w:t>, Sakyo-</w:t>
      </w:r>
      <w:proofErr w:type="spellStart"/>
      <w:r w:rsidRPr="00676D54">
        <w:rPr>
          <w:i/>
          <w:iCs/>
        </w:rPr>
        <w:t>ku</w:t>
      </w:r>
      <w:proofErr w:type="spellEnd"/>
      <w:r w:rsidRPr="00676D54">
        <w:rPr>
          <w:i/>
          <w:iCs/>
        </w:rPr>
        <w:t>, Kyoto, Japan</w:t>
      </w:r>
    </w:p>
    <w:p w14:paraId="19F0A5D4" w14:textId="77777777" w:rsidR="00290F88" w:rsidRPr="00676D54" w:rsidRDefault="00290F88" w:rsidP="00290F88">
      <w:pPr>
        <w:pStyle w:val="ListParagraph"/>
        <w:numPr>
          <w:ilvl w:val="0"/>
          <w:numId w:val="2"/>
        </w:numPr>
        <w:bidi w:val="0"/>
        <w:jc w:val="both"/>
        <w:rPr>
          <w:i/>
          <w:iCs/>
        </w:rPr>
      </w:pPr>
      <w:r w:rsidRPr="00676D54">
        <w:rPr>
          <w:i/>
          <w:iCs/>
        </w:rPr>
        <w:t>Institute for Computational Engineering, Faculty of Science, Technology and Communication, University of Luxembourg, Esch-sur-</w:t>
      </w:r>
      <w:proofErr w:type="spellStart"/>
      <w:r w:rsidRPr="00676D54">
        <w:rPr>
          <w:i/>
          <w:iCs/>
        </w:rPr>
        <w:t>Alzette</w:t>
      </w:r>
      <w:proofErr w:type="spellEnd"/>
      <w:r w:rsidRPr="00676D54">
        <w:rPr>
          <w:i/>
          <w:iCs/>
        </w:rPr>
        <w:t>, Luxembourg</w:t>
      </w:r>
    </w:p>
    <w:p w14:paraId="40167914" w14:textId="77777777" w:rsidR="00290F88" w:rsidRPr="00676D54" w:rsidRDefault="00290F88" w:rsidP="00290F88">
      <w:pPr>
        <w:pStyle w:val="ListParagraph"/>
        <w:numPr>
          <w:ilvl w:val="0"/>
          <w:numId w:val="2"/>
        </w:numPr>
        <w:bidi w:val="0"/>
        <w:jc w:val="both"/>
        <w:rPr>
          <w:i/>
          <w:iCs/>
        </w:rPr>
      </w:pPr>
      <w:r w:rsidRPr="00676D54">
        <w:rPr>
          <w:i/>
          <w:iCs/>
        </w:rPr>
        <w:t xml:space="preserve">Alliance of </w:t>
      </w:r>
      <w:proofErr w:type="spellStart"/>
      <w:r w:rsidRPr="00676D54">
        <w:rPr>
          <w:i/>
          <w:iCs/>
        </w:rPr>
        <w:t>Bioversity</w:t>
      </w:r>
      <w:proofErr w:type="spellEnd"/>
      <w:r w:rsidRPr="00676D54">
        <w:rPr>
          <w:i/>
          <w:iCs/>
        </w:rPr>
        <w:t xml:space="preserve"> International, International Center for Tropical Agriculture, Cali, Colombia</w:t>
      </w:r>
    </w:p>
    <w:p w14:paraId="392FBD8C" w14:textId="77777777" w:rsidR="00290F88" w:rsidRPr="00676D54" w:rsidRDefault="00290F88" w:rsidP="00290F88">
      <w:pPr>
        <w:pStyle w:val="ListParagraph"/>
        <w:numPr>
          <w:ilvl w:val="0"/>
          <w:numId w:val="2"/>
        </w:numPr>
        <w:bidi w:val="0"/>
        <w:jc w:val="both"/>
        <w:rPr>
          <w:i/>
          <w:iCs/>
        </w:rPr>
      </w:pPr>
      <w:r w:rsidRPr="00676D54">
        <w:rPr>
          <w:i/>
          <w:iCs/>
        </w:rPr>
        <w:t>International Centre of Insect Physiology and Ecology (ICIPE), Nairobi, Kenya</w:t>
      </w:r>
    </w:p>
    <w:p w14:paraId="7787700F" w14:textId="77777777" w:rsidR="00290F88" w:rsidRPr="00676D54" w:rsidRDefault="00290F88" w:rsidP="00290F88">
      <w:pPr>
        <w:pStyle w:val="ListParagraph"/>
        <w:numPr>
          <w:ilvl w:val="0"/>
          <w:numId w:val="2"/>
        </w:numPr>
        <w:bidi w:val="0"/>
        <w:jc w:val="both"/>
        <w:rPr>
          <w:i/>
          <w:iCs/>
        </w:rPr>
      </w:pPr>
      <w:r w:rsidRPr="00676D54">
        <w:rPr>
          <w:i/>
          <w:iCs/>
        </w:rPr>
        <w:t>Division of Clinical Immunology, Department of Biosciences and Nutrition, Karolinska Institute, Stockholm, Sweden</w:t>
      </w:r>
    </w:p>
    <w:p w14:paraId="21E2E53D" w14:textId="77777777" w:rsidR="00290F88" w:rsidRPr="00676D54" w:rsidRDefault="00290F88" w:rsidP="00290F88">
      <w:pPr>
        <w:pStyle w:val="ListParagraph"/>
        <w:numPr>
          <w:ilvl w:val="0"/>
          <w:numId w:val="2"/>
        </w:numPr>
        <w:bidi w:val="0"/>
        <w:jc w:val="both"/>
        <w:rPr>
          <w:i/>
          <w:iCs/>
        </w:rPr>
      </w:pPr>
      <w:proofErr w:type="spellStart"/>
      <w:r w:rsidRPr="00676D54">
        <w:rPr>
          <w:i/>
          <w:iCs/>
        </w:rPr>
        <w:t>Amirkabir</w:t>
      </w:r>
      <w:proofErr w:type="spellEnd"/>
      <w:r w:rsidRPr="00676D54">
        <w:rPr>
          <w:i/>
          <w:iCs/>
        </w:rPr>
        <w:t xml:space="preserve"> University of Technology, Tehran, Iran</w:t>
      </w:r>
    </w:p>
    <w:p w14:paraId="18811D52" w14:textId="77777777" w:rsidR="00290F88" w:rsidRPr="00676D54" w:rsidRDefault="00290F88" w:rsidP="00290F88">
      <w:pPr>
        <w:pStyle w:val="ListParagraph"/>
        <w:numPr>
          <w:ilvl w:val="0"/>
          <w:numId w:val="2"/>
        </w:numPr>
        <w:bidi w:val="0"/>
        <w:jc w:val="both"/>
        <w:rPr>
          <w:i/>
          <w:iCs/>
        </w:rPr>
      </w:pPr>
      <w:r w:rsidRPr="00676D54">
        <w:rPr>
          <w:i/>
          <w:iCs/>
        </w:rPr>
        <w:t xml:space="preserve">Institute of Molecular </w:t>
      </w:r>
      <w:proofErr w:type="spellStart"/>
      <w:r w:rsidRPr="00676D54">
        <w:rPr>
          <w:i/>
          <w:iCs/>
        </w:rPr>
        <w:t>Pathobiochemistry</w:t>
      </w:r>
      <w:proofErr w:type="spellEnd"/>
      <w:r w:rsidRPr="00676D54">
        <w:rPr>
          <w:i/>
          <w:iCs/>
        </w:rPr>
        <w:t>, Experimental Gene Therapy and Clinical Chemistry (IFMPEGKC), RWTH University Hospital Aachen, Aachen, Germany</w:t>
      </w:r>
    </w:p>
    <w:p w14:paraId="2C4E8332" w14:textId="77777777" w:rsidR="00290F88" w:rsidRPr="00676D54" w:rsidRDefault="00290F88" w:rsidP="00290F88">
      <w:pPr>
        <w:pStyle w:val="ListParagraph"/>
        <w:numPr>
          <w:ilvl w:val="0"/>
          <w:numId w:val="2"/>
        </w:numPr>
        <w:bidi w:val="0"/>
        <w:jc w:val="both"/>
        <w:rPr>
          <w:i/>
          <w:iCs/>
        </w:rPr>
      </w:pPr>
      <w:r w:rsidRPr="00676D54">
        <w:rPr>
          <w:i/>
          <w:iCs/>
        </w:rPr>
        <w:t>Department of Mechanical Engineering, National University of Singapore, Singapore</w:t>
      </w:r>
    </w:p>
    <w:p w14:paraId="5B0BD5AD" w14:textId="77777777" w:rsidR="00290F88" w:rsidRPr="00676D54" w:rsidRDefault="00290F88" w:rsidP="00290F88">
      <w:pPr>
        <w:pStyle w:val="ListParagraph"/>
        <w:numPr>
          <w:ilvl w:val="0"/>
          <w:numId w:val="2"/>
        </w:numPr>
        <w:bidi w:val="0"/>
        <w:jc w:val="both"/>
        <w:rPr>
          <w:i/>
          <w:iCs/>
        </w:rPr>
      </w:pPr>
      <w:r w:rsidRPr="00676D54">
        <w:rPr>
          <w:i/>
          <w:iCs/>
        </w:rPr>
        <w:t xml:space="preserve">Photovoltaics Research Group, Centre of Excellence in Energy Science and Technology, </w:t>
      </w:r>
      <w:proofErr w:type="spellStart"/>
      <w:r w:rsidRPr="00676D54">
        <w:rPr>
          <w:i/>
          <w:iCs/>
        </w:rPr>
        <w:t>Shoolini</w:t>
      </w:r>
      <w:proofErr w:type="spellEnd"/>
      <w:r w:rsidRPr="00676D54">
        <w:rPr>
          <w:i/>
          <w:iCs/>
        </w:rPr>
        <w:t xml:space="preserve"> University, Solan, Himachal Pradesh, India </w:t>
      </w:r>
    </w:p>
    <w:p w14:paraId="701136BF" w14:textId="77777777" w:rsidR="00290F88" w:rsidRPr="00676D54" w:rsidRDefault="00290F88" w:rsidP="00290F88">
      <w:pPr>
        <w:pStyle w:val="ListParagraph"/>
        <w:numPr>
          <w:ilvl w:val="0"/>
          <w:numId w:val="2"/>
        </w:numPr>
        <w:bidi w:val="0"/>
        <w:jc w:val="both"/>
        <w:rPr>
          <w:i/>
          <w:iCs/>
        </w:rPr>
      </w:pPr>
      <w:r w:rsidRPr="00676D54">
        <w:rPr>
          <w:i/>
          <w:iCs/>
        </w:rPr>
        <w:t>Centre for Healthy Start Initiative, Ikoyi, Lagos, Nigeria</w:t>
      </w:r>
    </w:p>
    <w:p w14:paraId="5F6E229D" w14:textId="77777777" w:rsidR="00290F88" w:rsidRPr="00676D54" w:rsidRDefault="00290F88" w:rsidP="00290F88">
      <w:pPr>
        <w:pStyle w:val="ListParagraph"/>
        <w:numPr>
          <w:ilvl w:val="0"/>
          <w:numId w:val="2"/>
        </w:numPr>
        <w:bidi w:val="0"/>
        <w:jc w:val="both"/>
        <w:rPr>
          <w:i/>
          <w:iCs/>
        </w:rPr>
      </w:pPr>
      <w:r w:rsidRPr="00676D54">
        <w:rPr>
          <w:i/>
          <w:iCs/>
        </w:rPr>
        <w:t>Lymphoma Research Foundation, New York, NY, USA</w:t>
      </w:r>
    </w:p>
    <w:p w14:paraId="1F32CA29" w14:textId="77777777" w:rsidR="00290F88" w:rsidRPr="00676D54" w:rsidRDefault="00290F88" w:rsidP="00290F88">
      <w:pPr>
        <w:pStyle w:val="ListParagraph"/>
        <w:numPr>
          <w:ilvl w:val="0"/>
          <w:numId w:val="2"/>
        </w:numPr>
        <w:bidi w:val="0"/>
        <w:jc w:val="both"/>
        <w:rPr>
          <w:i/>
          <w:iCs/>
        </w:rPr>
      </w:pPr>
      <w:proofErr w:type="spellStart"/>
      <w:r w:rsidRPr="00676D54">
        <w:rPr>
          <w:i/>
          <w:iCs/>
        </w:rPr>
        <w:t>Dipartimento</w:t>
      </w:r>
      <w:proofErr w:type="spellEnd"/>
      <w:r w:rsidRPr="00676D54">
        <w:rPr>
          <w:i/>
          <w:iCs/>
        </w:rPr>
        <w:t xml:space="preserve"> di </w:t>
      </w:r>
      <w:proofErr w:type="spellStart"/>
      <w:r w:rsidRPr="00676D54">
        <w:rPr>
          <w:i/>
          <w:iCs/>
        </w:rPr>
        <w:t>Meccanica</w:t>
      </w:r>
      <w:proofErr w:type="spellEnd"/>
      <w:r w:rsidRPr="00676D54">
        <w:rPr>
          <w:i/>
          <w:iCs/>
        </w:rPr>
        <w:t xml:space="preserve">, </w:t>
      </w:r>
      <w:proofErr w:type="spellStart"/>
      <w:r w:rsidRPr="00676D54">
        <w:rPr>
          <w:i/>
          <w:iCs/>
        </w:rPr>
        <w:t>Matematica</w:t>
      </w:r>
      <w:proofErr w:type="spellEnd"/>
      <w:r w:rsidRPr="00676D54">
        <w:rPr>
          <w:i/>
          <w:iCs/>
        </w:rPr>
        <w:t xml:space="preserve"> e Management, </w:t>
      </w:r>
      <w:proofErr w:type="spellStart"/>
      <w:r w:rsidRPr="00676D54">
        <w:rPr>
          <w:i/>
          <w:iCs/>
        </w:rPr>
        <w:t>Politecnico</w:t>
      </w:r>
      <w:proofErr w:type="spellEnd"/>
      <w:r w:rsidRPr="00676D54">
        <w:rPr>
          <w:i/>
          <w:iCs/>
        </w:rPr>
        <w:t xml:space="preserve"> di Bari, Bari, Italy</w:t>
      </w:r>
    </w:p>
    <w:p w14:paraId="7A825AA9" w14:textId="77777777" w:rsidR="00290F88" w:rsidRPr="00676D54" w:rsidRDefault="00290F88" w:rsidP="00290F88">
      <w:pPr>
        <w:pStyle w:val="ListParagraph"/>
        <w:numPr>
          <w:ilvl w:val="0"/>
          <w:numId w:val="2"/>
        </w:numPr>
        <w:bidi w:val="0"/>
        <w:jc w:val="both"/>
        <w:rPr>
          <w:i/>
          <w:iCs/>
        </w:rPr>
      </w:pPr>
      <w:r w:rsidRPr="00676D54">
        <w:rPr>
          <w:i/>
          <w:iCs/>
        </w:rPr>
        <w:t>Division of Orthopedic Surgery, McGill University, Montreal, Quebec, Canada</w:t>
      </w:r>
    </w:p>
    <w:p w14:paraId="75DD0871" w14:textId="77777777" w:rsidR="00290F88" w:rsidRPr="00676D54" w:rsidRDefault="00290F88" w:rsidP="00290F88">
      <w:pPr>
        <w:pStyle w:val="ListParagraph"/>
        <w:numPr>
          <w:ilvl w:val="0"/>
          <w:numId w:val="2"/>
        </w:numPr>
        <w:bidi w:val="0"/>
        <w:jc w:val="both"/>
        <w:rPr>
          <w:i/>
          <w:iCs/>
        </w:rPr>
      </w:pPr>
      <w:r w:rsidRPr="00676D54">
        <w:rPr>
          <w:i/>
          <w:iCs/>
        </w:rPr>
        <w:t>Alfred hospital and Monash University, Melbourne, Australia</w:t>
      </w:r>
    </w:p>
    <w:p w14:paraId="3B99CB6A" w14:textId="77777777" w:rsidR="00290F88" w:rsidRPr="00676D54" w:rsidRDefault="00290F88" w:rsidP="00290F88">
      <w:pPr>
        <w:pStyle w:val="ListParagraph"/>
        <w:numPr>
          <w:ilvl w:val="0"/>
          <w:numId w:val="2"/>
        </w:numPr>
        <w:bidi w:val="0"/>
        <w:jc w:val="both"/>
        <w:rPr>
          <w:i/>
          <w:iCs/>
        </w:rPr>
      </w:pPr>
      <w:r w:rsidRPr="00676D54">
        <w:rPr>
          <w:i/>
          <w:iCs/>
        </w:rPr>
        <w:t>Department of Mathematics and Statistics, University of South Florida, Tampa, FL, USA</w:t>
      </w:r>
    </w:p>
    <w:p w14:paraId="161D7ECC" w14:textId="77777777" w:rsidR="00290F88" w:rsidRPr="00676D54" w:rsidRDefault="00290F88" w:rsidP="00290F88">
      <w:pPr>
        <w:pStyle w:val="ListParagraph"/>
        <w:numPr>
          <w:ilvl w:val="0"/>
          <w:numId w:val="2"/>
        </w:numPr>
        <w:bidi w:val="0"/>
        <w:jc w:val="both"/>
        <w:rPr>
          <w:i/>
          <w:iCs/>
        </w:rPr>
      </w:pPr>
      <w:r w:rsidRPr="00676D54">
        <w:rPr>
          <w:i/>
          <w:iCs/>
        </w:rPr>
        <w:t xml:space="preserve">Department of Applied Science and Technology, </w:t>
      </w:r>
      <w:proofErr w:type="spellStart"/>
      <w:r w:rsidRPr="00676D54">
        <w:rPr>
          <w:i/>
          <w:iCs/>
        </w:rPr>
        <w:t>Politecnico</w:t>
      </w:r>
      <w:proofErr w:type="spellEnd"/>
      <w:r w:rsidRPr="00676D54">
        <w:rPr>
          <w:i/>
          <w:iCs/>
        </w:rPr>
        <w:t xml:space="preserve"> di Torino, Corso Duca </w:t>
      </w:r>
      <w:proofErr w:type="spellStart"/>
      <w:r w:rsidRPr="00676D54">
        <w:rPr>
          <w:i/>
          <w:iCs/>
        </w:rPr>
        <w:t>degli</w:t>
      </w:r>
      <w:proofErr w:type="spellEnd"/>
      <w:r w:rsidRPr="00676D54">
        <w:rPr>
          <w:i/>
          <w:iCs/>
        </w:rPr>
        <w:t xml:space="preserve"> Abruzzi, Turin, Italy </w:t>
      </w:r>
    </w:p>
    <w:p w14:paraId="0496110F" w14:textId="77777777" w:rsidR="00290F88" w:rsidRPr="00676D54" w:rsidRDefault="00290F88" w:rsidP="00290F88">
      <w:pPr>
        <w:pStyle w:val="ListParagraph"/>
        <w:numPr>
          <w:ilvl w:val="0"/>
          <w:numId w:val="2"/>
        </w:numPr>
        <w:bidi w:val="0"/>
        <w:jc w:val="both"/>
        <w:rPr>
          <w:i/>
          <w:iCs/>
        </w:rPr>
      </w:pPr>
      <w:r w:rsidRPr="00676D54">
        <w:rPr>
          <w:i/>
          <w:iCs/>
        </w:rPr>
        <w:t>University of Manitoba, Human Anatomy and Cell Science, Winnipeg, Manitoba, Canada</w:t>
      </w:r>
    </w:p>
    <w:p w14:paraId="0C1921BA" w14:textId="77777777" w:rsidR="00290F88" w:rsidRPr="00676D54" w:rsidRDefault="00290F88" w:rsidP="00290F88">
      <w:pPr>
        <w:pStyle w:val="ListParagraph"/>
        <w:numPr>
          <w:ilvl w:val="0"/>
          <w:numId w:val="2"/>
        </w:numPr>
        <w:bidi w:val="0"/>
        <w:jc w:val="both"/>
        <w:rPr>
          <w:i/>
          <w:iCs/>
        </w:rPr>
      </w:pPr>
      <w:r w:rsidRPr="00676D54">
        <w:rPr>
          <w:i/>
          <w:iCs/>
        </w:rPr>
        <w:t>School of Pharmacy, Newcastle University, Newcastle upon Tyne NE1 7RU, UK</w:t>
      </w:r>
    </w:p>
    <w:p w14:paraId="3B2F95AB" w14:textId="77777777" w:rsidR="00290F88" w:rsidRPr="00676D54" w:rsidRDefault="00290F88" w:rsidP="00290F88">
      <w:pPr>
        <w:pStyle w:val="ListParagraph"/>
        <w:numPr>
          <w:ilvl w:val="0"/>
          <w:numId w:val="2"/>
        </w:numPr>
        <w:bidi w:val="0"/>
        <w:jc w:val="both"/>
        <w:rPr>
          <w:i/>
          <w:iCs/>
        </w:rPr>
      </w:pPr>
      <w:r w:rsidRPr="00676D54">
        <w:rPr>
          <w:i/>
          <w:iCs/>
        </w:rPr>
        <w:t>Translational and Clinical Research Institute, Faculty of Health and Medical Sciences, Newcastle University, Newcastle upon Tyne NE2 4HH, UK</w:t>
      </w:r>
    </w:p>
    <w:p w14:paraId="2B8D8455" w14:textId="77777777" w:rsidR="00290F88" w:rsidRPr="00676D54" w:rsidRDefault="00290F88" w:rsidP="00290F88">
      <w:pPr>
        <w:pStyle w:val="ListParagraph"/>
        <w:numPr>
          <w:ilvl w:val="0"/>
          <w:numId w:val="2"/>
        </w:numPr>
        <w:bidi w:val="0"/>
        <w:jc w:val="both"/>
        <w:rPr>
          <w:i/>
          <w:iCs/>
        </w:rPr>
      </w:pPr>
      <w:r w:rsidRPr="00676D54">
        <w:rPr>
          <w:i/>
          <w:iCs/>
        </w:rPr>
        <w:t xml:space="preserve">Colorado Center for Nanomedicine and </w:t>
      </w:r>
      <w:proofErr w:type="spellStart"/>
      <w:r w:rsidRPr="00676D54">
        <w:rPr>
          <w:i/>
          <w:iCs/>
        </w:rPr>
        <w:t>Nanosafety</w:t>
      </w:r>
      <w:proofErr w:type="spellEnd"/>
      <w:r w:rsidRPr="00676D54">
        <w:rPr>
          <w:i/>
          <w:iCs/>
        </w:rPr>
        <w:t>, University of Colorado Anschutz Medical Center, Aurora, CO, USA</w:t>
      </w:r>
    </w:p>
    <w:p w14:paraId="6F1A8818" w14:textId="77777777" w:rsidR="00290F88" w:rsidRPr="00676D54" w:rsidRDefault="00290F88" w:rsidP="00290F88">
      <w:pPr>
        <w:pStyle w:val="ListParagraph"/>
        <w:numPr>
          <w:ilvl w:val="0"/>
          <w:numId w:val="2"/>
        </w:numPr>
        <w:bidi w:val="0"/>
        <w:jc w:val="both"/>
        <w:rPr>
          <w:i/>
          <w:iCs/>
        </w:rPr>
      </w:pPr>
      <w:r w:rsidRPr="00676D54">
        <w:rPr>
          <w:i/>
          <w:iCs/>
        </w:rPr>
        <w:t>Center for Translational Medicine, Department of Pharmacology, Lewis Katz School of Medicine, Temple University, 3500 North Broad Street, MERB, 947, Philadelphia, PA, USA</w:t>
      </w:r>
    </w:p>
    <w:p w14:paraId="67E3EB0A" w14:textId="77777777" w:rsidR="00290F88" w:rsidRPr="00676D54" w:rsidRDefault="00290F88" w:rsidP="00290F88">
      <w:pPr>
        <w:pStyle w:val="ListParagraph"/>
        <w:numPr>
          <w:ilvl w:val="0"/>
          <w:numId w:val="2"/>
        </w:numPr>
        <w:bidi w:val="0"/>
        <w:jc w:val="both"/>
        <w:rPr>
          <w:i/>
          <w:iCs/>
        </w:rPr>
      </w:pPr>
      <w:r w:rsidRPr="00676D54">
        <w:rPr>
          <w:i/>
          <w:iCs/>
        </w:rPr>
        <w:t>Center for Nutrition Research, University of Navarra, Navarra, Spain</w:t>
      </w:r>
    </w:p>
    <w:p w14:paraId="2DBCD53F" w14:textId="77777777" w:rsidR="00290F88" w:rsidRPr="00676D54" w:rsidRDefault="00290F88" w:rsidP="00290F88">
      <w:pPr>
        <w:pStyle w:val="ListParagraph"/>
        <w:numPr>
          <w:ilvl w:val="0"/>
          <w:numId w:val="2"/>
        </w:numPr>
        <w:bidi w:val="0"/>
        <w:jc w:val="both"/>
        <w:rPr>
          <w:i/>
          <w:iCs/>
        </w:rPr>
      </w:pPr>
      <w:r w:rsidRPr="00676D54">
        <w:rPr>
          <w:i/>
          <w:iCs/>
        </w:rPr>
        <w:t>Internal Medicine Department, Hospital Universitario Puerta de Hierro, Madrid, Spain</w:t>
      </w:r>
    </w:p>
    <w:p w14:paraId="404D99F8" w14:textId="77777777" w:rsidR="00290F88" w:rsidRPr="00676D54" w:rsidRDefault="00290F88" w:rsidP="00290F88">
      <w:pPr>
        <w:pStyle w:val="ListParagraph"/>
        <w:numPr>
          <w:ilvl w:val="0"/>
          <w:numId w:val="2"/>
        </w:numPr>
        <w:bidi w:val="0"/>
        <w:jc w:val="both"/>
        <w:rPr>
          <w:i/>
          <w:iCs/>
        </w:rPr>
      </w:pPr>
      <w:r w:rsidRPr="00676D54">
        <w:rPr>
          <w:i/>
          <w:iCs/>
        </w:rPr>
        <w:t xml:space="preserve">Hospital Universitario HM </w:t>
      </w:r>
      <w:proofErr w:type="spellStart"/>
      <w:r w:rsidRPr="00676D54">
        <w:rPr>
          <w:i/>
          <w:iCs/>
        </w:rPr>
        <w:t>Sanchinarro</w:t>
      </w:r>
      <w:proofErr w:type="spellEnd"/>
      <w:r w:rsidRPr="00676D54">
        <w:rPr>
          <w:i/>
          <w:iCs/>
        </w:rPr>
        <w:t>, Madrid, Spain</w:t>
      </w:r>
    </w:p>
    <w:p w14:paraId="7C188EE4" w14:textId="77777777" w:rsidR="00290F88" w:rsidRPr="00676D54" w:rsidRDefault="00290F88" w:rsidP="00290F88">
      <w:pPr>
        <w:pStyle w:val="ListParagraph"/>
        <w:numPr>
          <w:ilvl w:val="0"/>
          <w:numId w:val="2"/>
        </w:numPr>
        <w:bidi w:val="0"/>
        <w:jc w:val="both"/>
        <w:rPr>
          <w:i/>
          <w:iCs/>
        </w:rPr>
      </w:pPr>
      <w:r w:rsidRPr="00676D54">
        <w:rPr>
          <w:i/>
          <w:iCs/>
        </w:rPr>
        <w:t>Division of Neurology, Faculty of Medicine, University of Ottawa, Ottawa, Ontario, Canada</w:t>
      </w:r>
    </w:p>
    <w:p w14:paraId="552EABD3" w14:textId="77777777" w:rsidR="00290F88" w:rsidRPr="00676D54" w:rsidRDefault="00290F88" w:rsidP="00290F88">
      <w:pPr>
        <w:pStyle w:val="ListParagraph"/>
        <w:numPr>
          <w:ilvl w:val="0"/>
          <w:numId w:val="2"/>
        </w:numPr>
        <w:bidi w:val="0"/>
        <w:jc w:val="both"/>
        <w:rPr>
          <w:i/>
          <w:iCs/>
        </w:rPr>
      </w:pPr>
      <w:r w:rsidRPr="00676D54">
        <w:rPr>
          <w:i/>
          <w:iCs/>
        </w:rPr>
        <w:t xml:space="preserve">Division of Clinical Geriatrics, NVS Department, Karolinska </w:t>
      </w:r>
      <w:proofErr w:type="spellStart"/>
      <w:r w:rsidRPr="00676D54">
        <w:rPr>
          <w:i/>
          <w:iCs/>
        </w:rPr>
        <w:t>Institutet</w:t>
      </w:r>
      <w:proofErr w:type="spellEnd"/>
      <w:r w:rsidRPr="00676D54">
        <w:rPr>
          <w:i/>
          <w:iCs/>
        </w:rPr>
        <w:t>, Stockholm, Sweden</w:t>
      </w:r>
    </w:p>
    <w:p w14:paraId="7A82A62D" w14:textId="77777777" w:rsidR="00290F88" w:rsidRPr="00676D54" w:rsidRDefault="00290F88" w:rsidP="00290F88">
      <w:pPr>
        <w:pStyle w:val="ListParagraph"/>
        <w:numPr>
          <w:ilvl w:val="0"/>
          <w:numId w:val="2"/>
        </w:numPr>
        <w:bidi w:val="0"/>
        <w:jc w:val="both"/>
        <w:rPr>
          <w:i/>
          <w:iCs/>
        </w:rPr>
      </w:pPr>
      <w:r w:rsidRPr="00676D54">
        <w:rPr>
          <w:i/>
          <w:iCs/>
        </w:rPr>
        <w:t>Department of Chemistry, Jamia Millia Islamia (Central University), New Delhi, India</w:t>
      </w:r>
    </w:p>
    <w:p w14:paraId="012DF51A" w14:textId="77777777" w:rsidR="00290F88" w:rsidRPr="00676D54" w:rsidRDefault="00290F88" w:rsidP="00290F88">
      <w:pPr>
        <w:pStyle w:val="ListParagraph"/>
        <w:numPr>
          <w:ilvl w:val="0"/>
          <w:numId w:val="2"/>
        </w:numPr>
        <w:bidi w:val="0"/>
        <w:jc w:val="both"/>
        <w:rPr>
          <w:i/>
          <w:iCs/>
        </w:rPr>
      </w:pPr>
      <w:r w:rsidRPr="00676D54">
        <w:rPr>
          <w:i/>
          <w:iCs/>
        </w:rPr>
        <w:lastRenderedPageBreak/>
        <w:t>Division of Hematology, Respiratory Medicine and Oncology, Department of Internal Medicine, Faculty of Medicine, Saga University, Saga, Japan</w:t>
      </w:r>
    </w:p>
    <w:p w14:paraId="5B209786" w14:textId="77777777" w:rsidR="00290F88" w:rsidRPr="00676D54" w:rsidRDefault="00290F88" w:rsidP="00290F88">
      <w:pPr>
        <w:pStyle w:val="ListParagraph"/>
        <w:numPr>
          <w:ilvl w:val="0"/>
          <w:numId w:val="2"/>
        </w:numPr>
        <w:bidi w:val="0"/>
        <w:jc w:val="both"/>
        <w:rPr>
          <w:i/>
          <w:iCs/>
        </w:rPr>
      </w:pPr>
      <w:r w:rsidRPr="00676D54">
        <w:rPr>
          <w:i/>
          <w:iCs/>
        </w:rPr>
        <w:t>Center for Environmental/Occupational Risk Analysis &amp; Management, University of South Florida, College of Public Health; Tampa, Florida 33612, United States</w:t>
      </w:r>
    </w:p>
    <w:p w14:paraId="0C61C88D" w14:textId="77777777" w:rsidR="00290F88" w:rsidRPr="00676D54" w:rsidRDefault="00290F88" w:rsidP="00290F88">
      <w:pPr>
        <w:pStyle w:val="ListParagraph"/>
        <w:numPr>
          <w:ilvl w:val="0"/>
          <w:numId w:val="2"/>
        </w:numPr>
        <w:bidi w:val="0"/>
        <w:jc w:val="both"/>
        <w:rPr>
          <w:i/>
          <w:iCs/>
        </w:rPr>
      </w:pPr>
      <w:r w:rsidRPr="00676D54">
        <w:rPr>
          <w:i/>
          <w:iCs/>
        </w:rPr>
        <w:t>Michigan State University; East Lansing, Michigan, United States</w:t>
      </w:r>
    </w:p>
    <w:p w14:paraId="1E577223" w14:textId="77777777" w:rsidR="00290F88" w:rsidRPr="00676D54" w:rsidRDefault="00290F88" w:rsidP="00290F88">
      <w:pPr>
        <w:pStyle w:val="ListParagraph"/>
        <w:numPr>
          <w:ilvl w:val="0"/>
          <w:numId w:val="2"/>
        </w:numPr>
        <w:bidi w:val="0"/>
        <w:jc w:val="both"/>
        <w:rPr>
          <w:i/>
          <w:iCs/>
        </w:rPr>
      </w:pPr>
      <w:r w:rsidRPr="00676D54">
        <w:rPr>
          <w:i/>
          <w:iCs/>
        </w:rPr>
        <w:t>Centre for Southern Hemisphere Oceans Research (CSHOR), CSIRO Oceans and Atmosphere, Hobart, Tasmania, Australia</w:t>
      </w:r>
    </w:p>
    <w:p w14:paraId="1BC262F0" w14:textId="77777777" w:rsidR="00290F88" w:rsidRPr="00676D54" w:rsidRDefault="00290F88" w:rsidP="00290F88">
      <w:pPr>
        <w:pStyle w:val="ListParagraph"/>
        <w:numPr>
          <w:ilvl w:val="0"/>
          <w:numId w:val="2"/>
        </w:numPr>
        <w:bidi w:val="0"/>
        <w:jc w:val="both"/>
        <w:rPr>
          <w:i/>
          <w:iCs/>
        </w:rPr>
      </w:pPr>
      <w:r w:rsidRPr="00676D54">
        <w:rPr>
          <w:i/>
          <w:iCs/>
        </w:rPr>
        <w:t>Department of Mechanical Engineering, National University of Singapore, Singapore</w:t>
      </w:r>
    </w:p>
    <w:p w14:paraId="0B5A49D6" w14:textId="77777777" w:rsidR="00290F88" w:rsidRPr="00676D54" w:rsidRDefault="00290F88" w:rsidP="00290F88">
      <w:pPr>
        <w:pStyle w:val="ListParagraph"/>
        <w:numPr>
          <w:ilvl w:val="0"/>
          <w:numId w:val="2"/>
        </w:numPr>
        <w:bidi w:val="0"/>
        <w:jc w:val="both"/>
        <w:rPr>
          <w:i/>
          <w:iCs/>
        </w:rPr>
      </w:pPr>
      <w:r w:rsidRPr="00676D54">
        <w:rPr>
          <w:i/>
          <w:iCs/>
        </w:rPr>
        <w:t xml:space="preserve">School of Energy Materials, Mahatma Gandhi University, Kottayam, Kerala, India </w:t>
      </w:r>
    </w:p>
    <w:p w14:paraId="21CF5682" w14:textId="77777777" w:rsidR="00290F88" w:rsidRPr="00676D54" w:rsidRDefault="00290F88" w:rsidP="00290F88">
      <w:pPr>
        <w:pStyle w:val="ListParagraph"/>
        <w:numPr>
          <w:ilvl w:val="0"/>
          <w:numId w:val="2"/>
        </w:numPr>
        <w:bidi w:val="0"/>
        <w:jc w:val="both"/>
        <w:rPr>
          <w:i/>
          <w:iCs/>
        </w:rPr>
      </w:pPr>
      <w:r w:rsidRPr="00676D54">
        <w:rPr>
          <w:i/>
          <w:iCs/>
        </w:rPr>
        <w:t>Deep Medicine, Nuffield Department of Women’s and Reproductive Health, University of Oxford, Oxford, United Kingdom</w:t>
      </w:r>
    </w:p>
    <w:p w14:paraId="2A3682CF" w14:textId="77777777" w:rsidR="00290F88" w:rsidRPr="00676D54" w:rsidRDefault="00290F88" w:rsidP="00290F88">
      <w:pPr>
        <w:pStyle w:val="ListParagraph"/>
        <w:numPr>
          <w:ilvl w:val="0"/>
          <w:numId w:val="2"/>
        </w:numPr>
        <w:bidi w:val="0"/>
        <w:jc w:val="both"/>
        <w:rPr>
          <w:i/>
          <w:iCs/>
        </w:rPr>
      </w:pPr>
      <w:r w:rsidRPr="00676D54">
        <w:rPr>
          <w:i/>
          <w:iCs/>
        </w:rPr>
        <w:t>Department of Chemical and Environmental Engineering, University of Arizona, Tucson, AZ, USA</w:t>
      </w:r>
    </w:p>
    <w:p w14:paraId="084500EA" w14:textId="77777777" w:rsidR="00290F88" w:rsidRPr="00676D54" w:rsidRDefault="00290F88" w:rsidP="00290F88">
      <w:pPr>
        <w:pStyle w:val="ListParagraph"/>
        <w:numPr>
          <w:ilvl w:val="0"/>
          <w:numId w:val="2"/>
        </w:numPr>
        <w:bidi w:val="0"/>
        <w:jc w:val="both"/>
        <w:rPr>
          <w:i/>
          <w:iCs/>
        </w:rPr>
      </w:pPr>
      <w:proofErr w:type="spellStart"/>
      <w:r w:rsidRPr="00676D54">
        <w:rPr>
          <w:i/>
          <w:iCs/>
        </w:rPr>
        <w:t>Fakultät</w:t>
      </w:r>
      <w:proofErr w:type="spellEnd"/>
      <w:r w:rsidRPr="00676D54">
        <w:rPr>
          <w:i/>
          <w:iCs/>
        </w:rPr>
        <w:t xml:space="preserve"> für </w:t>
      </w:r>
      <w:proofErr w:type="spellStart"/>
      <w:r w:rsidRPr="00676D54">
        <w:rPr>
          <w:i/>
          <w:iCs/>
        </w:rPr>
        <w:t>Physik</w:t>
      </w:r>
      <w:proofErr w:type="spellEnd"/>
      <w:r w:rsidRPr="00676D54">
        <w:rPr>
          <w:i/>
          <w:iCs/>
        </w:rPr>
        <w:t xml:space="preserve">, Ludwig-Maximilians-Universität München, </w:t>
      </w:r>
      <w:proofErr w:type="spellStart"/>
      <w:r w:rsidRPr="00676D54">
        <w:rPr>
          <w:i/>
          <w:iCs/>
        </w:rPr>
        <w:t>Schellingstrasse</w:t>
      </w:r>
      <w:proofErr w:type="spellEnd"/>
      <w:r w:rsidRPr="00676D54">
        <w:rPr>
          <w:i/>
          <w:iCs/>
        </w:rPr>
        <w:t xml:space="preserve"> 4, 80799 Munich, Germany</w:t>
      </w:r>
    </w:p>
    <w:p w14:paraId="5A40CFF2" w14:textId="77777777" w:rsidR="00290F88" w:rsidRPr="00676D54" w:rsidRDefault="00290F88" w:rsidP="00290F88">
      <w:pPr>
        <w:pStyle w:val="ListParagraph"/>
        <w:numPr>
          <w:ilvl w:val="0"/>
          <w:numId w:val="2"/>
        </w:numPr>
        <w:bidi w:val="0"/>
        <w:jc w:val="both"/>
        <w:rPr>
          <w:i/>
          <w:iCs/>
        </w:rPr>
      </w:pPr>
      <w:r w:rsidRPr="00676D54">
        <w:rPr>
          <w:i/>
          <w:iCs/>
        </w:rPr>
        <w:t>Max-Planck-</w:t>
      </w:r>
      <w:proofErr w:type="spellStart"/>
      <w:r w:rsidRPr="00676D54">
        <w:rPr>
          <w:i/>
          <w:iCs/>
        </w:rPr>
        <w:t>Institut</w:t>
      </w:r>
      <w:proofErr w:type="spellEnd"/>
      <w:r w:rsidRPr="00676D54">
        <w:rPr>
          <w:i/>
          <w:iCs/>
        </w:rPr>
        <w:t xml:space="preserve"> für </w:t>
      </w:r>
      <w:proofErr w:type="spellStart"/>
      <w:r w:rsidRPr="00676D54">
        <w:rPr>
          <w:i/>
          <w:iCs/>
        </w:rPr>
        <w:t>Quantenoptik</w:t>
      </w:r>
      <w:proofErr w:type="spellEnd"/>
      <w:r w:rsidRPr="00676D54">
        <w:rPr>
          <w:i/>
          <w:iCs/>
        </w:rPr>
        <w:t>, Hans-</w:t>
      </w:r>
      <w:proofErr w:type="spellStart"/>
      <w:r w:rsidRPr="00676D54">
        <w:rPr>
          <w:i/>
          <w:iCs/>
        </w:rPr>
        <w:t>Kopfermann</w:t>
      </w:r>
      <w:proofErr w:type="spellEnd"/>
      <w:r w:rsidRPr="00676D54">
        <w:rPr>
          <w:i/>
          <w:iCs/>
        </w:rPr>
        <w:t xml:space="preserve">-Strasse 1, 85748 </w:t>
      </w:r>
      <w:proofErr w:type="spellStart"/>
      <w:r w:rsidRPr="00676D54">
        <w:rPr>
          <w:i/>
          <w:iCs/>
        </w:rPr>
        <w:t>Garching</w:t>
      </w:r>
      <w:proofErr w:type="spellEnd"/>
      <w:r w:rsidRPr="00676D54">
        <w:rPr>
          <w:i/>
          <w:iCs/>
        </w:rPr>
        <w:t>, Germany</w:t>
      </w:r>
    </w:p>
    <w:p w14:paraId="037666F0" w14:textId="77777777" w:rsidR="00290F88" w:rsidRPr="00676D54" w:rsidRDefault="00290F88" w:rsidP="00290F88">
      <w:pPr>
        <w:pStyle w:val="ListParagraph"/>
        <w:numPr>
          <w:ilvl w:val="0"/>
          <w:numId w:val="2"/>
        </w:numPr>
        <w:bidi w:val="0"/>
        <w:jc w:val="both"/>
        <w:rPr>
          <w:i/>
          <w:iCs/>
        </w:rPr>
      </w:pPr>
      <w:r w:rsidRPr="00676D54">
        <w:rPr>
          <w:i/>
          <w:iCs/>
        </w:rPr>
        <w:t>Exploratory Research Center on Life and Living Systems (</w:t>
      </w:r>
      <w:proofErr w:type="spellStart"/>
      <w:r w:rsidRPr="00676D54">
        <w:rPr>
          <w:i/>
          <w:iCs/>
        </w:rPr>
        <w:t>ExCELLS</w:t>
      </w:r>
      <w:proofErr w:type="spellEnd"/>
      <w:r w:rsidRPr="00676D54">
        <w:rPr>
          <w:i/>
          <w:iCs/>
        </w:rPr>
        <w:t>) and Institute for Molecular Science (IMS), National Institutes of Natural Sciences, Okazaki, Aichi, Japan</w:t>
      </w:r>
    </w:p>
    <w:p w14:paraId="7057A781" w14:textId="77777777" w:rsidR="00290F88" w:rsidRPr="00676D54" w:rsidRDefault="00290F88" w:rsidP="00290F88">
      <w:pPr>
        <w:pStyle w:val="ListParagraph"/>
        <w:numPr>
          <w:ilvl w:val="0"/>
          <w:numId w:val="2"/>
        </w:numPr>
        <w:bidi w:val="0"/>
        <w:jc w:val="both"/>
        <w:rPr>
          <w:i/>
          <w:iCs/>
        </w:rPr>
      </w:pPr>
      <w:r w:rsidRPr="00676D54">
        <w:rPr>
          <w:i/>
          <w:iCs/>
        </w:rPr>
        <w:t>School of Chemistry, University College Cork, Cork T12 YN60, Ireland</w:t>
      </w:r>
    </w:p>
    <w:p w14:paraId="6DC1E10B" w14:textId="77777777" w:rsidR="00290F88" w:rsidRPr="00676D54" w:rsidRDefault="00290F88" w:rsidP="00290F88">
      <w:pPr>
        <w:pStyle w:val="ListParagraph"/>
        <w:numPr>
          <w:ilvl w:val="0"/>
          <w:numId w:val="2"/>
        </w:numPr>
        <w:bidi w:val="0"/>
        <w:jc w:val="both"/>
        <w:rPr>
          <w:i/>
          <w:iCs/>
        </w:rPr>
      </w:pPr>
      <w:r w:rsidRPr="00676D54">
        <w:rPr>
          <w:i/>
          <w:iCs/>
        </w:rPr>
        <w:t>Department of Clinical Neurosciences, University of Cambridge, Cambridge, UK</w:t>
      </w:r>
    </w:p>
    <w:p w14:paraId="41E35377" w14:textId="77777777" w:rsidR="00290F88" w:rsidRPr="00676D54" w:rsidRDefault="00290F88" w:rsidP="00290F88">
      <w:pPr>
        <w:pStyle w:val="ListParagraph"/>
        <w:numPr>
          <w:ilvl w:val="0"/>
          <w:numId w:val="2"/>
        </w:numPr>
        <w:bidi w:val="0"/>
        <w:jc w:val="both"/>
        <w:rPr>
          <w:i/>
          <w:iCs/>
        </w:rPr>
      </w:pPr>
      <w:r w:rsidRPr="00676D54">
        <w:rPr>
          <w:i/>
          <w:iCs/>
        </w:rPr>
        <w:t xml:space="preserve">Institute of Environmental Science and Technology, Universitat </w:t>
      </w:r>
      <w:proofErr w:type="spellStart"/>
      <w:r w:rsidRPr="00676D54">
        <w:rPr>
          <w:i/>
          <w:iCs/>
        </w:rPr>
        <w:t>Autònoma</w:t>
      </w:r>
      <w:proofErr w:type="spellEnd"/>
      <w:r w:rsidRPr="00676D54">
        <w:rPr>
          <w:i/>
          <w:iCs/>
        </w:rPr>
        <w:t xml:space="preserve"> de Barcelona, </w:t>
      </w:r>
      <w:proofErr w:type="spellStart"/>
      <w:r w:rsidRPr="00676D54">
        <w:rPr>
          <w:i/>
          <w:iCs/>
        </w:rPr>
        <w:t>Bellaterra</w:t>
      </w:r>
      <w:proofErr w:type="spellEnd"/>
      <w:r w:rsidRPr="00676D54">
        <w:rPr>
          <w:i/>
          <w:iCs/>
        </w:rPr>
        <w:t xml:space="preserve"> 08193, Spain</w:t>
      </w:r>
    </w:p>
    <w:p w14:paraId="4905C86F" w14:textId="77777777" w:rsidR="00290F88" w:rsidRPr="00676D54" w:rsidRDefault="00290F88" w:rsidP="00290F88">
      <w:pPr>
        <w:pStyle w:val="ListParagraph"/>
        <w:numPr>
          <w:ilvl w:val="0"/>
          <w:numId w:val="2"/>
        </w:numPr>
        <w:bidi w:val="0"/>
        <w:jc w:val="both"/>
        <w:rPr>
          <w:i/>
          <w:iCs/>
        </w:rPr>
      </w:pPr>
      <w:r w:rsidRPr="00676D54">
        <w:rPr>
          <w:i/>
          <w:iCs/>
        </w:rPr>
        <w:t>School of Business and Economics, VU University Amsterdam, Amsterdam 1081 HV, The Netherlands</w:t>
      </w:r>
    </w:p>
    <w:p w14:paraId="7DE719BF" w14:textId="77777777" w:rsidR="00290F88" w:rsidRPr="00676D54" w:rsidRDefault="00290F88" w:rsidP="00290F88">
      <w:pPr>
        <w:pStyle w:val="ListParagraph"/>
        <w:numPr>
          <w:ilvl w:val="0"/>
          <w:numId w:val="2"/>
        </w:numPr>
        <w:bidi w:val="0"/>
        <w:jc w:val="both"/>
        <w:rPr>
          <w:i/>
          <w:iCs/>
        </w:rPr>
      </w:pPr>
      <w:r w:rsidRPr="00676D54">
        <w:rPr>
          <w:i/>
          <w:iCs/>
        </w:rPr>
        <w:t>Division of Neurosurgery, Toronto Western Hospital, University Health Network, University of Toronto, Toronto, Ontario, Canada</w:t>
      </w:r>
    </w:p>
    <w:p w14:paraId="25D3A2E8" w14:textId="77777777" w:rsidR="00290F88" w:rsidRPr="00676D54" w:rsidRDefault="00290F88" w:rsidP="00290F88">
      <w:pPr>
        <w:pStyle w:val="ListParagraph"/>
        <w:numPr>
          <w:ilvl w:val="0"/>
          <w:numId w:val="2"/>
        </w:numPr>
        <w:bidi w:val="0"/>
        <w:jc w:val="both"/>
        <w:rPr>
          <w:i/>
          <w:iCs/>
        </w:rPr>
      </w:pPr>
      <w:proofErr w:type="spellStart"/>
      <w:r w:rsidRPr="00676D54">
        <w:rPr>
          <w:i/>
          <w:iCs/>
        </w:rPr>
        <w:t>Krembil</w:t>
      </w:r>
      <w:proofErr w:type="spellEnd"/>
      <w:r w:rsidRPr="00676D54">
        <w:rPr>
          <w:i/>
          <w:iCs/>
        </w:rPr>
        <w:t xml:space="preserve"> Research Institute, Toronto, Ontario, Canada</w:t>
      </w:r>
    </w:p>
    <w:p w14:paraId="431D7520" w14:textId="77777777" w:rsidR="00290F88" w:rsidRPr="00676D54" w:rsidRDefault="00290F88" w:rsidP="00290F88">
      <w:pPr>
        <w:pStyle w:val="ListParagraph"/>
        <w:numPr>
          <w:ilvl w:val="0"/>
          <w:numId w:val="2"/>
        </w:numPr>
        <w:bidi w:val="0"/>
        <w:jc w:val="both"/>
        <w:rPr>
          <w:i/>
          <w:iCs/>
        </w:rPr>
      </w:pPr>
      <w:r w:rsidRPr="00676D54">
        <w:rPr>
          <w:i/>
          <w:iCs/>
        </w:rPr>
        <w:t xml:space="preserve">Clinical </w:t>
      </w:r>
      <w:proofErr w:type="spellStart"/>
      <w:r w:rsidRPr="00676D54">
        <w:rPr>
          <w:i/>
          <w:iCs/>
        </w:rPr>
        <w:t>Haematology</w:t>
      </w:r>
      <w:proofErr w:type="spellEnd"/>
      <w:r w:rsidRPr="00676D54">
        <w:rPr>
          <w:i/>
          <w:iCs/>
        </w:rPr>
        <w:t>, Peter MacCallum Cancer Centre and The Royal Melbourne Hospital, Melbourne, VIC, Australia</w:t>
      </w:r>
    </w:p>
    <w:p w14:paraId="5C23141B" w14:textId="77777777" w:rsidR="00290F88" w:rsidRPr="00676D54" w:rsidRDefault="00290F88" w:rsidP="00290F88">
      <w:pPr>
        <w:pStyle w:val="ListParagraph"/>
        <w:numPr>
          <w:ilvl w:val="0"/>
          <w:numId w:val="2"/>
        </w:numPr>
        <w:bidi w:val="0"/>
        <w:jc w:val="both"/>
        <w:rPr>
          <w:i/>
          <w:iCs/>
        </w:rPr>
      </w:pPr>
      <w:r w:rsidRPr="00676D54">
        <w:rPr>
          <w:i/>
          <w:iCs/>
        </w:rPr>
        <w:t xml:space="preserve">Faculty of Medicine, Dentistry and Health Sciences, University of Melbourne, Melbourne, VIC, Australia </w:t>
      </w:r>
    </w:p>
    <w:p w14:paraId="48C73496" w14:textId="77777777" w:rsidR="00290F88" w:rsidRPr="00676D54" w:rsidRDefault="00290F88" w:rsidP="00290F88">
      <w:pPr>
        <w:pStyle w:val="ListParagraph"/>
        <w:numPr>
          <w:ilvl w:val="0"/>
          <w:numId w:val="2"/>
        </w:numPr>
        <w:bidi w:val="0"/>
        <w:jc w:val="both"/>
        <w:rPr>
          <w:i/>
          <w:iCs/>
        </w:rPr>
      </w:pPr>
      <w:r w:rsidRPr="00676D54">
        <w:rPr>
          <w:i/>
          <w:iCs/>
        </w:rPr>
        <w:t>Neuroscience Research Institute, Department of Molecular Cellular Developmental Biology, University of California, Santa Barbara, CA, USA</w:t>
      </w:r>
    </w:p>
    <w:p w14:paraId="1D394419" w14:textId="77777777" w:rsidR="00290F88" w:rsidRPr="00676D54" w:rsidRDefault="00290F88" w:rsidP="00290F88">
      <w:pPr>
        <w:pStyle w:val="ListParagraph"/>
        <w:numPr>
          <w:ilvl w:val="0"/>
          <w:numId w:val="2"/>
        </w:numPr>
        <w:bidi w:val="0"/>
        <w:jc w:val="both"/>
        <w:rPr>
          <w:i/>
          <w:iCs/>
        </w:rPr>
      </w:pPr>
      <w:r w:rsidRPr="00676D54">
        <w:rPr>
          <w:i/>
          <w:iCs/>
        </w:rPr>
        <w:t>Department of Clinical Translational Psychology, Faculty of Psychology, Philipps-University Marburg, Marburg, Germany</w:t>
      </w:r>
    </w:p>
    <w:p w14:paraId="38F6323F" w14:textId="77777777" w:rsidR="00290F88" w:rsidRPr="00676D54" w:rsidRDefault="00290F88" w:rsidP="00290F88">
      <w:pPr>
        <w:pStyle w:val="ListParagraph"/>
        <w:numPr>
          <w:ilvl w:val="0"/>
          <w:numId w:val="2"/>
        </w:numPr>
        <w:bidi w:val="0"/>
        <w:jc w:val="both"/>
        <w:rPr>
          <w:i/>
          <w:iCs/>
        </w:rPr>
      </w:pPr>
      <w:r w:rsidRPr="00676D54">
        <w:rPr>
          <w:i/>
          <w:iCs/>
        </w:rPr>
        <w:t xml:space="preserve">Department of Pharmacology and Toxicology, University of Toronto, Toronto, Ontario, Canada </w:t>
      </w:r>
    </w:p>
    <w:p w14:paraId="57F27972" w14:textId="77777777" w:rsidR="00290F88" w:rsidRPr="00676D54" w:rsidRDefault="00290F88" w:rsidP="00290F88">
      <w:pPr>
        <w:pStyle w:val="ListParagraph"/>
        <w:numPr>
          <w:ilvl w:val="0"/>
          <w:numId w:val="2"/>
        </w:numPr>
        <w:bidi w:val="0"/>
        <w:jc w:val="both"/>
        <w:rPr>
          <w:i/>
          <w:iCs/>
        </w:rPr>
      </w:pPr>
      <w:r w:rsidRPr="00676D54">
        <w:rPr>
          <w:i/>
          <w:iCs/>
        </w:rPr>
        <w:t>Department of Psychiatry, University of Toronto, Toronto, Ontario, Canada</w:t>
      </w:r>
    </w:p>
    <w:p w14:paraId="0C29ED19" w14:textId="77777777" w:rsidR="00290F88" w:rsidRPr="00676D54" w:rsidRDefault="00290F88" w:rsidP="00290F88">
      <w:pPr>
        <w:pStyle w:val="ListParagraph"/>
        <w:numPr>
          <w:ilvl w:val="0"/>
          <w:numId w:val="2"/>
        </w:numPr>
        <w:bidi w:val="0"/>
        <w:jc w:val="both"/>
        <w:rPr>
          <w:i/>
          <w:iCs/>
        </w:rPr>
      </w:pPr>
      <w:r w:rsidRPr="00676D54">
        <w:rPr>
          <w:i/>
          <w:iCs/>
        </w:rPr>
        <w:t xml:space="preserve">Faculty of Natural Sciences and Mathematics, University of Maribor, </w:t>
      </w:r>
      <w:proofErr w:type="spellStart"/>
      <w:r w:rsidRPr="00676D54">
        <w:rPr>
          <w:i/>
          <w:iCs/>
        </w:rPr>
        <w:t>Koroška</w:t>
      </w:r>
      <w:proofErr w:type="spellEnd"/>
      <w:r w:rsidRPr="00676D54">
        <w:rPr>
          <w:i/>
          <w:iCs/>
        </w:rPr>
        <w:t xml:space="preserve"> cesta 160, Maribor, Slovenia</w:t>
      </w:r>
    </w:p>
    <w:p w14:paraId="3F799406" w14:textId="77777777" w:rsidR="00290F88" w:rsidRPr="00676D54" w:rsidRDefault="00290F88" w:rsidP="00290F88">
      <w:pPr>
        <w:pStyle w:val="ListParagraph"/>
        <w:numPr>
          <w:ilvl w:val="0"/>
          <w:numId w:val="2"/>
        </w:numPr>
        <w:bidi w:val="0"/>
        <w:jc w:val="both"/>
        <w:rPr>
          <w:i/>
          <w:iCs/>
        </w:rPr>
      </w:pPr>
      <w:r w:rsidRPr="00676D54">
        <w:rPr>
          <w:i/>
          <w:iCs/>
        </w:rPr>
        <w:t xml:space="preserve">Department of Medical Research, China Medical University Hospital, China </w:t>
      </w:r>
    </w:p>
    <w:p w14:paraId="36309002" w14:textId="77777777" w:rsidR="00290F88" w:rsidRPr="00676D54" w:rsidRDefault="00290F88" w:rsidP="00290F88">
      <w:pPr>
        <w:pStyle w:val="ListParagraph"/>
        <w:numPr>
          <w:ilvl w:val="0"/>
          <w:numId w:val="2"/>
        </w:numPr>
        <w:bidi w:val="0"/>
        <w:jc w:val="both"/>
        <w:rPr>
          <w:i/>
          <w:iCs/>
        </w:rPr>
      </w:pPr>
      <w:r w:rsidRPr="00676D54">
        <w:rPr>
          <w:i/>
          <w:iCs/>
        </w:rPr>
        <w:t>Medical University, Taichung 404332, Taiwan</w:t>
      </w:r>
    </w:p>
    <w:p w14:paraId="001170CD" w14:textId="77777777" w:rsidR="00290F88" w:rsidRPr="00676D54" w:rsidRDefault="00290F88" w:rsidP="00290F88">
      <w:pPr>
        <w:pStyle w:val="ListParagraph"/>
        <w:numPr>
          <w:ilvl w:val="0"/>
          <w:numId w:val="2"/>
        </w:numPr>
        <w:bidi w:val="0"/>
        <w:jc w:val="both"/>
        <w:rPr>
          <w:i/>
          <w:iCs/>
        </w:rPr>
      </w:pPr>
      <w:r w:rsidRPr="00676D54">
        <w:rPr>
          <w:i/>
          <w:iCs/>
        </w:rPr>
        <w:t xml:space="preserve">Alma Mater Europaea, </w:t>
      </w:r>
      <w:proofErr w:type="spellStart"/>
      <w:r w:rsidRPr="00676D54">
        <w:rPr>
          <w:i/>
          <w:iCs/>
        </w:rPr>
        <w:t>Slovenska</w:t>
      </w:r>
      <w:proofErr w:type="spellEnd"/>
      <w:r w:rsidRPr="00676D54">
        <w:rPr>
          <w:i/>
          <w:iCs/>
        </w:rPr>
        <w:t xml:space="preserve"> </w:t>
      </w:r>
      <w:proofErr w:type="spellStart"/>
      <w:r w:rsidRPr="00676D54">
        <w:rPr>
          <w:i/>
          <w:iCs/>
        </w:rPr>
        <w:t>ulica</w:t>
      </w:r>
      <w:proofErr w:type="spellEnd"/>
      <w:r w:rsidRPr="00676D54">
        <w:rPr>
          <w:i/>
          <w:iCs/>
        </w:rPr>
        <w:t xml:space="preserve"> 17, 2000 Maribor, Slovenia</w:t>
      </w:r>
    </w:p>
    <w:p w14:paraId="3821144E" w14:textId="77777777" w:rsidR="00290F88" w:rsidRPr="00676D54" w:rsidRDefault="00290F88" w:rsidP="00290F88">
      <w:pPr>
        <w:pStyle w:val="ListParagraph"/>
        <w:numPr>
          <w:ilvl w:val="0"/>
          <w:numId w:val="2"/>
        </w:numPr>
        <w:bidi w:val="0"/>
        <w:jc w:val="both"/>
        <w:rPr>
          <w:i/>
          <w:iCs/>
        </w:rPr>
      </w:pPr>
      <w:r w:rsidRPr="00676D54">
        <w:rPr>
          <w:i/>
          <w:iCs/>
        </w:rPr>
        <w:t xml:space="preserve">Complexity Science Hub Vienna, </w:t>
      </w:r>
      <w:proofErr w:type="spellStart"/>
      <w:r w:rsidRPr="00676D54">
        <w:rPr>
          <w:i/>
          <w:iCs/>
        </w:rPr>
        <w:t>Josefstädterstraße</w:t>
      </w:r>
      <w:proofErr w:type="spellEnd"/>
      <w:r w:rsidRPr="00676D54">
        <w:rPr>
          <w:i/>
          <w:iCs/>
        </w:rPr>
        <w:t xml:space="preserve"> 39, 1080 Vienna, Austria</w:t>
      </w:r>
    </w:p>
    <w:p w14:paraId="6814D824" w14:textId="77777777" w:rsidR="00290F88" w:rsidRPr="00676D54" w:rsidRDefault="00290F88" w:rsidP="00290F88">
      <w:pPr>
        <w:pStyle w:val="ListParagraph"/>
        <w:numPr>
          <w:ilvl w:val="0"/>
          <w:numId w:val="2"/>
        </w:numPr>
        <w:bidi w:val="0"/>
        <w:jc w:val="both"/>
        <w:rPr>
          <w:i/>
          <w:iCs/>
        </w:rPr>
      </w:pPr>
      <w:r w:rsidRPr="00676D54">
        <w:rPr>
          <w:i/>
          <w:iCs/>
        </w:rPr>
        <w:t xml:space="preserve">Department of Physics, Kyung </w:t>
      </w:r>
      <w:proofErr w:type="spellStart"/>
      <w:r w:rsidRPr="00676D54">
        <w:rPr>
          <w:i/>
          <w:iCs/>
        </w:rPr>
        <w:t>Hee</w:t>
      </w:r>
      <w:proofErr w:type="spellEnd"/>
      <w:r w:rsidRPr="00676D54">
        <w:rPr>
          <w:i/>
          <w:iCs/>
        </w:rPr>
        <w:t xml:space="preserve"> University, 26 </w:t>
      </w:r>
      <w:proofErr w:type="spellStart"/>
      <w:r w:rsidRPr="00676D54">
        <w:rPr>
          <w:i/>
          <w:iCs/>
        </w:rPr>
        <w:t>Kyungheedae-ro</w:t>
      </w:r>
      <w:proofErr w:type="spellEnd"/>
      <w:r w:rsidRPr="00676D54">
        <w:rPr>
          <w:i/>
          <w:iCs/>
        </w:rPr>
        <w:t>, Dongdaemun-</w:t>
      </w:r>
      <w:proofErr w:type="spellStart"/>
      <w:r w:rsidRPr="00676D54">
        <w:rPr>
          <w:i/>
          <w:iCs/>
        </w:rPr>
        <w:t>gu</w:t>
      </w:r>
      <w:proofErr w:type="spellEnd"/>
      <w:r w:rsidRPr="00676D54">
        <w:rPr>
          <w:i/>
          <w:iCs/>
        </w:rPr>
        <w:t>, Seoul, Republic of Korea</w:t>
      </w:r>
    </w:p>
    <w:p w14:paraId="02B4C276" w14:textId="77777777" w:rsidR="00290F88" w:rsidRPr="00676D54" w:rsidRDefault="00290F88" w:rsidP="00290F88">
      <w:pPr>
        <w:pStyle w:val="ListParagraph"/>
        <w:numPr>
          <w:ilvl w:val="0"/>
          <w:numId w:val="2"/>
        </w:numPr>
        <w:bidi w:val="0"/>
        <w:jc w:val="both"/>
        <w:rPr>
          <w:i/>
          <w:iCs/>
        </w:rPr>
      </w:pPr>
      <w:r w:rsidRPr="00676D54">
        <w:rPr>
          <w:i/>
          <w:iCs/>
        </w:rPr>
        <w:t>Image Sciences Institute, University Medical Center Utrecht, Utrecht, the Netherlands</w:t>
      </w:r>
    </w:p>
    <w:p w14:paraId="6B94D320" w14:textId="77777777" w:rsidR="00290F88" w:rsidRPr="00676D54" w:rsidRDefault="00290F88" w:rsidP="00290F88">
      <w:pPr>
        <w:pStyle w:val="ListParagraph"/>
        <w:numPr>
          <w:ilvl w:val="0"/>
          <w:numId w:val="2"/>
        </w:numPr>
        <w:bidi w:val="0"/>
        <w:jc w:val="both"/>
        <w:rPr>
          <w:i/>
          <w:iCs/>
        </w:rPr>
      </w:pPr>
      <w:r w:rsidRPr="00676D54">
        <w:rPr>
          <w:i/>
          <w:iCs/>
        </w:rPr>
        <w:t>Center for Neuroimmunology &amp; Neuroinfectious Diseases, St. Louis, MO, USA</w:t>
      </w:r>
    </w:p>
    <w:p w14:paraId="47745D8D" w14:textId="77777777" w:rsidR="00290F88" w:rsidRPr="00676D54" w:rsidRDefault="00290F88" w:rsidP="00290F88">
      <w:pPr>
        <w:pStyle w:val="ListParagraph"/>
        <w:numPr>
          <w:ilvl w:val="0"/>
          <w:numId w:val="2"/>
        </w:numPr>
        <w:bidi w:val="0"/>
        <w:jc w:val="both"/>
        <w:rPr>
          <w:i/>
          <w:iCs/>
        </w:rPr>
      </w:pPr>
      <w:r w:rsidRPr="00676D54">
        <w:rPr>
          <w:i/>
          <w:iCs/>
        </w:rPr>
        <w:lastRenderedPageBreak/>
        <w:t>Departments of Medicine, Pathology and Immunology, and Neuroscience, Washington University School of Medicine, St. Louis, MO, USA</w:t>
      </w:r>
    </w:p>
    <w:p w14:paraId="5635BC6B" w14:textId="77777777" w:rsidR="00290F88" w:rsidRPr="00676D54" w:rsidRDefault="00290F88" w:rsidP="00290F88">
      <w:pPr>
        <w:pStyle w:val="ListParagraph"/>
        <w:numPr>
          <w:ilvl w:val="0"/>
          <w:numId w:val="2"/>
        </w:numPr>
        <w:bidi w:val="0"/>
        <w:jc w:val="both"/>
        <w:rPr>
          <w:i/>
          <w:iCs/>
        </w:rPr>
      </w:pPr>
      <w:r w:rsidRPr="00676D54">
        <w:rPr>
          <w:i/>
          <w:iCs/>
        </w:rPr>
        <w:t>Department of Epidemiology, Harvard T.H. Chan School of Public Health, Boston, MA, USA</w:t>
      </w:r>
    </w:p>
    <w:p w14:paraId="668A38AC" w14:textId="77777777" w:rsidR="00290F88" w:rsidRPr="00676D54" w:rsidRDefault="00290F88" w:rsidP="00290F88">
      <w:pPr>
        <w:pStyle w:val="ListParagraph"/>
        <w:numPr>
          <w:ilvl w:val="0"/>
          <w:numId w:val="2"/>
        </w:numPr>
        <w:bidi w:val="0"/>
        <w:jc w:val="both"/>
        <w:rPr>
          <w:i/>
          <w:iCs/>
        </w:rPr>
      </w:pPr>
      <w:r w:rsidRPr="00676D54">
        <w:rPr>
          <w:i/>
          <w:iCs/>
        </w:rPr>
        <w:t>Program in MPE Molecular Pathological Epidemiology, Department of Pathology, Brigham and Women's Hospital, and Harvard Medical School, Boston, MA, USA</w:t>
      </w:r>
    </w:p>
    <w:p w14:paraId="5FAD1C96" w14:textId="77777777" w:rsidR="00290F88" w:rsidRPr="00676D54" w:rsidRDefault="00290F88" w:rsidP="00290F88">
      <w:pPr>
        <w:pStyle w:val="ListParagraph"/>
        <w:numPr>
          <w:ilvl w:val="0"/>
          <w:numId w:val="2"/>
        </w:numPr>
        <w:bidi w:val="0"/>
        <w:jc w:val="both"/>
        <w:rPr>
          <w:i/>
          <w:iCs/>
        </w:rPr>
      </w:pPr>
      <w:r w:rsidRPr="00676D54">
        <w:rPr>
          <w:i/>
          <w:iCs/>
        </w:rPr>
        <w:t>Broad Institute of MIT and Harvard, Cambridge, MA, USA</w:t>
      </w:r>
    </w:p>
    <w:p w14:paraId="0F2E9B3C" w14:textId="77777777" w:rsidR="00290F88" w:rsidRPr="00676D54" w:rsidRDefault="00290F88" w:rsidP="00290F88">
      <w:pPr>
        <w:pStyle w:val="ListParagraph"/>
        <w:numPr>
          <w:ilvl w:val="0"/>
          <w:numId w:val="2"/>
        </w:numPr>
        <w:bidi w:val="0"/>
        <w:jc w:val="both"/>
        <w:rPr>
          <w:i/>
          <w:iCs/>
        </w:rPr>
      </w:pPr>
      <w:r w:rsidRPr="00676D54">
        <w:rPr>
          <w:i/>
          <w:iCs/>
        </w:rPr>
        <w:t>Department of Government, University of Texas at Austin, Austin, TX, USA</w:t>
      </w:r>
    </w:p>
    <w:p w14:paraId="0A060020" w14:textId="77777777" w:rsidR="00290F88" w:rsidRPr="00676D54" w:rsidRDefault="00290F88" w:rsidP="00290F88">
      <w:pPr>
        <w:pStyle w:val="ListParagraph"/>
        <w:numPr>
          <w:ilvl w:val="0"/>
          <w:numId w:val="2"/>
        </w:numPr>
        <w:bidi w:val="0"/>
        <w:jc w:val="both"/>
        <w:rPr>
          <w:i/>
          <w:iCs/>
        </w:rPr>
      </w:pPr>
      <w:r w:rsidRPr="00676D54">
        <w:rPr>
          <w:i/>
          <w:iCs/>
        </w:rPr>
        <w:t>Department of Neuroscience, Developmental and Regenerative Biology, University of Texas at San Antonio, San Antonio, TX, USA</w:t>
      </w:r>
    </w:p>
    <w:p w14:paraId="233F8F5D" w14:textId="77777777" w:rsidR="00290F88" w:rsidRPr="00676D54" w:rsidRDefault="00290F88" w:rsidP="00290F88">
      <w:pPr>
        <w:pStyle w:val="ListParagraph"/>
        <w:numPr>
          <w:ilvl w:val="0"/>
          <w:numId w:val="2"/>
        </w:numPr>
        <w:bidi w:val="0"/>
        <w:jc w:val="both"/>
        <w:rPr>
          <w:i/>
          <w:iCs/>
        </w:rPr>
      </w:pPr>
      <w:r w:rsidRPr="00676D54">
        <w:rPr>
          <w:i/>
          <w:iCs/>
        </w:rPr>
        <w:t>Division of Basic and Clinical Immunology, Medical Sciences C, University of California, Irvine, CA, USA</w:t>
      </w:r>
    </w:p>
    <w:p w14:paraId="586B9E0D" w14:textId="77777777" w:rsidR="00290F88" w:rsidRPr="00676D54" w:rsidRDefault="00290F88" w:rsidP="00290F88">
      <w:pPr>
        <w:pStyle w:val="ListParagraph"/>
        <w:numPr>
          <w:ilvl w:val="0"/>
          <w:numId w:val="2"/>
        </w:numPr>
        <w:bidi w:val="0"/>
        <w:jc w:val="both"/>
        <w:rPr>
          <w:i/>
          <w:iCs/>
        </w:rPr>
      </w:pPr>
      <w:proofErr w:type="spellStart"/>
      <w:r w:rsidRPr="00676D54">
        <w:rPr>
          <w:i/>
          <w:iCs/>
        </w:rPr>
        <w:t>CITMAga</w:t>
      </w:r>
      <w:proofErr w:type="spellEnd"/>
      <w:r w:rsidRPr="00676D54">
        <w:rPr>
          <w:i/>
          <w:iCs/>
        </w:rPr>
        <w:t>, University of Santiago de Compostela, A Coruña, Spain</w:t>
      </w:r>
    </w:p>
    <w:p w14:paraId="339B4C90" w14:textId="77777777" w:rsidR="00290F88" w:rsidRPr="00676D54" w:rsidRDefault="00290F88" w:rsidP="00290F88">
      <w:pPr>
        <w:pStyle w:val="ListParagraph"/>
        <w:numPr>
          <w:ilvl w:val="0"/>
          <w:numId w:val="2"/>
        </w:numPr>
        <w:bidi w:val="0"/>
        <w:jc w:val="both"/>
        <w:rPr>
          <w:i/>
          <w:iCs/>
        </w:rPr>
      </w:pPr>
      <w:r w:rsidRPr="00676D54">
        <w:rPr>
          <w:i/>
          <w:iCs/>
        </w:rPr>
        <w:t>Center for Marine Biodiversity and Conservation, Integrative Oceanography Division, Scripps Institution of Oceanography, University of California, San Diego, San Diego, CA, USA</w:t>
      </w:r>
    </w:p>
    <w:p w14:paraId="67D5031B" w14:textId="77777777" w:rsidR="00290F88" w:rsidRPr="00676D54" w:rsidRDefault="00290F88" w:rsidP="00290F88">
      <w:pPr>
        <w:pStyle w:val="ListParagraph"/>
        <w:numPr>
          <w:ilvl w:val="0"/>
          <w:numId w:val="2"/>
        </w:numPr>
        <w:bidi w:val="0"/>
        <w:jc w:val="both"/>
        <w:rPr>
          <w:i/>
          <w:iCs/>
        </w:rPr>
      </w:pPr>
      <w:r w:rsidRPr="00676D54">
        <w:rPr>
          <w:i/>
          <w:iCs/>
        </w:rPr>
        <w:t>Life Sciences Institute, University of Michigan, Ann Arbor, MI, USA</w:t>
      </w:r>
    </w:p>
    <w:p w14:paraId="71E517FE" w14:textId="77777777" w:rsidR="00290F88" w:rsidRPr="00676D54" w:rsidRDefault="00290F88" w:rsidP="00290F88">
      <w:pPr>
        <w:pStyle w:val="ListParagraph"/>
        <w:numPr>
          <w:ilvl w:val="0"/>
          <w:numId w:val="2"/>
        </w:numPr>
        <w:bidi w:val="0"/>
        <w:jc w:val="both"/>
        <w:rPr>
          <w:i/>
          <w:iCs/>
        </w:rPr>
      </w:pPr>
      <w:r w:rsidRPr="00676D54">
        <w:rPr>
          <w:i/>
          <w:iCs/>
        </w:rPr>
        <w:t>Department of Molecular, Cellular and Developmental Biology, University of Michigan, Ann Arbor, MI, USA</w:t>
      </w:r>
    </w:p>
    <w:p w14:paraId="7CD66EC5" w14:textId="77777777" w:rsidR="00290F88" w:rsidRPr="00676D54" w:rsidRDefault="00290F88" w:rsidP="00290F88">
      <w:pPr>
        <w:pStyle w:val="ListParagraph"/>
        <w:numPr>
          <w:ilvl w:val="0"/>
          <w:numId w:val="2"/>
        </w:numPr>
        <w:bidi w:val="0"/>
        <w:jc w:val="both"/>
        <w:rPr>
          <w:i/>
          <w:iCs/>
        </w:rPr>
      </w:pPr>
      <w:r w:rsidRPr="00676D54">
        <w:rPr>
          <w:i/>
          <w:iCs/>
        </w:rPr>
        <w:t>Department of Physics &amp; Astronomy, University of California, Riverside, CA, USA</w:t>
      </w:r>
    </w:p>
    <w:p w14:paraId="49647360" w14:textId="77777777" w:rsidR="00290F88" w:rsidRPr="00676D54" w:rsidRDefault="00290F88" w:rsidP="00290F88">
      <w:pPr>
        <w:pStyle w:val="ListParagraph"/>
        <w:numPr>
          <w:ilvl w:val="0"/>
          <w:numId w:val="2"/>
        </w:numPr>
        <w:bidi w:val="0"/>
        <w:jc w:val="both"/>
        <w:rPr>
          <w:i/>
          <w:iCs/>
        </w:rPr>
      </w:pPr>
      <w:proofErr w:type="spellStart"/>
      <w:r w:rsidRPr="00676D54">
        <w:rPr>
          <w:i/>
          <w:iCs/>
        </w:rPr>
        <w:t>Istituto</w:t>
      </w:r>
      <w:proofErr w:type="spellEnd"/>
      <w:r w:rsidRPr="00676D54">
        <w:rPr>
          <w:i/>
          <w:iCs/>
        </w:rPr>
        <w:t xml:space="preserve"> Nazionale di </w:t>
      </w:r>
      <w:proofErr w:type="spellStart"/>
      <w:r w:rsidRPr="00676D54">
        <w:rPr>
          <w:i/>
          <w:iCs/>
        </w:rPr>
        <w:t>Fisica</w:t>
      </w:r>
      <w:proofErr w:type="spellEnd"/>
      <w:r w:rsidRPr="00676D54">
        <w:rPr>
          <w:i/>
          <w:iCs/>
        </w:rPr>
        <w:t xml:space="preserve"> </w:t>
      </w:r>
      <w:proofErr w:type="spellStart"/>
      <w:r w:rsidRPr="00676D54">
        <w:rPr>
          <w:i/>
          <w:iCs/>
        </w:rPr>
        <w:t>Nucleare</w:t>
      </w:r>
      <w:proofErr w:type="spellEnd"/>
      <w:r w:rsidRPr="00676D54">
        <w:rPr>
          <w:i/>
          <w:iCs/>
        </w:rPr>
        <w:t xml:space="preserve"> (INFN), Via Francesco </w:t>
      </w:r>
      <w:proofErr w:type="spellStart"/>
      <w:r w:rsidRPr="00676D54">
        <w:rPr>
          <w:i/>
          <w:iCs/>
        </w:rPr>
        <w:t>Marzolo</w:t>
      </w:r>
      <w:proofErr w:type="spellEnd"/>
      <w:r w:rsidRPr="00676D54">
        <w:rPr>
          <w:i/>
          <w:iCs/>
        </w:rPr>
        <w:t xml:space="preserve">, </w:t>
      </w:r>
      <w:proofErr w:type="spellStart"/>
      <w:r w:rsidRPr="00676D54">
        <w:rPr>
          <w:i/>
          <w:iCs/>
        </w:rPr>
        <w:t>Sezione</w:t>
      </w:r>
      <w:proofErr w:type="spellEnd"/>
      <w:r w:rsidRPr="00676D54">
        <w:rPr>
          <w:i/>
          <w:iCs/>
        </w:rPr>
        <w:t xml:space="preserve"> di Padova, Italy </w:t>
      </w:r>
    </w:p>
    <w:p w14:paraId="2DAB14CD" w14:textId="77777777" w:rsidR="00290F88" w:rsidRPr="00676D54" w:rsidRDefault="00290F88" w:rsidP="00290F88">
      <w:pPr>
        <w:bidi w:val="0"/>
        <w:jc w:val="both"/>
      </w:pPr>
    </w:p>
    <w:p w14:paraId="1749B7AB" w14:textId="77777777" w:rsidR="00290F88" w:rsidRPr="00676D54" w:rsidRDefault="00290F88" w:rsidP="00290F88">
      <w:pPr>
        <w:bidi w:val="0"/>
        <w:jc w:val="both"/>
      </w:pPr>
    </w:p>
    <w:p w14:paraId="0217E1A2" w14:textId="77777777" w:rsidR="00290F88" w:rsidRPr="00676D54" w:rsidRDefault="00290F88" w:rsidP="00290F88">
      <w:pPr>
        <w:bidi w:val="0"/>
        <w:jc w:val="both"/>
      </w:pPr>
      <w:r w:rsidRPr="00676D54">
        <w:t>*</w:t>
      </w:r>
      <w:r w:rsidRPr="00676D54">
        <w:rPr>
          <w:b/>
          <w:bCs/>
        </w:rPr>
        <w:t>Corresponding to:</w:t>
      </w:r>
      <w:r w:rsidRPr="00676D54">
        <w:t xml:space="preserve"> Nima Rezaei, MD, PhD</w:t>
      </w:r>
    </w:p>
    <w:p w14:paraId="6937B467" w14:textId="77777777" w:rsidR="00290F88" w:rsidRPr="00676D54" w:rsidRDefault="00290F88" w:rsidP="00290F88">
      <w:pPr>
        <w:bidi w:val="0"/>
        <w:jc w:val="both"/>
      </w:pPr>
      <w:r w:rsidRPr="00676D54">
        <w:t>Professor of Clinical Immunology</w:t>
      </w:r>
    </w:p>
    <w:p w14:paraId="1910C83C" w14:textId="77777777" w:rsidR="00290F88" w:rsidRPr="00676D54" w:rsidRDefault="00290F88" w:rsidP="00290F88">
      <w:pPr>
        <w:bidi w:val="0"/>
        <w:jc w:val="both"/>
      </w:pPr>
      <w:r w:rsidRPr="00676D54">
        <w:t xml:space="preserve">Email: </w:t>
      </w:r>
      <w:hyperlink r:id="rId6" w:history="1">
        <w:r w:rsidRPr="00676D54">
          <w:rPr>
            <w:rStyle w:val="Hyperlink"/>
          </w:rPr>
          <w:t>rezaei_nima@yahoo.com</w:t>
        </w:r>
      </w:hyperlink>
      <w:r w:rsidRPr="00676D54">
        <w:t xml:space="preserve"> </w:t>
      </w:r>
    </w:p>
    <w:p w14:paraId="33DE7718" w14:textId="77777777" w:rsidR="00290F88" w:rsidRPr="00676D54" w:rsidRDefault="00290F88" w:rsidP="00290F88">
      <w:pPr>
        <w:bidi w:val="0"/>
        <w:jc w:val="both"/>
      </w:pPr>
      <w:r w:rsidRPr="00676D54">
        <w:t>Address: Research Center for Immunodeficiency Diseases (RCID), Children's Medical Center, Tehran University of Medical Sciences, Tehran, 14197 Iran</w:t>
      </w:r>
    </w:p>
    <w:p w14:paraId="788BB0A0" w14:textId="77777777" w:rsidR="00290F88" w:rsidRPr="00676D54" w:rsidRDefault="00290F88" w:rsidP="00290F88">
      <w:pPr>
        <w:bidi w:val="0"/>
        <w:jc w:val="both"/>
      </w:pPr>
    </w:p>
    <w:p w14:paraId="2203F352" w14:textId="77777777" w:rsidR="00290F88" w:rsidRPr="00676D54" w:rsidRDefault="00290F88" w:rsidP="00290F88">
      <w:pPr>
        <w:bidi w:val="0"/>
        <w:jc w:val="both"/>
        <w:rPr>
          <w:sz w:val="20"/>
          <w:szCs w:val="20"/>
        </w:rPr>
      </w:pPr>
    </w:p>
    <w:p w14:paraId="0C9A5ABF" w14:textId="77777777" w:rsidR="00290F88" w:rsidRPr="00676D54" w:rsidRDefault="00290F88" w:rsidP="00290F88">
      <w:pPr>
        <w:bidi w:val="0"/>
        <w:jc w:val="both"/>
        <w:rPr>
          <w:b/>
          <w:bCs/>
          <w:sz w:val="20"/>
          <w:szCs w:val="20"/>
        </w:rPr>
      </w:pPr>
      <w:r w:rsidRPr="00676D54">
        <w:rPr>
          <w:b/>
          <w:bCs/>
          <w:sz w:val="20"/>
          <w:szCs w:val="20"/>
        </w:rPr>
        <w:t xml:space="preserve">Acknowledgement: </w:t>
      </w:r>
    </w:p>
    <w:p w14:paraId="18980F94" w14:textId="4B91AD91" w:rsidR="00290F88" w:rsidRPr="00676D54" w:rsidRDefault="00290F88" w:rsidP="00290F88">
      <w:pPr>
        <w:bidi w:val="0"/>
        <w:jc w:val="both"/>
        <w:rPr>
          <w:sz w:val="20"/>
          <w:szCs w:val="20"/>
        </w:rPr>
      </w:pPr>
      <w:r w:rsidRPr="00676D54">
        <w:rPr>
          <w:sz w:val="20"/>
          <w:szCs w:val="20"/>
        </w:rPr>
        <w:t xml:space="preserve">We appreciate the </w:t>
      </w:r>
      <w:r w:rsidR="002533A7">
        <w:rPr>
          <w:sz w:val="20"/>
          <w:szCs w:val="20"/>
        </w:rPr>
        <w:t>comments</w:t>
      </w:r>
      <w:r w:rsidRPr="00676D54">
        <w:rPr>
          <w:sz w:val="20"/>
          <w:szCs w:val="20"/>
        </w:rPr>
        <w:t xml:space="preserve"> of USERN Advisory Board members. </w:t>
      </w:r>
    </w:p>
    <w:p w14:paraId="545D7FF7" w14:textId="401A7FDF" w:rsidR="00290F88" w:rsidRPr="00676D54" w:rsidRDefault="00290F88" w:rsidP="00290F88">
      <w:pPr>
        <w:bidi w:val="0"/>
        <w:jc w:val="both"/>
      </w:pPr>
    </w:p>
    <w:p w14:paraId="22030119" w14:textId="77777777" w:rsidR="00290F88" w:rsidRPr="00676D54" w:rsidRDefault="00290F88" w:rsidP="00290F88">
      <w:pPr>
        <w:bidi w:val="0"/>
        <w:jc w:val="both"/>
        <w:rPr>
          <w:b/>
          <w:bCs/>
          <w:sz w:val="20"/>
          <w:szCs w:val="20"/>
        </w:rPr>
      </w:pPr>
      <w:r w:rsidRPr="00676D54">
        <w:rPr>
          <w:b/>
          <w:bCs/>
          <w:sz w:val="20"/>
          <w:szCs w:val="20"/>
        </w:rPr>
        <w:t xml:space="preserve">Disclosures: </w:t>
      </w:r>
    </w:p>
    <w:p w14:paraId="684DD1CE" w14:textId="77777777" w:rsidR="00290F88" w:rsidRPr="00676D54" w:rsidRDefault="00290F88" w:rsidP="00290F88">
      <w:pPr>
        <w:bidi w:val="0"/>
        <w:jc w:val="both"/>
      </w:pPr>
      <w:r w:rsidRPr="00676D54">
        <w:rPr>
          <w:sz w:val="20"/>
          <w:szCs w:val="20"/>
        </w:rPr>
        <w:t xml:space="preserve">Dr. </w:t>
      </w:r>
      <w:proofErr w:type="spellStart"/>
      <w:r w:rsidRPr="00676D54">
        <w:rPr>
          <w:sz w:val="20"/>
          <w:szCs w:val="20"/>
        </w:rPr>
        <w:t>Matjz</w:t>
      </w:r>
      <w:proofErr w:type="spellEnd"/>
      <w:r w:rsidRPr="00676D54">
        <w:rPr>
          <w:sz w:val="20"/>
          <w:szCs w:val="20"/>
        </w:rPr>
        <w:t xml:space="preserve"> Perc was supported by the Slovenian Research Agency (</w:t>
      </w:r>
      <w:proofErr w:type="spellStart"/>
      <w:r w:rsidRPr="00676D54">
        <w:rPr>
          <w:sz w:val="20"/>
          <w:szCs w:val="20"/>
        </w:rPr>
        <w:t>Javna</w:t>
      </w:r>
      <w:proofErr w:type="spellEnd"/>
      <w:r w:rsidRPr="00676D54">
        <w:rPr>
          <w:sz w:val="20"/>
          <w:szCs w:val="20"/>
        </w:rPr>
        <w:t xml:space="preserve"> </w:t>
      </w:r>
      <w:proofErr w:type="spellStart"/>
      <w:r w:rsidRPr="00676D54">
        <w:rPr>
          <w:sz w:val="20"/>
          <w:szCs w:val="20"/>
        </w:rPr>
        <w:t>agencija</w:t>
      </w:r>
      <w:proofErr w:type="spellEnd"/>
      <w:r w:rsidRPr="00676D54">
        <w:rPr>
          <w:sz w:val="20"/>
          <w:szCs w:val="20"/>
        </w:rPr>
        <w:t xml:space="preserve"> za </w:t>
      </w:r>
      <w:proofErr w:type="spellStart"/>
      <w:r w:rsidRPr="00676D54">
        <w:rPr>
          <w:sz w:val="20"/>
          <w:szCs w:val="20"/>
        </w:rPr>
        <w:t>raziskovalno</w:t>
      </w:r>
      <w:proofErr w:type="spellEnd"/>
      <w:r w:rsidRPr="00676D54">
        <w:rPr>
          <w:sz w:val="20"/>
          <w:szCs w:val="20"/>
        </w:rPr>
        <w:t xml:space="preserve"> </w:t>
      </w:r>
      <w:proofErr w:type="spellStart"/>
      <w:r w:rsidRPr="00676D54">
        <w:rPr>
          <w:sz w:val="20"/>
          <w:szCs w:val="20"/>
        </w:rPr>
        <w:t>dejavnost</w:t>
      </w:r>
      <w:proofErr w:type="spellEnd"/>
      <w:r w:rsidRPr="00676D54">
        <w:rPr>
          <w:sz w:val="20"/>
          <w:szCs w:val="20"/>
        </w:rPr>
        <w:t xml:space="preserve"> RS) (Grant Nos. P1-0403).</w:t>
      </w:r>
    </w:p>
    <w:p w14:paraId="417C0D04" w14:textId="0C76AEBF" w:rsidR="00CC61FF" w:rsidRDefault="00290F88" w:rsidP="00290F88">
      <w:pPr>
        <w:bidi w:val="0"/>
        <w:jc w:val="both"/>
        <w:rPr>
          <w:b/>
          <w:bCs/>
        </w:rPr>
      </w:pPr>
      <w:r w:rsidRPr="00676D54">
        <w:rPr>
          <w:sz w:val="20"/>
          <w:szCs w:val="20"/>
        </w:rPr>
        <w:t xml:space="preserve">Dr. Roger McIntyre has received research grant support from CIHR/GACD/National Natural Science Foundation of China (NSFC) and the Milken Institute; speaker/consultation fees from Lundbeck, Janssen, </w:t>
      </w:r>
      <w:proofErr w:type="spellStart"/>
      <w:r w:rsidRPr="00676D54">
        <w:rPr>
          <w:sz w:val="20"/>
          <w:szCs w:val="20"/>
        </w:rPr>
        <w:t>Alkermes,Neumora</w:t>
      </w:r>
      <w:proofErr w:type="spellEnd"/>
      <w:r w:rsidRPr="00676D54">
        <w:rPr>
          <w:sz w:val="20"/>
          <w:szCs w:val="20"/>
        </w:rPr>
        <w:t xml:space="preserve"> Therapeutics, Boehringer </w:t>
      </w:r>
      <w:proofErr w:type="spellStart"/>
      <w:r w:rsidRPr="00676D54">
        <w:rPr>
          <w:sz w:val="20"/>
          <w:szCs w:val="20"/>
        </w:rPr>
        <w:t>Ingelheim,Sage,Biogen,Mitsubishi</w:t>
      </w:r>
      <w:proofErr w:type="spellEnd"/>
      <w:r w:rsidRPr="00676D54">
        <w:rPr>
          <w:sz w:val="20"/>
          <w:szCs w:val="20"/>
        </w:rPr>
        <w:t xml:space="preserve"> Tanabe, Purdue, Pfizer, Otsuka, Takeda, Neurocrine, </w:t>
      </w:r>
      <w:proofErr w:type="spellStart"/>
      <w:r w:rsidRPr="00676D54">
        <w:rPr>
          <w:sz w:val="20"/>
          <w:szCs w:val="20"/>
        </w:rPr>
        <w:t>Neurawell,Sunovion</w:t>
      </w:r>
      <w:proofErr w:type="spellEnd"/>
      <w:r w:rsidRPr="00676D54">
        <w:rPr>
          <w:sz w:val="20"/>
          <w:szCs w:val="20"/>
        </w:rPr>
        <w:t xml:space="preserve">, Bausch Health, </w:t>
      </w:r>
      <w:proofErr w:type="spellStart"/>
      <w:r w:rsidRPr="00676D54">
        <w:rPr>
          <w:sz w:val="20"/>
          <w:szCs w:val="20"/>
        </w:rPr>
        <w:t>Axsome</w:t>
      </w:r>
      <w:proofErr w:type="spellEnd"/>
      <w:r w:rsidRPr="00676D54">
        <w:rPr>
          <w:sz w:val="20"/>
          <w:szCs w:val="20"/>
        </w:rPr>
        <w:t xml:space="preserve">, Novo Nordisk, Kris, Sanofi, Eisai, Intra-Cellular, </w:t>
      </w:r>
      <w:proofErr w:type="spellStart"/>
      <w:r w:rsidRPr="00676D54">
        <w:rPr>
          <w:sz w:val="20"/>
          <w:szCs w:val="20"/>
        </w:rPr>
        <w:t>NewBridge</w:t>
      </w:r>
      <w:proofErr w:type="spellEnd"/>
      <w:r w:rsidRPr="00676D54">
        <w:rPr>
          <w:sz w:val="20"/>
          <w:szCs w:val="20"/>
        </w:rPr>
        <w:t xml:space="preserve"> </w:t>
      </w:r>
      <w:proofErr w:type="spellStart"/>
      <w:r w:rsidRPr="00676D54">
        <w:rPr>
          <w:sz w:val="20"/>
          <w:szCs w:val="20"/>
        </w:rPr>
        <w:t>Pharmaceuticals,Viatris</w:t>
      </w:r>
      <w:proofErr w:type="spellEnd"/>
      <w:r w:rsidRPr="00676D54">
        <w:rPr>
          <w:sz w:val="20"/>
          <w:szCs w:val="20"/>
        </w:rPr>
        <w:t xml:space="preserve">, </w:t>
      </w:r>
      <w:proofErr w:type="spellStart"/>
      <w:r w:rsidRPr="00676D54">
        <w:rPr>
          <w:sz w:val="20"/>
          <w:szCs w:val="20"/>
        </w:rPr>
        <w:t>Abbvie</w:t>
      </w:r>
      <w:proofErr w:type="spellEnd"/>
      <w:r w:rsidRPr="00676D54">
        <w:rPr>
          <w:sz w:val="20"/>
          <w:szCs w:val="20"/>
        </w:rPr>
        <w:t xml:space="preserve">, Atai Life Sciences. Dr. Roger McIntyre is a CEO of </w:t>
      </w:r>
      <w:proofErr w:type="spellStart"/>
      <w:r w:rsidRPr="00676D54">
        <w:rPr>
          <w:sz w:val="20"/>
          <w:szCs w:val="20"/>
        </w:rPr>
        <w:t>Braxia</w:t>
      </w:r>
      <w:proofErr w:type="spellEnd"/>
      <w:r w:rsidRPr="00676D54">
        <w:rPr>
          <w:sz w:val="20"/>
          <w:szCs w:val="20"/>
        </w:rPr>
        <w:t xml:space="preserve"> Scientific Corp.</w:t>
      </w:r>
    </w:p>
    <w:p w14:paraId="70309942" w14:textId="77777777" w:rsidR="00290F88" w:rsidRDefault="00290F88">
      <w:pPr>
        <w:bidi w:val="0"/>
        <w:rPr>
          <w:b/>
          <w:bCs/>
        </w:rPr>
      </w:pPr>
      <w:r>
        <w:rPr>
          <w:b/>
          <w:bCs/>
        </w:rPr>
        <w:br w:type="page"/>
      </w:r>
    </w:p>
    <w:p w14:paraId="18681170" w14:textId="77777777" w:rsidR="00F44CB0" w:rsidRDefault="00F44CB0">
      <w:pPr>
        <w:bidi w:val="0"/>
        <w:rPr>
          <w:b/>
          <w:bCs/>
        </w:rPr>
      </w:pPr>
      <w:r>
        <w:rPr>
          <w:b/>
          <w:bCs/>
        </w:rPr>
        <w:lastRenderedPageBreak/>
        <w:t>Content:</w:t>
      </w:r>
    </w:p>
    <w:p w14:paraId="6B71AF01" w14:textId="77777777" w:rsidR="00F44CB0" w:rsidRPr="00DE6D45" w:rsidRDefault="00F44CB0" w:rsidP="00F44CB0">
      <w:pPr>
        <w:pStyle w:val="ListParagraph"/>
        <w:numPr>
          <w:ilvl w:val="0"/>
          <w:numId w:val="6"/>
        </w:numPr>
        <w:bidi w:val="0"/>
        <w:jc w:val="both"/>
        <w:rPr>
          <w:sz w:val="25"/>
          <w:szCs w:val="25"/>
        </w:rPr>
      </w:pPr>
      <w:r w:rsidRPr="00DE6D45">
        <w:rPr>
          <w:sz w:val="25"/>
          <w:szCs w:val="25"/>
        </w:rPr>
        <w:t>Introduction</w:t>
      </w:r>
    </w:p>
    <w:p w14:paraId="0353B7D9" w14:textId="77777777" w:rsidR="00F44CB0" w:rsidRPr="00DE6D45" w:rsidRDefault="00F44CB0" w:rsidP="00F44CB0">
      <w:pPr>
        <w:pStyle w:val="ListParagraph"/>
        <w:numPr>
          <w:ilvl w:val="0"/>
          <w:numId w:val="6"/>
        </w:numPr>
        <w:bidi w:val="0"/>
        <w:jc w:val="both"/>
        <w:rPr>
          <w:sz w:val="25"/>
          <w:szCs w:val="25"/>
        </w:rPr>
      </w:pPr>
      <w:r w:rsidRPr="00DE6D45">
        <w:rPr>
          <w:sz w:val="25"/>
          <w:szCs w:val="25"/>
        </w:rPr>
        <w:t xml:space="preserve">Interdisciplinary Approach to Combat the Virus </w:t>
      </w:r>
    </w:p>
    <w:p w14:paraId="3DC0A453" w14:textId="57618F4B"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Modelling of COVID-19</w:t>
      </w:r>
    </w:p>
    <w:p w14:paraId="226CC93E" w14:textId="54C326C8"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Virus Detection</w:t>
      </w:r>
    </w:p>
    <w:p w14:paraId="427105C6" w14:textId="5DB3AE21"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Development of New Vaccines</w:t>
      </w:r>
    </w:p>
    <w:p w14:paraId="04F743E4" w14:textId="512C2245"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 xml:space="preserve">Looking for Treatments </w:t>
      </w:r>
    </w:p>
    <w:p w14:paraId="1CF435D5" w14:textId="77777777" w:rsidR="00F44CB0" w:rsidRPr="00DE6D45" w:rsidRDefault="00F44CB0" w:rsidP="00F44CB0">
      <w:pPr>
        <w:pStyle w:val="ListParagraph"/>
        <w:numPr>
          <w:ilvl w:val="0"/>
          <w:numId w:val="6"/>
        </w:numPr>
        <w:bidi w:val="0"/>
        <w:jc w:val="both"/>
        <w:rPr>
          <w:sz w:val="25"/>
          <w:szCs w:val="25"/>
        </w:rPr>
      </w:pPr>
      <w:r w:rsidRPr="00DE6D45">
        <w:rPr>
          <w:sz w:val="25"/>
          <w:szCs w:val="25"/>
        </w:rPr>
        <w:t>Medical and Health Challenges</w:t>
      </w:r>
    </w:p>
    <w:p w14:paraId="5FC1E21A" w14:textId="252B9BB1"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Long COVID-19</w:t>
      </w:r>
    </w:p>
    <w:p w14:paraId="2C0BE25A" w14:textId="15009AFD"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 xml:space="preserve">Chronic Diseases </w:t>
      </w:r>
    </w:p>
    <w:p w14:paraId="5EF7678B" w14:textId="0317DAD1" w:rsidR="00F44CB0" w:rsidRPr="00DE6D45" w:rsidRDefault="00623B35" w:rsidP="00F44CB0">
      <w:pPr>
        <w:pStyle w:val="ListParagraph"/>
        <w:numPr>
          <w:ilvl w:val="2"/>
          <w:numId w:val="6"/>
        </w:numPr>
        <w:bidi w:val="0"/>
        <w:jc w:val="both"/>
        <w:rPr>
          <w:i/>
          <w:iCs/>
          <w:sz w:val="20"/>
          <w:szCs w:val="20"/>
        </w:rPr>
      </w:pPr>
      <w:r>
        <w:rPr>
          <w:i/>
          <w:iCs/>
          <w:sz w:val="20"/>
          <w:szCs w:val="20"/>
        </w:rPr>
        <w:t xml:space="preserve">   </w:t>
      </w:r>
      <w:r w:rsidR="00F44CB0" w:rsidRPr="00DE6D45">
        <w:rPr>
          <w:i/>
          <w:iCs/>
          <w:sz w:val="20"/>
          <w:szCs w:val="20"/>
        </w:rPr>
        <w:t xml:space="preserve">Alzheimer's Disease </w:t>
      </w:r>
    </w:p>
    <w:p w14:paraId="544C18F6" w14:textId="378E76E7" w:rsidR="00F44CB0" w:rsidRPr="00DE6D45" w:rsidRDefault="00623B35" w:rsidP="00F44CB0">
      <w:pPr>
        <w:pStyle w:val="ListParagraph"/>
        <w:numPr>
          <w:ilvl w:val="2"/>
          <w:numId w:val="6"/>
        </w:numPr>
        <w:bidi w:val="0"/>
        <w:jc w:val="both"/>
        <w:rPr>
          <w:i/>
          <w:iCs/>
          <w:sz w:val="20"/>
          <w:szCs w:val="20"/>
        </w:rPr>
      </w:pPr>
      <w:r>
        <w:rPr>
          <w:i/>
          <w:iCs/>
          <w:sz w:val="20"/>
          <w:szCs w:val="20"/>
        </w:rPr>
        <w:t xml:space="preserve">   </w:t>
      </w:r>
      <w:r w:rsidR="00F44CB0" w:rsidRPr="00DE6D45">
        <w:rPr>
          <w:i/>
          <w:iCs/>
          <w:sz w:val="20"/>
          <w:szCs w:val="20"/>
        </w:rPr>
        <w:t xml:space="preserve">Cancer </w:t>
      </w:r>
    </w:p>
    <w:p w14:paraId="06666A91" w14:textId="51E1232A" w:rsidR="00F44CB0" w:rsidRPr="00DE6D45" w:rsidRDefault="00623B35" w:rsidP="00F44CB0">
      <w:pPr>
        <w:pStyle w:val="ListParagraph"/>
        <w:numPr>
          <w:ilvl w:val="2"/>
          <w:numId w:val="6"/>
        </w:numPr>
        <w:bidi w:val="0"/>
        <w:jc w:val="both"/>
        <w:rPr>
          <w:i/>
          <w:iCs/>
          <w:sz w:val="20"/>
          <w:szCs w:val="20"/>
        </w:rPr>
      </w:pPr>
      <w:r>
        <w:rPr>
          <w:i/>
          <w:iCs/>
          <w:sz w:val="20"/>
          <w:szCs w:val="20"/>
        </w:rPr>
        <w:t xml:space="preserve">   </w:t>
      </w:r>
      <w:r w:rsidR="00F44CB0" w:rsidRPr="00DE6D45">
        <w:rPr>
          <w:i/>
          <w:iCs/>
          <w:sz w:val="20"/>
          <w:szCs w:val="20"/>
        </w:rPr>
        <w:t>Obesity</w:t>
      </w:r>
    </w:p>
    <w:p w14:paraId="2212DDF2" w14:textId="0945D74E" w:rsidR="00F44CB0" w:rsidRPr="00DE6D45" w:rsidRDefault="00623B35" w:rsidP="00F44CB0">
      <w:pPr>
        <w:pStyle w:val="ListParagraph"/>
        <w:numPr>
          <w:ilvl w:val="2"/>
          <w:numId w:val="6"/>
        </w:numPr>
        <w:bidi w:val="0"/>
        <w:jc w:val="both"/>
        <w:rPr>
          <w:i/>
          <w:iCs/>
          <w:sz w:val="20"/>
          <w:szCs w:val="20"/>
        </w:rPr>
      </w:pPr>
      <w:r>
        <w:rPr>
          <w:i/>
          <w:iCs/>
          <w:sz w:val="20"/>
          <w:szCs w:val="20"/>
        </w:rPr>
        <w:t xml:space="preserve">   </w:t>
      </w:r>
      <w:r w:rsidR="00F44CB0" w:rsidRPr="00DE6D45">
        <w:rPr>
          <w:i/>
          <w:iCs/>
          <w:sz w:val="20"/>
          <w:szCs w:val="20"/>
        </w:rPr>
        <w:t>Cardiovascular Diseases</w:t>
      </w:r>
    </w:p>
    <w:p w14:paraId="48D95944" w14:textId="6BD878D4"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Outbreaks of Vaccine-Preventable Diseases</w:t>
      </w:r>
    </w:p>
    <w:p w14:paraId="55426310" w14:textId="4B6C3C57"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Effects on Young Children</w:t>
      </w:r>
    </w:p>
    <w:p w14:paraId="6EDF4316" w14:textId="77777777" w:rsidR="00F44CB0" w:rsidRPr="00DE6D45" w:rsidRDefault="00F44CB0" w:rsidP="00F44CB0">
      <w:pPr>
        <w:pStyle w:val="ListParagraph"/>
        <w:numPr>
          <w:ilvl w:val="0"/>
          <w:numId w:val="6"/>
        </w:numPr>
        <w:bidi w:val="0"/>
        <w:jc w:val="both"/>
        <w:rPr>
          <w:sz w:val="25"/>
          <w:szCs w:val="25"/>
        </w:rPr>
      </w:pPr>
      <w:r w:rsidRPr="00DE6D45">
        <w:rPr>
          <w:sz w:val="25"/>
          <w:szCs w:val="25"/>
        </w:rPr>
        <w:t xml:space="preserve">Psychological and Mental Health Challenges  </w:t>
      </w:r>
    </w:p>
    <w:p w14:paraId="061DA0E0" w14:textId="3362E3C2"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 xml:space="preserve">Stress, Grief, and Mental Disorders </w:t>
      </w:r>
    </w:p>
    <w:p w14:paraId="39B16AD9" w14:textId="546CBC8D"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Information Overload and Misinformation</w:t>
      </w:r>
    </w:p>
    <w:p w14:paraId="665CC685" w14:textId="40A896CD"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COVID-19 Vaccine Hesitancy</w:t>
      </w:r>
    </w:p>
    <w:p w14:paraId="1038C54B" w14:textId="77777777" w:rsidR="00F44CB0" w:rsidRPr="00DE6D45" w:rsidRDefault="00F44CB0" w:rsidP="00F44CB0">
      <w:pPr>
        <w:pStyle w:val="ListParagraph"/>
        <w:numPr>
          <w:ilvl w:val="0"/>
          <w:numId w:val="6"/>
        </w:numPr>
        <w:bidi w:val="0"/>
        <w:jc w:val="both"/>
        <w:rPr>
          <w:sz w:val="25"/>
          <w:szCs w:val="25"/>
        </w:rPr>
      </w:pPr>
      <w:r w:rsidRPr="00DE6D45">
        <w:rPr>
          <w:sz w:val="25"/>
          <w:szCs w:val="25"/>
        </w:rPr>
        <w:t>Digital Transformation Challenges</w:t>
      </w:r>
    </w:p>
    <w:p w14:paraId="6CF59414" w14:textId="20C2ECCC"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Education</w:t>
      </w:r>
    </w:p>
    <w:p w14:paraId="243EA832" w14:textId="4AD353B7"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 xml:space="preserve">Careers </w:t>
      </w:r>
    </w:p>
    <w:p w14:paraId="12C7536B" w14:textId="58453238"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Tele-Healthcare</w:t>
      </w:r>
    </w:p>
    <w:p w14:paraId="03D7EDC4" w14:textId="77777777" w:rsidR="00F44CB0" w:rsidRPr="00DE6D45" w:rsidRDefault="00F44CB0" w:rsidP="00F44CB0">
      <w:pPr>
        <w:pStyle w:val="ListParagraph"/>
        <w:numPr>
          <w:ilvl w:val="0"/>
          <w:numId w:val="6"/>
        </w:numPr>
        <w:bidi w:val="0"/>
        <w:jc w:val="both"/>
        <w:rPr>
          <w:sz w:val="25"/>
          <w:szCs w:val="25"/>
        </w:rPr>
      </w:pPr>
      <w:r w:rsidRPr="00DE6D45">
        <w:rPr>
          <w:sz w:val="25"/>
          <w:szCs w:val="25"/>
        </w:rPr>
        <w:t xml:space="preserve">Scientific Challenges </w:t>
      </w:r>
    </w:p>
    <w:p w14:paraId="0DC92D08" w14:textId="150B9BE5"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Data Disclosure Process</w:t>
      </w:r>
    </w:p>
    <w:p w14:paraId="79D1418D" w14:textId="77777777" w:rsidR="00F44CB0" w:rsidRPr="00DE6D45" w:rsidRDefault="00F44CB0" w:rsidP="00F44CB0">
      <w:pPr>
        <w:pStyle w:val="ListParagraph"/>
        <w:numPr>
          <w:ilvl w:val="0"/>
          <w:numId w:val="6"/>
        </w:numPr>
        <w:bidi w:val="0"/>
        <w:jc w:val="both"/>
        <w:rPr>
          <w:sz w:val="25"/>
          <w:szCs w:val="25"/>
        </w:rPr>
      </w:pPr>
      <w:r w:rsidRPr="00DE6D45">
        <w:rPr>
          <w:sz w:val="25"/>
          <w:szCs w:val="25"/>
        </w:rPr>
        <w:t xml:space="preserve">Economic Challenges  </w:t>
      </w:r>
    </w:p>
    <w:p w14:paraId="6BCCC085" w14:textId="77777777" w:rsidR="00F44CB0" w:rsidRPr="00DE6D45" w:rsidRDefault="00F44CB0" w:rsidP="00F44CB0">
      <w:pPr>
        <w:pStyle w:val="ListParagraph"/>
        <w:numPr>
          <w:ilvl w:val="0"/>
          <w:numId w:val="6"/>
        </w:numPr>
        <w:bidi w:val="0"/>
        <w:jc w:val="both"/>
        <w:rPr>
          <w:sz w:val="25"/>
          <w:szCs w:val="25"/>
        </w:rPr>
      </w:pPr>
      <w:r w:rsidRPr="00DE6D45">
        <w:rPr>
          <w:sz w:val="25"/>
          <w:szCs w:val="25"/>
        </w:rPr>
        <w:t xml:space="preserve">Environmental Challenges </w:t>
      </w:r>
    </w:p>
    <w:p w14:paraId="2902A9BA" w14:textId="556D2014"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 xml:space="preserve">Climate change, recycling, and air pollution </w:t>
      </w:r>
    </w:p>
    <w:p w14:paraId="6635FE57" w14:textId="697935FE"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Food Systems</w:t>
      </w:r>
    </w:p>
    <w:p w14:paraId="406B2B2B" w14:textId="4CD5A7C6"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Energy</w:t>
      </w:r>
    </w:p>
    <w:p w14:paraId="6A63E91C" w14:textId="074744F2"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Ocean and Marine Studies</w:t>
      </w:r>
    </w:p>
    <w:p w14:paraId="15F2C4DF" w14:textId="7DD31EB5" w:rsidR="00F44CB0" w:rsidRPr="00DE6D45" w:rsidRDefault="00623B35" w:rsidP="00F44CB0">
      <w:pPr>
        <w:pStyle w:val="ListParagraph"/>
        <w:numPr>
          <w:ilvl w:val="1"/>
          <w:numId w:val="6"/>
        </w:numPr>
        <w:bidi w:val="0"/>
        <w:jc w:val="both"/>
        <w:rPr>
          <w:i/>
          <w:iCs/>
        </w:rPr>
      </w:pPr>
      <w:r>
        <w:rPr>
          <w:i/>
          <w:iCs/>
        </w:rPr>
        <w:t xml:space="preserve">    </w:t>
      </w:r>
      <w:r w:rsidR="00F44CB0" w:rsidRPr="00DE6D45">
        <w:rPr>
          <w:i/>
          <w:iCs/>
        </w:rPr>
        <w:t xml:space="preserve">Geographical Studies </w:t>
      </w:r>
    </w:p>
    <w:p w14:paraId="1D774F7E" w14:textId="77777777" w:rsidR="00F44CB0" w:rsidRPr="00DE6D45" w:rsidRDefault="00F44CB0" w:rsidP="00F44CB0">
      <w:pPr>
        <w:pStyle w:val="ListParagraph"/>
        <w:numPr>
          <w:ilvl w:val="0"/>
          <w:numId w:val="6"/>
        </w:numPr>
        <w:bidi w:val="0"/>
        <w:jc w:val="both"/>
        <w:rPr>
          <w:sz w:val="25"/>
          <w:szCs w:val="25"/>
        </w:rPr>
      </w:pPr>
      <w:r w:rsidRPr="00DE6D45">
        <w:rPr>
          <w:sz w:val="25"/>
          <w:szCs w:val="25"/>
        </w:rPr>
        <w:t>Sustainable Development Goals</w:t>
      </w:r>
    </w:p>
    <w:p w14:paraId="05315C42" w14:textId="77777777" w:rsidR="00F44CB0" w:rsidRPr="00DE6D45" w:rsidRDefault="00F44CB0" w:rsidP="00F44CB0">
      <w:pPr>
        <w:pStyle w:val="ListParagraph"/>
        <w:numPr>
          <w:ilvl w:val="0"/>
          <w:numId w:val="6"/>
        </w:numPr>
        <w:bidi w:val="0"/>
        <w:jc w:val="both"/>
        <w:rPr>
          <w:sz w:val="25"/>
          <w:szCs w:val="25"/>
        </w:rPr>
      </w:pPr>
      <w:r w:rsidRPr="00DE6D45">
        <w:rPr>
          <w:sz w:val="25"/>
          <w:szCs w:val="25"/>
        </w:rPr>
        <w:t xml:space="preserve">Future Perspectives and Conclusions </w:t>
      </w:r>
    </w:p>
    <w:p w14:paraId="51AD0E64" w14:textId="77777777" w:rsidR="00F44CB0" w:rsidRDefault="00F44CB0" w:rsidP="00F44CB0">
      <w:pPr>
        <w:bidi w:val="0"/>
      </w:pPr>
    </w:p>
    <w:p w14:paraId="131D670D" w14:textId="0B856B0A" w:rsidR="00F44CB0" w:rsidRDefault="00F44CB0" w:rsidP="00F44CB0">
      <w:pPr>
        <w:bidi w:val="0"/>
        <w:rPr>
          <w:b/>
          <w:bCs/>
        </w:rPr>
      </w:pPr>
      <w:r>
        <w:rPr>
          <w:b/>
          <w:bCs/>
        </w:rPr>
        <w:br w:type="page"/>
      </w:r>
    </w:p>
    <w:p w14:paraId="5345B133" w14:textId="25178A32" w:rsidR="001C7F7F" w:rsidRPr="00953314" w:rsidRDefault="00953314" w:rsidP="00CC61FF">
      <w:pPr>
        <w:bidi w:val="0"/>
        <w:jc w:val="both"/>
        <w:rPr>
          <w:b/>
          <w:bCs/>
        </w:rPr>
      </w:pPr>
      <w:r w:rsidRPr="00953314">
        <w:rPr>
          <w:b/>
          <w:bCs/>
        </w:rPr>
        <w:lastRenderedPageBreak/>
        <w:t>Introduction</w:t>
      </w:r>
    </w:p>
    <w:p w14:paraId="5D98319D" w14:textId="1103CD20" w:rsidR="00340EE1" w:rsidRDefault="00340EE1" w:rsidP="00E802DE">
      <w:pPr>
        <w:bidi w:val="0"/>
        <w:jc w:val="both"/>
      </w:pPr>
      <w:r>
        <w:t xml:space="preserve">Coronavirus disease 2019 (COVID-19) has affected not only </w:t>
      </w:r>
      <w:r w:rsidR="000E4C58">
        <w:t xml:space="preserve">individual </w:t>
      </w:r>
      <w:r>
        <w:t>lives, but also the world and global systems, both natural and human-made. The latter includes adverse consequences to the environment, global trade</w:t>
      </w:r>
      <w:r w:rsidR="000E4C58">
        <w:t>,</w:t>
      </w:r>
      <w:r>
        <w:t xml:space="preserve"> and supply chains, as well as politics. It has been more than three years since the World Health Organization (WHO) declared the newly emerged epidemic viral infection as a Public Health Emergency of International Concern (PHEIC); since then, the world has been facing</w:t>
      </w:r>
      <w:r w:rsidR="000E4C58">
        <w:t>, and will be facing,</w:t>
      </w:r>
      <w:r>
        <w:t xml:space="preserve"> many </w:t>
      </w:r>
      <w:r w:rsidR="000E4C58">
        <w:t xml:space="preserve">pandemic-related </w:t>
      </w:r>
      <w:r>
        <w:t xml:space="preserve">challenges. </w:t>
      </w:r>
    </w:p>
    <w:p w14:paraId="5354F48C" w14:textId="6CEDCC78" w:rsidR="00953314" w:rsidRDefault="00340EE1" w:rsidP="00E802DE">
      <w:pPr>
        <w:bidi w:val="0"/>
        <w:jc w:val="both"/>
      </w:pPr>
      <w:r>
        <w:t xml:space="preserve">Although the COVID-19 pandemic put a remarkable and perhaps unprecedented strain on healthcare infrastructure and care delivery, its impact was also felt on education systems, physiological and psychological health, economics, and the environment. Some of the pandemic’s effects may only become fully apparent </w:t>
      </w:r>
      <w:r w:rsidR="000E4C58">
        <w:t xml:space="preserve">over </w:t>
      </w:r>
      <w:r>
        <w:t>time. To better appreciate the pandemic’s influence, multidisciplinary and interdisciplinary approaches are needed. In this chapter, world leading scientists from different backgrounds share collectively their views about the pandemic</w:t>
      </w:r>
      <w:r w:rsidR="000E4C58">
        <w:t>’s footprint</w:t>
      </w:r>
      <w:r>
        <w:t xml:space="preserve"> and discuss challenges that face the international community.</w:t>
      </w:r>
    </w:p>
    <w:p w14:paraId="7D3691DF" w14:textId="6866A0A9" w:rsidR="00AD7DBB" w:rsidRDefault="00AD7DBB" w:rsidP="00E802DE">
      <w:pPr>
        <w:bidi w:val="0"/>
        <w:jc w:val="both"/>
      </w:pPr>
    </w:p>
    <w:p w14:paraId="442E6968" w14:textId="12E8EAEE" w:rsidR="00EE06C4" w:rsidRPr="00EE06C4" w:rsidRDefault="00EE06C4" w:rsidP="00E802DE">
      <w:pPr>
        <w:bidi w:val="0"/>
        <w:jc w:val="both"/>
        <w:rPr>
          <w:b/>
          <w:bCs/>
        </w:rPr>
      </w:pPr>
      <w:r w:rsidRPr="00EE06C4">
        <w:rPr>
          <w:b/>
          <w:bCs/>
        </w:rPr>
        <w:t xml:space="preserve">Interdisciplinary Approach to Combat the Virus </w:t>
      </w:r>
    </w:p>
    <w:p w14:paraId="23E5FF02" w14:textId="77777777" w:rsidR="008570CA" w:rsidRPr="00607FD7" w:rsidRDefault="008570CA" w:rsidP="00E802DE">
      <w:pPr>
        <w:bidi w:val="0"/>
        <w:jc w:val="both"/>
        <w:rPr>
          <w:b/>
          <w:bCs/>
          <w:i/>
          <w:iCs/>
          <w:u w:val="single"/>
        </w:rPr>
      </w:pPr>
      <w:r w:rsidRPr="00607FD7">
        <w:rPr>
          <w:b/>
          <w:bCs/>
          <w:i/>
          <w:iCs/>
          <w:u w:val="single"/>
        </w:rPr>
        <w:t>Modelling of COVID-19</w:t>
      </w:r>
    </w:p>
    <w:p w14:paraId="4974B69C" w14:textId="42F2C902" w:rsidR="008570CA" w:rsidRPr="00607FD7" w:rsidRDefault="00E66F37" w:rsidP="00E802DE">
      <w:pPr>
        <w:bidi w:val="0"/>
        <w:jc w:val="both"/>
      </w:pPr>
      <w:r w:rsidRPr="00E66F37">
        <w:t>The prediction of COVID-19</w:t>
      </w:r>
      <w:r w:rsidR="000E4C58">
        <w:t>’s</w:t>
      </w:r>
      <w:r w:rsidRPr="00E66F37">
        <w:t xml:space="preserve"> evolution was crucial. Mathematical models, computational</w:t>
      </w:r>
      <w:r w:rsidR="000E4C58">
        <w:t xml:space="preserve"> simulations,</w:t>
      </w:r>
      <w:r w:rsidRPr="00E66F37">
        <w:t xml:space="preserve"> and epidemiological simulations play a pivotal role in anticipating and controlling the pandemic and potential future epidemics</w:t>
      </w:r>
      <w:r w:rsidR="008570CA" w:rsidRPr="00E66F37">
        <w:t xml:space="preserve"> </w:t>
      </w:r>
      <w:r w:rsidR="008570CA" w:rsidRPr="00607FD7">
        <w:fldChar w:fldCharType="begin">
          <w:fldData xml:space="preserve">PEVuZE5vdGU+PENpdGU+PEF1dGhvcj5Nb3JhZGlhbjwvQXV0aG9yPjxZZWFyPjIwMjA8L1llYXI+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==
</w:fldData>
        </w:fldChar>
      </w:r>
      <w:r w:rsidR="008570CA">
        <w:instrText xml:space="preserve"> ADDIN EN.CITE </w:instrText>
      </w:r>
      <w:r w:rsidR="008570CA">
        <w:fldChar w:fldCharType="begin">
          <w:fldData xml:space="preserve">PEVuZE5vdGU+PENpdGU+PEF1dGhvcj5Nb3JhZGlhbjwvQXV0aG9yPjxZZWFyPjIwMjA8L1llYXI+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==
</w:fldData>
        </w:fldChar>
      </w:r>
      <w:r w:rsidR="008570CA">
        <w:instrText xml:space="preserve"> ADDIN EN.CITE.DATA </w:instrText>
      </w:r>
      <w:r w:rsidR="008570CA">
        <w:fldChar w:fldCharType="end"/>
      </w:r>
      <w:r w:rsidR="008570CA" w:rsidRPr="00607FD7">
        <w:fldChar w:fldCharType="separate"/>
      </w:r>
      <w:r w:rsidR="008570CA">
        <w:rPr>
          <w:noProof/>
        </w:rPr>
        <w:t>(1)</w:t>
      </w:r>
      <w:r w:rsidR="008570CA" w:rsidRPr="00607FD7">
        <w:fldChar w:fldCharType="end"/>
      </w:r>
      <w:r w:rsidR="008570CA" w:rsidRPr="00607FD7">
        <w:t>.</w:t>
      </w:r>
    </w:p>
    <w:p w14:paraId="1D8E5212" w14:textId="0D66EAD3" w:rsidR="008570CA" w:rsidRPr="00607FD7" w:rsidRDefault="008570CA" w:rsidP="00E802DE">
      <w:pPr>
        <w:bidi w:val="0"/>
        <w:jc w:val="both"/>
      </w:pPr>
      <w:r w:rsidRPr="00607FD7">
        <w:t>To model</w:t>
      </w:r>
      <w:r w:rsidR="000E4C58">
        <w:t xml:space="preserve"> effectively</w:t>
      </w:r>
      <w:r w:rsidRPr="00607FD7">
        <w:t xml:space="preserve"> the dynamics of a specific infection, researchers need to consider the influence of different sub-population compartments. Many variables ranging from micro-host-pathogen interactions to host-to-host encounters </w:t>
      </w:r>
      <w:r w:rsidR="000E4C58">
        <w:t>as well as</w:t>
      </w:r>
      <w:r w:rsidR="000E4C58" w:rsidRPr="00607FD7">
        <w:t xml:space="preserve"> </w:t>
      </w:r>
      <w:r w:rsidRPr="00607FD7">
        <w:t xml:space="preserve">the prevailing cultural, social, economic, and local customs worldwide </w:t>
      </w:r>
      <w:r w:rsidR="000E4C58">
        <w:t>need</w:t>
      </w:r>
      <w:r w:rsidR="000E4C58" w:rsidRPr="00607FD7">
        <w:t xml:space="preserve"> </w:t>
      </w:r>
      <w:r w:rsidRPr="00607FD7">
        <w:t xml:space="preserve">to be </w:t>
      </w:r>
      <w:proofErr w:type="gramStart"/>
      <w:r w:rsidRPr="00607FD7">
        <w:t>taken into account</w:t>
      </w:r>
      <w:proofErr w:type="gramEnd"/>
      <w:r w:rsidRPr="00607FD7">
        <w:t xml:space="preserve">. Mathematical modelling may help to minimize the effects of the epidemic by understanding </w:t>
      </w:r>
      <w:r w:rsidR="000E4C58">
        <w:t>the</w:t>
      </w:r>
      <w:r w:rsidRPr="00607FD7">
        <w:t xml:space="preserve"> virus transmission mechanism</w:t>
      </w:r>
      <w:r w:rsidR="000E4C58">
        <w:t>s</w:t>
      </w:r>
      <w:r w:rsidRPr="00607FD7">
        <w:t xml:space="preserve">, </w:t>
      </w:r>
      <w:r w:rsidR="000E4C58">
        <w:t xml:space="preserve">thus </w:t>
      </w:r>
      <w:r w:rsidRPr="00607FD7">
        <w:t xml:space="preserve">providing the opportunity to predict the virus spread </w:t>
      </w:r>
      <w:r w:rsidR="00E37E0C">
        <w:t>and</w:t>
      </w:r>
      <w:r w:rsidR="00E37E0C" w:rsidRPr="00607FD7">
        <w:t xml:space="preserve"> </w:t>
      </w:r>
      <w:r w:rsidRPr="00607FD7">
        <w:t>control</w:t>
      </w:r>
      <w:r w:rsidR="00E37E0C">
        <w:t xml:space="preserve">ling </w:t>
      </w:r>
      <w:r w:rsidRPr="00607FD7">
        <w:t xml:space="preserve">the pandemic. As an example, the relevant compartments of the asymptomatic persons and, most important, the super-spreaders </w:t>
      </w:r>
      <w:r w:rsidR="00E37E0C">
        <w:t>have</w:t>
      </w:r>
      <w:r w:rsidR="00E37E0C" w:rsidRPr="00607FD7">
        <w:t xml:space="preserve"> </w:t>
      </w:r>
      <w:r w:rsidRPr="00607FD7">
        <w:t>used to model the COVID-19 transmission dynamics</w:t>
      </w:r>
      <w:r w:rsidR="00E37E0C">
        <w:t xml:space="preserve"> </w:t>
      </w:r>
      <w:r w:rsidR="00E37E0C" w:rsidRPr="00607FD7">
        <w:fldChar w:fldCharType="begin"/>
      </w:r>
      <w:r w:rsidR="00E37E0C">
        <w:instrText xml:space="preserve"> ADDIN EN.CITE &lt;EndNote&gt;&lt;Cite&gt;&lt;Author&gt;Ndaïrou&lt;/Author&gt;&lt;Year&gt;2020&lt;/Year&gt;&lt;RecNum&gt;129&lt;/RecNum&gt;&lt;DisplayText&gt;(2)&lt;/DisplayText&gt;&lt;record&gt;&lt;rec-number&gt;129&lt;/rec-number&gt;&lt;foreign-keys&gt;&lt;key app="EN" db-id="9f0ep50sjvzxw0eftao5z25xraxsfesvwrdt" timestamp="1685857559"&gt;129&lt;/key&gt;&lt;/foreign-keys&gt;&lt;ref-type name="Journal Article"&gt;17&lt;/ref-type&gt;&lt;contributors&gt;&lt;authors&gt;&lt;author&gt;Ndaïrou, Faïçal&lt;/author&gt;&lt;author&gt;Area, Iván&lt;/author&gt;&lt;author&gt;Nieto, Juan J.&lt;/author&gt;&lt;author&gt;Torres, Delfim F. M.&lt;/author&gt;&lt;/authors&gt;&lt;/contributors&gt;&lt;titles&gt;&lt;title&gt;Mathematical modeling of COVID-19 transmission dynamics with a case study of Wuhan&lt;/title&gt;&lt;secondary-title&gt;Chaos, Solitons &amp;amp; Fractals&lt;/secondary-title&gt;&lt;/titles&gt;&lt;periodical&gt;&lt;full-title&gt;Chaos, Solitons &amp;amp; Fractals&lt;/full-title&gt;&lt;/periodical&gt;&lt;pages&gt;109846&lt;/pages&gt;&lt;volume&gt;135&lt;/volume&gt;&lt;keywords&gt;&lt;keyword&gt;Mathematical modeling of COVID-19 pandemic&lt;/keyword&gt;&lt;keyword&gt;Wuhan case study&lt;/keyword&gt;&lt;keyword&gt;Basic reproduction number&lt;/keyword&gt;&lt;keyword&gt;Stability&lt;/keyword&gt;&lt;keyword&gt;Sensitivity analysis&lt;/keyword&gt;&lt;keyword&gt;Numerical simulations&lt;/keyword&gt;&lt;/keywords&gt;&lt;dates&gt;&lt;year&gt;2020&lt;/year&gt;&lt;pub-dates&gt;&lt;date&gt;2020/06/01/&lt;/date&gt;&lt;/pub-dates&gt;&lt;/dates&gt;&lt;isbn&gt;0960-0779&lt;/isbn&gt;&lt;urls&gt;&lt;related-urls&gt;&lt;url&gt;https://www.sciencedirect.com/science/article/pii/S0960077920302460&lt;/url&gt;&lt;/related-urls&gt;&lt;/urls&gt;&lt;electronic-resource-num&gt;https://doi.org/10.1016/j.chaos.2020.109846&lt;/electronic-resource-num&gt;&lt;/record&gt;&lt;/Cite&gt;&lt;/EndNote&gt;</w:instrText>
      </w:r>
      <w:r w:rsidR="00E37E0C" w:rsidRPr="00607FD7">
        <w:fldChar w:fldCharType="separate"/>
      </w:r>
      <w:r w:rsidR="00E37E0C">
        <w:rPr>
          <w:noProof/>
        </w:rPr>
        <w:t>(2)</w:t>
      </w:r>
      <w:r w:rsidR="00E37E0C" w:rsidRPr="00607FD7">
        <w:fldChar w:fldCharType="end"/>
      </w:r>
      <w:r w:rsidRPr="00607FD7">
        <w:t xml:space="preserve">. </w:t>
      </w:r>
    </w:p>
    <w:p w14:paraId="4D4E877E" w14:textId="1C2BA0A7" w:rsidR="008570CA" w:rsidRPr="000564FB" w:rsidRDefault="008570CA" w:rsidP="00E802DE">
      <w:pPr>
        <w:bidi w:val="0"/>
        <w:jc w:val="both"/>
      </w:pPr>
      <w:r w:rsidRPr="00607FD7">
        <w:t xml:space="preserve">Most of the mathematical models contain ordinary or partial differential equations. These mathematical tools, when combined with the </w:t>
      </w:r>
      <w:r w:rsidR="00E37E0C">
        <w:t>large</w:t>
      </w:r>
      <w:r w:rsidR="00E37E0C" w:rsidRPr="00607FD7">
        <w:t xml:space="preserve"> </w:t>
      </w:r>
      <w:r w:rsidRPr="00607FD7">
        <w:t>quantit</w:t>
      </w:r>
      <w:r w:rsidR="00E37E0C">
        <w:t>ies</w:t>
      </w:r>
      <w:r w:rsidRPr="00607FD7">
        <w:t xml:space="preserve"> of data </w:t>
      </w:r>
      <w:r w:rsidR="00E66F37">
        <w:t>along with</w:t>
      </w:r>
      <w:r w:rsidRPr="00607FD7">
        <w:t xml:space="preserve"> machine learning and artificial intelligence, </w:t>
      </w:r>
      <w:r w:rsidR="00E66F37">
        <w:t>can</w:t>
      </w:r>
      <w:r w:rsidRPr="00607FD7">
        <w:t xml:space="preserve"> create new technologies to facilitate prevention and combat viral epidemics </w:t>
      </w:r>
      <w:r w:rsidRPr="00607FD7">
        <w:fldChar w:fldCharType="begin"/>
      </w:r>
      <w:r>
        <w:instrText xml:space="preserve"> ADDIN EN.CITE &lt;EndNote&gt;&lt;Cite&gt;&lt;Author&gt;Palaniappan&lt;/Author&gt;&lt;Year&gt;2022&lt;/Year&gt;&lt;RecNum&gt;130&lt;/RecNum&gt;&lt;DisplayText&gt;(3)&lt;/DisplayText&gt;&lt;record&gt;&lt;rec-number&gt;130&lt;/rec-number&gt;&lt;foreign-keys&gt;&lt;key app="EN" db-id="9f0ep50sjvzxw0eftao5z25xraxsfesvwrdt" timestamp="1685857948"&gt;130&lt;/key&gt;&lt;/foreign-keys&gt;&lt;ref-type name="Journal Article"&gt;17&lt;/ref-type&gt;&lt;contributors&gt;&lt;authors&gt;&lt;author&gt;Palaniappan, S.&lt;/author&gt;&lt;author&gt;V, R.&lt;/author&gt;&lt;author&gt;David, B.&lt;/author&gt;&lt;author&gt;S, P. N.&lt;/author&gt;&lt;/authors&gt;&lt;/contributors&gt;&lt;auth-address&gt;Sri Krishna College of Engineering and Technology, Kuniamuthur, Coimbatore, India. GRID: grid.252262.3. ISNI: 0000 0001 0613 6919&amp;#xD;Karpagam College of Engineering, Coimbatore, India. GRID: grid.252262.3. ISNI: 0000 0001 0613 6919&amp;#xD;Nehru Institute of Technology, Coimbatore, India.&lt;/auth-address&gt;&lt;titles&gt;&lt;title&gt;Prediction of Epidemic Disease Dynamics on the Infection Risk Using Machine Learning Algorithms&lt;/title&gt;&lt;secondary-title&gt;SN Comput Sci&lt;/secondary-title&gt;&lt;alt-title&gt;SN computer science&lt;/alt-title&gt;&lt;/titles&gt;&lt;periodical&gt;&lt;full-title&gt;SN Comput Sci&lt;/full-title&gt;&lt;abbr-1&gt;SN computer science&lt;/abbr-1&gt;&lt;/periodical&gt;&lt;alt-periodical&gt;&lt;full-title&gt;SN Comput Sci&lt;/full-title&gt;&lt;abbr-1&gt;SN computer science&lt;/abbr-1&gt;&lt;/alt-periodical&gt;&lt;pages&gt;47&lt;/pages&gt;&lt;volume&gt;3&lt;/volume&gt;&lt;number&gt;1&lt;/number&gt;&lt;edition&gt;2021/11/11&lt;/edition&gt;&lt;keywords&gt;&lt;keyword&gt;Covid-19&lt;/keyword&gt;&lt;keyword&gt;Epidemics&lt;/keyword&gt;&lt;keyword&gt;Mathematical model&lt;/keyword&gt;&lt;keyword&gt;Pandemic&lt;/keyword&gt;&lt;keyword&gt;that there is no conflict of interest.&lt;/keyword&gt;&lt;/keywords&gt;&lt;dates&gt;&lt;year&gt;2022&lt;/year&gt;&lt;/dates&gt;&lt;isbn&gt;2662-995X (Print)&amp;#xD;2661-8907&lt;/isbn&gt;&lt;accession-num&gt;34755116&lt;/accession-num&gt;&lt;urls&gt;&lt;/urls&gt;&lt;custom2&gt;PMC8570232&lt;/custom2&gt;&lt;electronic-resource-num&gt;10.1007/s42979-021-00902-3&lt;/electronic-resource-num&gt;&lt;remote-database-provider&gt;NLM&lt;/remote-database-provider&gt;&lt;language&gt;eng&lt;/language&gt;&lt;/record&gt;&lt;/Cite&gt;&lt;/EndNote&gt;</w:instrText>
      </w:r>
      <w:r w:rsidRPr="00607FD7">
        <w:fldChar w:fldCharType="separate"/>
      </w:r>
      <w:r>
        <w:rPr>
          <w:noProof/>
        </w:rPr>
        <w:t>(3)</w:t>
      </w:r>
      <w:r w:rsidRPr="00607FD7">
        <w:fldChar w:fldCharType="end"/>
      </w:r>
      <w:r w:rsidRPr="00607FD7">
        <w:t>, highlight</w:t>
      </w:r>
      <w:r w:rsidR="00E37E0C">
        <w:t>ing</w:t>
      </w:r>
      <w:r w:rsidRPr="00607FD7">
        <w:t xml:space="preserve"> the potential of interdisciplinary studies </w:t>
      </w:r>
      <w:r w:rsidR="00E37E0C">
        <w:t>to</w:t>
      </w:r>
      <w:r w:rsidR="00E37E0C" w:rsidRPr="00607FD7">
        <w:t xml:space="preserve"> </w:t>
      </w:r>
      <w:r w:rsidR="00E37E0C">
        <w:t>address</w:t>
      </w:r>
      <w:r w:rsidR="00E37E0C" w:rsidRPr="00607FD7">
        <w:t xml:space="preserve"> </w:t>
      </w:r>
      <w:r w:rsidRPr="00607FD7">
        <w:t>complex problem</w:t>
      </w:r>
      <w:r w:rsidR="00E37E0C">
        <w:t>s</w:t>
      </w:r>
      <w:r w:rsidRPr="00607FD7">
        <w:t>.</w:t>
      </w:r>
      <w:r>
        <w:t xml:space="preserve"> </w:t>
      </w:r>
    </w:p>
    <w:p w14:paraId="2BD9289C" w14:textId="556CE308" w:rsidR="00682BBA" w:rsidRPr="00F51C3F" w:rsidRDefault="00F51C3F" w:rsidP="00E802DE">
      <w:pPr>
        <w:bidi w:val="0"/>
        <w:jc w:val="both"/>
        <w:rPr>
          <w:b/>
          <w:bCs/>
          <w:i/>
          <w:iCs/>
          <w:u w:val="single"/>
        </w:rPr>
      </w:pPr>
      <w:r w:rsidRPr="00F51C3F">
        <w:rPr>
          <w:b/>
          <w:bCs/>
          <w:i/>
          <w:iCs/>
          <w:u w:val="single"/>
        </w:rPr>
        <w:t>Virus Detection</w:t>
      </w:r>
    </w:p>
    <w:p w14:paraId="1CFD4149" w14:textId="13D88C99" w:rsidR="00FD26E2" w:rsidRPr="00D60AD6" w:rsidRDefault="00367420" w:rsidP="00E802DE">
      <w:pPr>
        <w:bidi w:val="0"/>
        <w:jc w:val="both"/>
      </w:pPr>
      <w:r>
        <w:t xml:space="preserve">Early </w:t>
      </w:r>
      <w:r w:rsidR="00864A52" w:rsidRPr="00D60AD6">
        <w:t>detect</w:t>
      </w:r>
      <w:r>
        <w:t xml:space="preserve">ion </w:t>
      </w:r>
      <w:r w:rsidR="00864A52" w:rsidRPr="00D60AD6">
        <w:t>of COVID-</w:t>
      </w:r>
      <w:r w:rsidR="00FD26E2" w:rsidRPr="00D60AD6">
        <w:t xml:space="preserve">19 </w:t>
      </w:r>
      <w:r>
        <w:t xml:space="preserve">is crucial for health policy. As such, </w:t>
      </w:r>
      <w:r w:rsidR="00FD26E2" w:rsidRPr="00D60AD6">
        <w:t>sensitive, robust, and reliable sensors</w:t>
      </w:r>
      <w:r w:rsidR="00223348">
        <w:t xml:space="preserve"> are needed.</w:t>
      </w:r>
      <w:r w:rsidR="00FD26E2" w:rsidRPr="00D60AD6">
        <w:t xml:space="preserve"> </w:t>
      </w:r>
      <w:r w:rsidR="00223348" w:rsidRPr="00223348">
        <w:t xml:space="preserve">Researchers have been proposing and testing new techniques and kits necessary for virus detection, but not </w:t>
      </w:r>
      <w:r>
        <w:t>adequate</w:t>
      </w:r>
      <w:r w:rsidRPr="00223348">
        <w:t xml:space="preserve"> </w:t>
      </w:r>
      <w:r w:rsidR="00223348" w:rsidRPr="00223348">
        <w:t>sensitivity, selectivity, and scalability have been achieved so far. Lately, technologies involving nanomaterial-based sensors have been developed</w:t>
      </w:r>
      <w:r>
        <w:t>,</w:t>
      </w:r>
      <w:r w:rsidR="00223348" w:rsidRPr="00223348">
        <w:t xml:space="preserve"> characterized by </w:t>
      </w:r>
      <w:r w:rsidR="002D4389">
        <w:t>potential</w:t>
      </w:r>
      <w:r>
        <w:t xml:space="preserve"> </w:t>
      </w:r>
      <w:r w:rsidR="00223348" w:rsidRPr="00223348">
        <w:t>for a rapid coronavirus detection</w:t>
      </w:r>
      <w:r w:rsidR="003F0FF8">
        <w:t xml:space="preserve"> </w:t>
      </w:r>
      <w:r w:rsidR="003F0FF8">
        <w:fldChar w:fldCharType="begin"/>
      </w:r>
      <w:r w:rsidR="008570CA">
        <w:instrText xml:space="preserve"> ADDIN EN.CITE &lt;EndNote&gt;&lt;Cite&gt;&lt;Author&gt;Naikoo&lt;/Author&gt;&lt;Year&gt;2022&lt;/Year&gt;&lt;RecNum&gt;80&lt;/RecNum&gt;&lt;DisplayText&gt;(4)&lt;/DisplayText&gt;&lt;record&gt;&lt;rec-number&gt;80&lt;/rec-number&gt;&lt;foreign-keys&gt;&lt;key app="EN" db-id="9f0ep50sjvzxw0eftao5z25xraxsfesvwrdt" timestamp="1684475525"&gt;80&lt;/key&gt;&lt;/foreign-keys&gt;&lt;ref-type name="Journal Article"&gt;17&lt;/ref-type&gt;&lt;contributors&gt;&lt;authors&gt;&lt;author&gt;Naikoo, Gowhar A&lt;/author&gt;&lt;author&gt;Arshad, Fareeha&lt;/author&gt;&lt;author&gt;Hassan, Israr U&lt;/author&gt;&lt;author&gt;Awan, Tasbiha&lt;/author&gt;&lt;author&gt;Salim, Hiba&lt;/author&gt;&lt;author&gt;Pedram, Mona Z&lt;/author&gt;&lt;author&gt;Ahmed, Waqar&lt;/author&gt;&lt;author&gt;Patel, Vaishwik&lt;/author&gt;&lt;author&gt;Karakoti, Ajay S&lt;/author&gt;&lt;author&gt;Vinu, Ajayan&lt;/author&gt;&lt;/authors&gt;&lt;/contributors&gt;&lt;titles&gt;&lt;title&gt;Nanomaterials‐based sensors for the detection of COVID‐19: A review&lt;/title&gt;&lt;secondary-title&gt;Bioengineering Translational Medicine&lt;/secondary-title&gt;&lt;/titles&gt;&lt;periodical&gt;&lt;full-title&gt;Bioengineering Translational Medicine&lt;/full-title&gt;&lt;/periodical&gt;&lt;pages&gt;e10305&lt;/pages&gt;&lt;volume&gt;7&lt;/volume&gt;&lt;number&gt;3&lt;/number&gt;&lt;dates&gt;&lt;year&gt;2022&lt;/year&gt;&lt;/dates&gt;&lt;isbn&gt;2380-6761&lt;/isbn&gt;&lt;urls&gt;&lt;/urls&gt;&lt;/record&gt;&lt;/Cite&gt;&lt;/EndNote&gt;</w:instrText>
      </w:r>
      <w:r w:rsidR="003F0FF8">
        <w:fldChar w:fldCharType="separate"/>
      </w:r>
      <w:r w:rsidR="008570CA">
        <w:rPr>
          <w:noProof/>
        </w:rPr>
        <w:t>(4)</w:t>
      </w:r>
      <w:r w:rsidR="003F0FF8">
        <w:fldChar w:fldCharType="end"/>
      </w:r>
      <w:r w:rsidR="00FD26E2" w:rsidRPr="00D60AD6">
        <w:t xml:space="preserve">. </w:t>
      </w:r>
      <w:r>
        <w:t>These technologies</w:t>
      </w:r>
      <w:r w:rsidR="00FD26E2" w:rsidRPr="00D60AD6">
        <w:t xml:space="preserve"> are not invasive, and may </w:t>
      </w:r>
      <w:r>
        <w:t>afford</w:t>
      </w:r>
      <w:r w:rsidRPr="00D60AD6">
        <w:t xml:space="preserve"> </w:t>
      </w:r>
      <w:r w:rsidR="00FD26E2" w:rsidRPr="00D60AD6">
        <w:t>real-time re</w:t>
      </w:r>
      <w:r w:rsidR="00224ECF" w:rsidRPr="00D60AD6">
        <w:t>sults at low fabrication costs.</w:t>
      </w:r>
      <w:r w:rsidR="00FD26E2" w:rsidRPr="00D60AD6">
        <w:t xml:space="preserve"> </w:t>
      </w:r>
      <w:r>
        <w:t>W</w:t>
      </w:r>
      <w:r w:rsidR="00FD26E2" w:rsidRPr="00D60AD6">
        <w:t xml:space="preserve">e </w:t>
      </w:r>
      <w:r w:rsidR="002C0A25">
        <w:t>highlight</w:t>
      </w:r>
      <w:r w:rsidR="00FD26E2" w:rsidRPr="00D60AD6">
        <w:t xml:space="preserve"> surface plasmon resonance and localized surface plasmon resonance sensors </w:t>
      </w:r>
      <w:r w:rsidR="003F0FF8">
        <w:fldChar w:fldCharType="begin"/>
      </w:r>
      <w:r w:rsidR="008570CA">
        <w:instrText xml:space="preserve"> ADDIN EN.CITE &lt;EndNote&gt;&lt;Cite&gt;&lt;Author&gt;Lee&lt;/Author&gt;&lt;Year&gt;2018&lt;/Year&gt;&lt;RecNum&gt;77&lt;/RecNum&gt;&lt;DisplayText&gt;(5)&lt;/DisplayText&gt;&lt;record&gt;&lt;rec-number&gt;77&lt;/rec-number&gt;&lt;foreign-keys&gt;&lt;key app="EN" db-id="9f0ep50sjvzxw0eftao5z25xraxsfesvwrdt" timestamp="1684475318"&gt;77&lt;/key&gt;&lt;/foreign-keys&gt;&lt;ref-type name="Electronic Article"&gt;43&lt;/ref-type&gt;&lt;contributors&gt;&lt;authors&gt;&lt;author&gt;Lee, Taek&lt;/author&gt;&lt;author&gt;Ahn, Jae-Hyuk&lt;/author&gt;&lt;author&gt;Park, Sun Y.&lt;/author&gt;&lt;author&gt;Kim, Ga-Hyeon&lt;/author&gt;&lt;author&gt;Kim, Jeonghyun&lt;/author&gt;&lt;author&gt;Kim, Tae-Hyung&lt;/author&gt;&lt;author&gt;Nam, Inho&lt;/author&gt;&lt;author&gt;Park, Chulhwan&lt;/author&gt;&lt;author&gt;Lee, Min-Ho&lt;/author&gt;&lt;/authors&gt;&lt;/contributors&gt;&lt;titles&gt;&lt;title&gt;Recent Advances in AIV Biosensors Composed of Nanobio Hybrid Material&lt;/title&gt;&lt;secondary-title&gt;Micromachines&lt;/secondary-title&gt;&lt;/titles&gt;&lt;periodical&gt;&lt;full-title&gt;Micromachines&lt;/full-title&gt;&lt;/periodical&gt;&lt;volume&gt;9&lt;/volume&gt;&lt;number&gt;12&lt;/number&gt;&lt;keywords&gt;&lt;keyword&gt;avian influenza virus biosensor&lt;/keyword&gt;&lt;keyword&gt;avian influenza virus&lt;/keyword&gt;&lt;keyword&gt;electrochemical detection&lt;/keyword&gt;&lt;keyword&gt;electrical detection&lt;/keyword&gt;&lt;keyword&gt;localized surface plasmon resonance&lt;/keyword&gt;&lt;keyword&gt;fluorescence&lt;/keyword&gt;&lt;keyword&gt;nanobio hybrid materials&lt;/keyword&gt;&lt;/keywords&gt;&lt;dates&gt;&lt;year&gt;2018&lt;/year&gt;&lt;/dates&gt;&lt;isbn&gt;2072-666X&lt;/isbn&gt;&lt;urls&gt;&lt;/urls&gt;&lt;electronic-resource-num&gt;10.3390/mi9120651&lt;/electronic-resource-num&gt;&lt;/record&gt;&lt;/Cite&gt;&lt;/EndNote&gt;</w:instrText>
      </w:r>
      <w:r w:rsidR="003F0FF8">
        <w:fldChar w:fldCharType="separate"/>
      </w:r>
      <w:r w:rsidR="008570CA">
        <w:rPr>
          <w:noProof/>
        </w:rPr>
        <w:t>(5)</w:t>
      </w:r>
      <w:r w:rsidR="003F0FF8">
        <w:fldChar w:fldCharType="end"/>
      </w:r>
      <w:r w:rsidR="00224ECF" w:rsidRPr="00D60AD6">
        <w:t xml:space="preserve"> that detect </w:t>
      </w:r>
      <w:r w:rsidR="00FD26E2" w:rsidRPr="00D60AD6">
        <w:t>the viral nucleic acid particles and nucleocapsid antibodies against coron</w:t>
      </w:r>
      <w:r w:rsidR="00224ECF" w:rsidRPr="00D60AD6">
        <w:t>avirus in undiluted human serum</w:t>
      </w:r>
      <w:r w:rsidR="00FD26E2" w:rsidRPr="00D60AD6">
        <w:t>, exhaled breath sensors based on inorganic or organi</w:t>
      </w:r>
      <w:r w:rsidR="00224ECF" w:rsidRPr="00D60AD6">
        <w:t>c nanomaterials that rely</w:t>
      </w:r>
      <w:r w:rsidR="00FD26E2" w:rsidRPr="00D60AD6">
        <w:t xml:space="preserve"> to a change in the electrical resistance caused by t</w:t>
      </w:r>
      <w:r w:rsidR="00224ECF" w:rsidRPr="00D60AD6">
        <w:t xml:space="preserve">he interaction with the </w:t>
      </w:r>
      <w:r w:rsidR="00224ECF" w:rsidRPr="00D60AD6">
        <w:lastRenderedPageBreak/>
        <w:t>analyte</w:t>
      </w:r>
      <w:r w:rsidR="003F0FF8">
        <w:t xml:space="preserve"> </w:t>
      </w:r>
      <w:r w:rsidR="003F0FF8">
        <w:fldChar w:fldCharType="begin">
          <w:fldData xml:space="preserve">PEVuZE5vdGU+PENpdGU+PEF1dGhvcj5TaGFuPC9BdXRob3I+PFllYXI+MjAyMDwvWWVhcj48UmVj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</w:fldData>
        </w:fldChar>
      </w:r>
      <w:r w:rsidR="008570CA">
        <w:instrText xml:space="preserve"> ADDIN EN.CITE </w:instrText>
      </w:r>
      <w:r w:rsidR="008570CA">
        <w:fldChar w:fldCharType="begin">
          <w:fldData xml:space="preserve">PEVuZE5vdGU+PENpdGU+PEF1dGhvcj5TaGFuPC9BdXRob3I+PFllYXI+MjAyMDwvWWVhcj48UmVj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</w:fldData>
        </w:fldChar>
      </w:r>
      <w:r w:rsidR="008570CA">
        <w:instrText xml:space="preserve"> ADDIN EN.CITE.DATA </w:instrText>
      </w:r>
      <w:r w:rsidR="008570CA">
        <w:fldChar w:fldCharType="end"/>
      </w:r>
      <w:r w:rsidR="003F0FF8">
        <w:fldChar w:fldCharType="separate"/>
      </w:r>
      <w:r w:rsidR="008570CA">
        <w:rPr>
          <w:noProof/>
        </w:rPr>
        <w:t>(6, 7)</w:t>
      </w:r>
      <w:r w:rsidR="003F0FF8">
        <w:fldChar w:fldCharType="end"/>
      </w:r>
      <w:r w:rsidR="00FD26E2" w:rsidRPr="00D60AD6">
        <w:t>, graphene-based FET-based biosensors</w:t>
      </w:r>
      <w:r w:rsidR="003F0FF8">
        <w:t xml:space="preserve"> </w:t>
      </w:r>
      <w:r w:rsidR="003F0FF8">
        <w:fldChar w:fldCharType="begin"/>
      </w:r>
      <w:r w:rsidR="008570CA">
        <w:instrText xml:space="preserve"> ADDIN EN.CITE &lt;EndNote&gt;&lt;Cite&gt;&lt;Author&gt;Seo&lt;/Author&gt;&lt;Year&gt;2020&lt;/Year&gt;&lt;RecNum&gt;81&lt;/RecNum&gt;&lt;DisplayText&gt;(8)&lt;/DisplayText&gt;&lt;record&gt;&lt;rec-number&gt;81&lt;/rec-number&gt;&lt;foreign-keys&gt;&lt;key app="EN" db-id="9f0ep50sjvzxw0eftao5z25xraxsfesvwrdt" timestamp="1684475593"&gt;81&lt;/key&gt;&lt;/foreign-keys&gt;&lt;ref-type name="Journal Article"&gt;17&lt;/ref-type&gt;&lt;contributors&gt;&lt;authors&gt;&lt;author&gt;Seo, Giwan&lt;/author&gt;&lt;author&gt;Lee, Geonhee&lt;/author&gt;&lt;author&gt;Kim, Mi Jeong&lt;/author&gt;&lt;author&gt;Baek, Seung-Hwa&lt;/author&gt;&lt;author&gt;Choi, Minsuk&lt;/author&gt;&lt;author&gt;Ku, Keun Bon&lt;/author&gt;&lt;author&gt;Lee, Chang-Seop&lt;/author&gt;&lt;author&gt;Jun, Sangmi&lt;/author&gt;&lt;author&gt;Park, Daeui&lt;/author&gt;&lt;author&gt;Kim, Hong Gi&lt;/author&gt;&lt;/authors&gt;&lt;/contributors&gt;&lt;titles&gt;&lt;title&gt;Rapid detection of COVID-19 causative virus (SARS-CoV-2) in human nasopharyngeal swab specimens using field-effect transistor-based biosensor&lt;/title&gt;&lt;secondary-title&gt;ACS nano&lt;/secondary-title&gt;&lt;/titles&gt;&lt;periodical&gt;&lt;full-title&gt;ACS Nano&lt;/full-title&gt;&lt;/periodical&gt;&lt;pages&gt;5135-5142&lt;/pages&gt;&lt;volume&gt;14&lt;/volume&gt;&lt;number&gt;4&lt;/number&gt;&lt;dates&gt;&lt;year&gt;2020&lt;/year&gt;&lt;/dates&gt;&lt;isbn&gt;1936-0851&lt;/isbn&gt;&lt;urls&gt;&lt;/urls&gt;&lt;/record&gt;&lt;/Cite&gt;&lt;/EndNote&gt;</w:instrText>
      </w:r>
      <w:r w:rsidR="003F0FF8">
        <w:fldChar w:fldCharType="separate"/>
      </w:r>
      <w:r w:rsidR="008570CA">
        <w:rPr>
          <w:noProof/>
        </w:rPr>
        <w:t>(8)</w:t>
      </w:r>
      <w:r w:rsidR="003F0FF8">
        <w:fldChar w:fldCharType="end"/>
      </w:r>
      <w:r w:rsidR="00FD26E2" w:rsidRPr="00D60AD6">
        <w:t>, electrochemical sensors</w:t>
      </w:r>
      <w:r w:rsidR="003F0FF8">
        <w:t xml:space="preserve"> </w:t>
      </w:r>
      <w:r w:rsidR="003F0FF8">
        <w:fldChar w:fldCharType="begin"/>
      </w:r>
      <w:r w:rsidR="008570CA">
        <w:instrText xml:space="preserve"> ADDIN EN.CITE &lt;EndNote&gt;&lt;Cite&gt;&lt;Author&gt;Mujawar&lt;/Author&gt;&lt;Year&gt;2020&lt;/Year&gt;&lt;RecNum&gt;82&lt;/RecNum&gt;&lt;DisplayText&gt;(9, 10)&lt;/DisplayText&gt;&lt;record&gt;&lt;rec-number&gt;82&lt;/rec-number&gt;&lt;foreign-keys&gt;&lt;key app="EN" db-id="9f0ep50sjvzxw0eftao5z25xraxsfesvwrdt" timestamp="1684475655"&gt;82&lt;/key&gt;&lt;/foreign-keys&gt;&lt;ref-type name="Journal Article"&gt;17&lt;/ref-type&gt;&lt;contributors&gt;&lt;authors&gt;&lt;author&gt;Mujawar, Mubarak A&lt;/author&gt;&lt;author&gt;Gohel, Hardik&lt;/author&gt;&lt;author&gt;Bhardwaj, Sheetal Kaushik&lt;/author&gt;&lt;author&gt;Srinivasan, Sesha&lt;/author&gt;&lt;author&gt;Hickman, Nicolerta&lt;/author&gt;&lt;author&gt;Kaushik, Ajeet&lt;/author&gt;&lt;/authors&gt;&lt;/contributors&gt;&lt;titles&gt;&lt;title&gt;Nano-enabled biosensing systems for intelligent healthcare: towards COVID-19 management&lt;/title&gt;&lt;secondary-title&gt;Materials Today Chemistry&lt;/secondary-title&gt;&lt;/titles&gt;&lt;periodical&gt;&lt;full-title&gt;Materials Today Chemistry&lt;/full-title&gt;&lt;/periodical&gt;&lt;pages&gt;100306&lt;/pages&gt;&lt;volume&gt;17&lt;/volume&gt;&lt;dates&gt;&lt;year&gt;2020&lt;/year&gt;&lt;/dates&gt;&lt;isbn&gt;2468-5194&lt;/isbn&gt;&lt;urls&gt;&lt;/urls&gt;&lt;/record&gt;&lt;/Cite&gt;&lt;Cite&gt;&lt;Author&gt;Maduraiveeran&lt;/Author&gt;&lt;Year&gt;2018&lt;/Year&gt;&lt;RecNum&gt;83&lt;/RecNum&gt;&lt;record&gt;&lt;rec-number&gt;83&lt;/rec-number&gt;&lt;foreign-keys&gt;&lt;key app="EN" db-id="9f0ep50sjvzxw0eftao5z25xraxsfesvwrdt" timestamp="1684475704"&gt;83&lt;/key&gt;&lt;/foreign-keys&gt;&lt;ref-type name="Journal Article"&gt;17&lt;/ref-type&gt;&lt;contributors&gt;&lt;authors&gt;&lt;author&gt;Maduraiveeran, Govindhan&lt;/author&gt;&lt;author&gt;Sasidharan, Manickam&lt;/author&gt;&lt;author&gt;Ganesan, Vellaichamy&lt;/author&gt;&lt;/authors&gt;&lt;/contributors&gt;&lt;titles&gt;&lt;title&gt;Electrochemical sensor and biosensor platforms based on advanced nanomaterials for biological and biomedical applications&lt;/title&gt;&lt;secondary-title&gt;Biosensors Bioelectronics&lt;/secondary-title&gt;&lt;/titles&gt;&lt;periodical&gt;&lt;full-title&gt;Biosensors Bioelectronics&lt;/full-title&gt;&lt;/periodical&gt;&lt;pages&gt;113-129&lt;/pages&gt;&lt;volume&gt;103&lt;/volume&gt;&lt;dates&gt;&lt;year&gt;2018&lt;/year&gt;&lt;/dates&gt;&lt;isbn&gt;0956-5663&lt;/isbn&gt;&lt;urls&gt;&lt;/urls&gt;&lt;/record&gt;&lt;/Cite&gt;&lt;/EndNote&gt;</w:instrText>
      </w:r>
      <w:r w:rsidR="003F0FF8">
        <w:fldChar w:fldCharType="separate"/>
      </w:r>
      <w:r w:rsidR="008570CA">
        <w:rPr>
          <w:noProof/>
        </w:rPr>
        <w:t>(9, 10)</w:t>
      </w:r>
      <w:r w:rsidR="003F0FF8">
        <w:fldChar w:fldCharType="end"/>
      </w:r>
      <w:r w:rsidR="003F0FF8">
        <w:t>,</w:t>
      </w:r>
      <w:r w:rsidR="00224ECF" w:rsidRPr="00D60AD6">
        <w:t xml:space="preserve"> and colorimetric sensors that are </w:t>
      </w:r>
      <w:r w:rsidR="00FD26E2" w:rsidRPr="00D60AD6">
        <w:t>based on AuNPs linked to thiol modified antisense ol</w:t>
      </w:r>
      <w:r w:rsidR="00224ECF" w:rsidRPr="00D60AD6">
        <w:t>igonucleotides</w:t>
      </w:r>
      <w:r w:rsidR="003F0FF8">
        <w:t xml:space="preserve"> </w:t>
      </w:r>
      <w:r w:rsidR="003F0FF8">
        <w:fldChar w:fldCharType="begin"/>
      </w:r>
      <w:r w:rsidR="008570CA">
        <w:instrText xml:space="preserve"> ADDIN EN.CITE &lt;EndNote&gt;&lt;Cite&gt;&lt;Author&gt;Moitra&lt;/Author&gt;&lt;Year&gt;2020&lt;/Year&gt;&lt;RecNum&gt;84&lt;/RecNum&gt;&lt;DisplayText&gt;(11)&lt;/DisplayText&gt;&lt;record&gt;&lt;rec-number&gt;84&lt;/rec-number&gt;&lt;foreign-keys&gt;&lt;key app="EN" db-id="9f0ep50sjvzxw0eftao5z25xraxsfesvwrdt" timestamp="1684475778"&gt;84&lt;/key&gt;&lt;/foreign-keys&gt;&lt;ref-type name="Journal Article"&gt;17&lt;/ref-type&gt;&lt;contributors&gt;&lt;authors&gt;&lt;author&gt;Moitra, Parikshit&lt;/author&gt;&lt;author&gt;Alafeef, Maha&lt;/author&gt;&lt;author&gt;Dighe, Ketan&lt;/author&gt;&lt;author&gt;Frieman, Matthew B&lt;/author&gt;&lt;author&gt;Pan, Dipanjan&lt;/author&gt;&lt;/authors&gt;&lt;/contributors&gt;&lt;titles&gt;&lt;title&gt;Selective naked-eye detection of SARS-CoV-2 mediated by N gene targeted antisense oligonucleotide capped plasmonic nanoparticles&lt;/title&gt;&lt;secondary-title&gt;ACS nano&lt;/secondary-title&gt;&lt;/titles&gt;&lt;periodical&gt;&lt;full-title&gt;ACS Nano&lt;/full-title&gt;&lt;/periodical&gt;&lt;pages&gt;7617-7627&lt;/pages&gt;&lt;volume&gt;14&lt;/volume&gt;&lt;number&gt;6&lt;/number&gt;&lt;dates&gt;&lt;year&gt;2020&lt;/year&gt;&lt;/dates&gt;&lt;isbn&gt;1936-0851&lt;/isbn&gt;&lt;urls&gt;&lt;/urls&gt;&lt;/record&gt;&lt;/Cite&gt;&lt;/EndNote&gt;</w:instrText>
      </w:r>
      <w:r w:rsidR="003F0FF8">
        <w:fldChar w:fldCharType="separate"/>
      </w:r>
      <w:r w:rsidR="008570CA">
        <w:rPr>
          <w:noProof/>
        </w:rPr>
        <w:t>(11)</w:t>
      </w:r>
      <w:r w:rsidR="003F0FF8">
        <w:fldChar w:fldCharType="end"/>
      </w:r>
      <w:r w:rsidR="00FD26E2" w:rsidRPr="00D60AD6">
        <w:t xml:space="preserve">. </w:t>
      </w:r>
      <w:r>
        <w:t>Yet</w:t>
      </w:r>
      <w:r w:rsidR="00224ECF" w:rsidRPr="00D60AD6">
        <w:t>,</w:t>
      </w:r>
      <w:r w:rsidR="00FD26E2" w:rsidRPr="00D60AD6">
        <w:t xml:space="preserve"> nanomaterial-based sensors for COVID-19 detection did not fully achieve the require</w:t>
      </w:r>
      <w:r w:rsidR="00224ECF" w:rsidRPr="00D60AD6">
        <w:t>ments for commercializ</w:t>
      </w:r>
      <w:r>
        <w:t>ation</w:t>
      </w:r>
      <w:r w:rsidR="00224ECF" w:rsidRPr="00D60AD6">
        <w:t>.</w:t>
      </w:r>
      <w:r w:rsidR="00FD26E2" w:rsidRPr="00D60AD6">
        <w:t xml:space="preserve"> Accuracy</w:t>
      </w:r>
      <w:r w:rsidR="002D4389">
        <w:t xml:space="preserve"> needs to improve</w:t>
      </w:r>
      <w:r w:rsidR="00FD26E2" w:rsidRPr="00D60AD6">
        <w:t xml:space="preserve"> together with reduction of false positives. On</w:t>
      </w:r>
      <w:r w:rsidR="002D4389">
        <w:t xml:space="preserve"> better news</w:t>
      </w:r>
      <w:r w:rsidR="00FD26E2" w:rsidRPr="00D60AD6">
        <w:t>, artificial int</w:t>
      </w:r>
      <w:r w:rsidR="00D9623C">
        <w:t xml:space="preserve">elligence holds </w:t>
      </w:r>
      <w:r w:rsidR="002D4389">
        <w:t>promise</w:t>
      </w:r>
      <w:r w:rsidR="00FD26E2" w:rsidRPr="00D60AD6">
        <w:t xml:space="preserve"> </w:t>
      </w:r>
      <w:r w:rsidR="002D4389">
        <w:t>for addressing</w:t>
      </w:r>
      <w:r w:rsidR="00FD26E2" w:rsidRPr="00D60AD6">
        <w:t xml:space="preserve"> these challenges</w:t>
      </w:r>
      <w:r w:rsidR="00990389">
        <w:t xml:space="preserve"> </w:t>
      </w:r>
      <w:r w:rsidR="00990389">
        <w:fldChar w:fldCharType="begin"/>
      </w:r>
      <w:r w:rsidR="008570CA">
        <w:instrText xml:space="preserve"> ADDIN EN.CITE &lt;EndNote&gt;&lt;Cite&gt;&lt;Author&gt;Jain&lt;/Author&gt;&lt;Year&gt;2021&lt;/Year&gt;&lt;RecNum&gt;85&lt;/RecNum&gt;&lt;DisplayText&gt;(12)&lt;/DisplayText&gt;&lt;record&gt;&lt;rec-number&gt;85&lt;/rec-number&gt;&lt;foreign-keys&gt;&lt;key app="EN" db-id="9f0ep50sjvzxw0eftao5z25xraxsfesvwrdt" timestamp="1684475843"&gt;85&lt;/key&gt;&lt;/foreign-keys&gt;&lt;ref-type name="Journal Article"&gt;17&lt;/ref-type&gt;&lt;contributors&gt;&lt;authors&gt;&lt;author&gt;Jain, Shikha&lt;/author&gt;&lt;author&gt;Nehra, Monika&lt;/author&gt;&lt;author&gt;Kumar, Rajesh&lt;/author&gt;&lt;author&gt;Dilbaghi, Neeraj&lt;/author&gt;&lt;author&gt;Hu, TonyY&lt;/author&gt;&lt;author&gt;Kumar, Sandeep&lt;/author&gt;&lt;author&gt;Kaushik, Ajeet&lt;/author&gt;&lt;author&gt;Li, Chen-Zhong&lt;/author&gt;&lt;/authors&gt;&lt;/contributors&gt;&lt;titles&gt;&lt;title&gt;Internet of medical things (IoMT)-integrated biosensors for point-of-care testing of infectious diseases&lt;/title&gt;&lt;secondary-title&gt;Biosensors Bioelectronics&lt;/secondary-title&gt;&lt;/titles&gt;&lt;periodical&gt;&lt;full-title&gt;Biosensors Bioelectronics&lt;/full-title&gt;&lt;/periodical&gt;&lt;pages&gt;113074&lt;/pages&gt;&lt;volume&gt;179&lt;/volume&gt;&lt;dates&gt;&lt;year&gt;2021&lt;/year&gt;&lt;/dates&gt;&lt;isbn&gt;0956-5663&lt;/isbn&gt;&lt;urls&gt;&lt;/urls&gt;&lt;/record&gt;&lt;/Cite&gt;&lt;/EndNote&gt;</w:instrText>
      </w:r>
      <w:r w:rsidR="00990389">
        <w:fldChar w:fldCharType="separate"/>
      </w:r>
      <w:r w:rsidR="008570CA">
        <w:rPr>
          <w:noProof/>
        </w:rPr>
        <w:t>(12)</w:t>
      </w:r>
      <w:r w:rsidR="00990389">
        <w:fldChar w:fldCharType="end"/>
      </w:r>
      <w:r w:rsidR="00FD26E2" w:rsidRPr="00D60AD6">
        <w:t xml:space="preserve">. The achievement of reliable and wide-spreadable sensors may allow mass COVID-19 detection </w:t>
      </w:r>
      <w:r w:rsidR="002D4389">
        <w:t>along</w:t>
      </w:r>
      <w:r w:rsidR="002D4389" w:rsidRPr="00D60AD6">
        <w:t xml:space="preserve"> </w:t>
      </w:r>
      <w:r w:rsidR="00FD26E2" w:rsidRPr="00D60AD6">
        <w:t xml:space="preserve">with its large area monitoring that in turn will </w:t>
      </w:r>
      <w:r w:rsidR="002D4389">
        <w:t>provide</w:t>
      </w:r>
      <w:r w:rsidR="002D4389" w:rsidRPr="00D60AD6">
        <w:t xml:space="preserve"> </w:t>
      </w:r>
      <w:r w:rsidR="00FD26E2" w:rsidRPr="00D60AD6">
        <w:t>a clear view on the rapid progr</w:t>
      </w:r>
      <w:r w:rsidR="008E5A4E" w:rsidRPr="00D60AD6">
        <w:t>ession of viral</w:t>
      </w:r>
      <w:r w:rsidR="00FD26E2" w:rsidRPr="00D60AD6">
        <w:t xml:space="preserve"> infections. </w:t>
      </w:r>
    </w:p>
    <w:p w14:paraId="2DE3F2E5" w14:textId="66207DE4" w:rsidR="00FD26E2" w:rsidRDefault="00D9623C" w:rsidP="00E802DE">
      <w:pPr>
        <w:bidi w:val="0"/>
        <w:jc w:val="both"/>
      </w:pPr>
      <w:r w:rsidRPr="00D9623C">
        <w:t>Finally, sensors may</w:t>
      </w:r>
      <w:r w:rsidR="002D4389">
        <w:t xml:space="preserve"> </w:t>
      </w:r>
      <w:r w:rsidRPr="00D9623C">
        <w:t>be important for reducing the risks of infections in a different way. Given that the virus is present in aerosols in</w:t>
      </w:r>
      <w:r w:rsidR="002D4389">
        <w:t xml:space="preserve"> the</w:t>
      </w:r>
      <w:r w:rsidRPr="00D9623C">
        <w:t xml:space="preserve"> exhaled breath of infected persons</w:t>
      </w:r>
      <w:r w:rsidR="002D4389">
        <w:t>,</w:t>
      </w:r>
      <w:r w:rsidRPr="00D9623C">
        <w:t xml:space="preserve"> and the inhalation of high doses of these aerosols may infect healthy persons, it is </w:t>
      </w:r>
      <w:r w:rsidR="002D4389">
        <w:t>pivotal</w:t>
      </w:r>
      <w:r w:rsidR="002D4389" w:rsidRPr="00D9623C">
        <w:t xml:space="preserve"> </w:t>
      </w:r>
      <w:r w:rsidRPr="00D9623C">
        <w:t xml:space="preserve">to monitor the presence of exhaled breath in closed environments </w:t>
      </w:r>
      <w:r w:rsidR="002D4389">
        <w:t xml:space="preserve">in order </w:t>
      </w:r>
      <w:r w:rsidRPr="00D9623C">
        <w:t>to alert</w:t>
      </w:r>
      <w:r w:rsidR="002D4389">
        <w:t xml:space="preserve"> or </w:t>
      </w:r>
      <w:r w:rsidRPr="00D9623C">
        <w:t>tart a ventilation process. Forcing ventilation can decrease the presence of aerosols indoor</w:t>
      </w:r>
      <w:r w:rsidR="002D4389">
        <w:t>s</w:t>
      </w:r>
      <w:r w:rsidRPr="00D9623C">
        <w:t xml:space="preserve"> and decrease the risk of spreading infection. This can be achieved </w:t>
      </w:r>
      <w:r w:rsidR="002D4389">
        <w:t>via</w:t>
      </w:r>
      <w:r w:rsidR="002D4389" w:rsidRPr="00D9623C">
        <w:t xml:space="preserve"> </w:t>
      </w:r>
      <w:r w:rsidRPr="00D9623C">
        <w:t>air quality sensors</w:t>
      </w:r>
      <w:r w:rsidR="002D4389">
        <w:t xml:space="preserve"> </w:t>
      </w:r>
      <w:r w:rsidR="00990389">
        <w:fldChar w:fldCharType="begin"/>
      </w:r>
      <w:r w:rsidR="008570CA">
        <w:instrText xml:space="preserve"> ADDIN EN.CITE &lt;EndNote&gt;&lt;Cite&gt;&lt;Author&gt;Sensortec&lt;/Author&gt;&lt;RecNum&gt;86&lt;/RecNum&gt;&lt;DisplayText&gt;(13)&lt;/DisplayText&gt;&lt;record&gt;&lt;rec-number&gt;86&lt;/rec-number&gt;&lt;foreign-keys&gt;&lt;key app="EN" db-id="9f0ep50sjvzxw0eftao5z25xraxsfesvwrdt" timestamp="1684476075"&gt;86&lt;/key&gt;&lt;/foreign-keys&gt;&lt;ref-type name="Web Page"&gt;12&lt;/ref-type&gt;&lt;contributors&gt;&lt;authors&gt;&lt;author&gt;Bosch Sensortec&lt;/author&gt;&lt;/authors&gt;&lt;/contributors&gt;&lt;titles&gt;&lt;title&gt;How sensing solutions help to fight against the spread of COVID-19&lt;/title&gt;&lt;/titles&gt;&lt;volume&gt;2023&lt;/volume&gt;&lt;number&gt;May 10&lt;/number&gt;&lt;dates&gt;&lt;/dates&gt;&lt;urls&gt;&lt;related-urls&gt;&lt;url&gt;&lt;style face="underline" font="default" size="100%"&gt;https://www.bosch-sensortec.com/news-and-stories/stories/how-sensing-solutions-help-to-fight-against-the-spread-of-covid-19.html&lt;/style&gt;&lt;/url&gt;&lt;/related-urls&gt;&lt;/urls&gt;&lt;/record&gt;&lt;/Cite&gt;&lt;/EndNote&gt;</w:instrText>
      </w:r>
      <w:r w:rsidR="00990389">
        <w:fldChar w:fldCharType="separate"/>
      </w:r>
      <w:r w:rsidR="008570CA">
        <w:rPr>
          <w:noProof/>
        </w:rPr>
        <w:t>(13)</w:t>
      </w:r>
      <w:r w:rsidR="00990389">
        <w:fldChar w:fldCharType="end"/>
      </w:r>
      <w:r w:rsidR="00FD26E2" w:rsidRPr="00990389">
        <w:t>.</w:t>
      </w:r>
    </w:p>
    <w:p w14:paraId="5CE1629F" w14:textId="70A5B0CE" w:rsidR="00BA4EAC" w:rsidRPr="00B876CC" w:rsidRDefault="00BA4EAC" w:rsidP="00E802DE">
      <w:pPr>
        <w:bidi w:val="0"/>
        <w:jc w:val="both"/>
        <w:rPr>
          <w:b/>
          <w:bCs/>
          <w:i/>
          <w:iCs/>
          <w:u w:val="single"/>
        </w:rPr>
      </w:pPr>
      <w:r w:rsidRPr="00B876CC">
        <w:rPr>
          <w:b/>
          <w:bCs/>
          <w:i/>
          <w:iCs/>
          <w:u w:val="single"/>
        </w:rPr>
        <w:t xml:space="preserve">Development of </w:t>
      </w:r>
      <w:r w:rsidR="00E42405">
        <w:rPr>
          <w:b/>
          <w:bCs/>
          <w:i/>
          <w:iCs/>
          <w:u w:val="single"/>
        </w:rPr>
        <w:t>N</w:t>
      </w:r>
      <w:r w:rsidRPr="00B876CC">
        <w:rPr>
          <w:b/>
          <w:bCs/>
          <w:i/>
          <w:iCs/>
          <w:u w:val="single"/>
        </w:rPr>
        <w:t xml:space="preserve">ew </w:t>
      </w:r>
      <w:r w:rsidR="00E42405">
        <w:rPr>
          <w:b/>
          <w:bCs/>
          <w:i/>
          <w:iCs/>
          <w:u w:val="single"/>
        </w:rPr>
        <w:t>V</w:t>
      </w:r>
      <w:r w:rsidRPr="00B876CC">
        <w:rPr>
          <w:b/>
          <w:bCs/>
          <w:i/>
          <w:iCs/>
          <w:u w:val="single"/>
        </w:rPr>
        <w:t>accines</w:t>
      </w:r>
    </w:p>
    <w:p w14:paraId="4D9152EA" w14:textId="078A7085" w:rsidR="00BA4EAC" w:rsidRDefault="00FF1CED" w:rsidP="00E802DE">
      <w:pPr>
        <w:bidi w:val="0"/>
        <w:jc w:val="both"/>
      </w:pPr>
      <w:r w:rsidRPr="00FF1CED">
        <w:t>The pandemic has pushed scientists to rapidly develop, validate, and clinically translate next-generation vaccines. The successful approval of vaccines against COVID-19 have led to a</w:t>
      </w:r>
      <w:r w:rsidR="003C011E">
        <w:t>n</w:t>
      </w:r>
      <w:r w:rsidRPr="00FF1CED">
        <w:t xml:space="preserve"> administration of billions of doses worldwide, protected people from severe acute respiratory syndrome coronavirus 2 (SARS-CoV-2), and saved many lives</w:t>
      </w:r>
      <w:r w:rsidR="007A08FB">
        <w:t xml:space="preserve"> </w:t>
      </w:r>
      <w:r w:rsidR="007A08FB">
        <w:fldChar w:fldCharType="begin"/>
      </w:r>
      <w:r w:rsidR="007A08FB">
        <w:instrText xml:space="preserve"> ADDIN EN.CITE &lt;EndNote&gt;&lt;Cite&gt;&lt;Author&gt;Zheng&lt;/Author&gt;&lt;Year&gt;2022&lt;/Year&gt;&lt;RecNum&gt;131&lt;/RecNum&gt;&lt;DisplayText&gt;(14)&lt;/DisplayText&gt;&lt;record&gt;&lt;rec-number&gt;131&lt;/rec-number&gt;&lt;foreign-keys&gt;&lt;key app="EN" db-id="9f0ep50sjvzxw0eftao5z25xraxsfesvwrdt" timestamp="1685859332"&gt;131&lt;/key&gt;&lt;/foreign-keys&gt;&lt;ref-type name="Journal Article"&gt;17&lt;/ref-type&gt;&lt;contributors&gt;&lt;authors&gt;&lt;author&gt;Zheng, Caifang&lt;/author&gt;&lt;author&gt;Shao, Weihao&lt;/author&gt;&lt;author&gt;Chen, Xiaorui&lt;/author&gt;&lt;author&gt;Zhang, Bowen&lt;/author&gt;&lt;author&gt;Wang, Gaili&lt;/author&gt;&lt;author&gt;Zhang, Weidong&lt;/author&gt;&lt;/authors&gt;&lt;/contributors&gt;&lt;titles&gt;&lt;title&gt;Real-world effectiveness of COVID-19 vaccines: a literature review and meta-analysis&lt;/title&gt;&lt;secondary-title&gt;International Journal of Infectious Diseases &lt;/secondary-title&gt;&lt;/titles&gt;&lt;periodical&gt;&lt;full-title&gt;International Journal of Infectious Diseases&lt;/full-title&gt;&lt;/periodical&gt;&lt;pages&gt;252-260&lt;/pages&gt;&lt;volume&gt;114&lt;/volume&gt;&lt;dates&gt;&lt;year&gt;2022&lt;/year&gt;&lt;/dates&gt;&lt;isbn&gt;1201-9712&lt;/isbn&gt;&lt;urls&gt;&lt;/urls&gt;&lt;/record&gt;&lt;/Cite&gt;&lt;/EndNote&gt;</w:instrText>
      </w:r>
      <w:r w:rsidR="007A08FB">
        <w:fldChar w:fldCharType="separate"/>
      </w:r>
      <w:r w:rsidR="007A08FB">
        <w:rPr>
          <w:noProof/>
        </w:rPr>
        <w:t>(14)</w:t>
      </w:r>
      <w:r w:rsidR="007A08FB">
        <w:fldChar w:fldCharType="end"/>
      </w:r>
      <w:r w:rsidR="00BA4EAC">
        <w:t xml:space="preserve">. </w:t>
      </w:r>
      <w:r w:rsidRPr="00FF1CED">
        <w:t>The existing types of COVID-19 vaccines include at least one of the following four approaches: (i) nucleic-acid vaccines (mainly mRNA encapsulated in lipid nanoparticles) able to instruct cells to produce the SARS-CoV-2 spike protein; (ii) inactivated vaccines derived from the coronavirus itself; (iii) protein vaccines based on the spike protein or its receptor-binding domain (RBD); and (iv) viral-vector vaccines, which adopt modified viruses to shuttle genetic instructions for synthesizing the spike protein into cells</w:t>
      </w:r>
      <w:r w:rsidR="00274F78">
        <w:t xml:space="preserve"> </w:t>
      </w:r>
      <w:r w:rsidR="00274F78">
        <w:fldChar w:fldCharType="begin">
          <w:fldData xml:space="preserve">PEVuZE5vdGU+PENpdGU+PEF1dGhvcj5DaGF2ZGE8L0F1dGhvcj48WWVhcj4yMDIxPC9ZZWFyPjxS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</w:fldData>
        </w:fldChar>
      </w:r>
      <w:r w:rsidR="00274F78">
        <w:instrText xml:space="preserve"> ADDIN EN.CITE </w:instrText>
      </w:r>
      <w:r w:rsidR="00274F78">
        <w:fldChar w:fldCharType="begin">
          <w:fldData xml:space="preserve">PEVuZE5vdGU+PENpdGU+PEF1dGhvcj5DaGF2ZGE8L0F1dGhvcj48WWVhcj4yMDIxPC9ZZWFyPjxS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</w:fldData>
        </w:fldChar>
      </w:r>
      <w:r w:rsidR="00274F78">
        <w:instrText xml:space="preserve"> ADDIN EN.CITE.DATA </w:instrText>
      </w:r>
      <w:r w:rsidR="00274F78">
        <w:fldChar w:fldCharType="end"/>
      </w:r>
      <w:r w:rsidR="00274F78">
        <w:fldChar w:fldCharType="separate"/>
      </w:r>
      <w:r w:rsidR="00274F78">
        <w:rPr>
          <w:noProof/>
        </w:rPr>
        <w:t>(15-17)</w:t>
      </w:r>
      <w:r w:rsidR="00274F78">
        <w:fldChar w:fldCharType="end"/>
      </w:r>
      <w:r w:rsidR="00BA4EAC">
        <w:t>.</w:t>
      </w:r>
    </w:p>
    <w:p w14:paraId="79DB1937" w14:textId="1D1F31A6" w:rsidR="00FD26E2" w:rsidRDefault="00BA4EAC" w:rsidP="00E802DE">
      <w:pPr>
        <w:bidi w:val="0"/>
        <w:jc w:val="both"/>
      </w:pPr>
      <w:r>
        <w:t xml:space="preserve">However, challenges still </w:t>
      </w:r>
      <w:r w:rsidR="003C011E">
        <w:t xml:space="preserve">exist </w:t>
      </w:r>
      <w:r>
        <w:t xml:space="preserve">for the </w:t>
      </w:r>
      <w:r w:rsidR="00E614EC">
        <w:t>COVID-19 vaccines.</w:t>
      </w:r>
      <w:r>
        <w:t xml:space="preserve"> </w:t>
      </w:r>
      <w:r w:rsidR="00E614EC">
        <w:t>A</w:t>
      </w:r>
      <w:r>
        <w:t>s the viral variants can evade the immunity provided by the original vaccination, the upgrade and improvement of COVID-19 vaccines are ongoing</w:t>
      </w:r>
      <w:r w:rsidR="00C72600">
        <w:t xml:space="preserve"> </w:t>
      </w:r>
      <w:r w:rsidR="00C72600">
        <w:fldChar w:fldCharType="begin"/>
      </w:r>
      <w:r w:rsidR="00274F78">
        <w:instrText xml:space="preserve"> ADDIN EN.CITE &lt;EndNote&gt;&lt;Cite&gt;&lt;Author&gt;Callaway&lt;/Author&gt;&lt;Year&gt;2023&lt;/Year&gt;&lt;RecNum&gt;87&lt;/RecNum&gt;&lt;DisplayText&gt;(18)&lt;/DisplayText&gt;&lt;record&gt;&lt;rec-number&gt;87&lt;/rec-number&gt;&lt;foreign-keys&gt;&lt;key app="EN" db-id="9f0ep50sjvzxw0eftao5z25xraxsfesvwrdt" timestamp="1684476358"&gt;87&lt;/key&gt;&lt;/foreign-keys&gt;&lt;ref-type name="Journal Article"&gt;17&lt;/ref-type&gt;&lt;contributors&gt;&lt;authors&gt;&lt;author&gt;Callaway, Ewen&lt;/author&gt;&lt;/authors&gt;&lt;/contributors&gt;&lt;titles&gt;&lt;title&gt;The next generation of coronavirus vaccines&lt;/title&gt;&lt;secondary-title&gt;Nature&lt;/secondary-title&gt;&lt;/titles&gt;&lt;periodical&gt;&lt;full-title&gt;Nature&lt;/full-title&gt;&lt;/periodical&gt;&lt;pages&gt;22-25&lt;/pages&gt;&lt;volume&gt;614&lt;/volume&gt;&lt;dates&gt;&lt;year&gt;2023&lt;/year&gt;&lt;/dates&gt;&lt;urls&gt;&lt;/urls&gt;&lt;/record&gt;&lt;/Cite&gt;&lt;/EndNote&gt;</w:instrText>
      </w:r>
      <w:r w:rsidR="00C72600">
        <w:fldChar w:fldCharType="separate"/>
      </w:r>
      <w:r w:rsidR="00274F78">
        <w:rPr>
          <w:noProof/>
        </w:rPr>
        <w:t>(18)</w:t>
      </w:r>
      <w:r w:rsidR="00C72600">
        <w:fldChar w:fldCharType="end"/>
      </w:r>
      <w:r>
        <w:t xml:space="preserve">. </w:t>
      </w:r>
      <w:r w:rsidR="00FF1CED">
        <w:t>Consequently</w:t>
      </w:r>
      <w:r>
        <w:t>, vaccines are currently developed as an up</w:t>
      </w:r>
      <w:r w:rsidR="00E434FB">
        <w:t>grade</w:t>
      </w:r>
      <w:r>
        <w:t xml:space="preserve"> of previous version</w:t>
      </w:r>
      <w:r w:rsidR="004B130B">
        <w:t>s</w:t>
      </w:r>
      <w:r>
        <w:t xml:space="preserve">, </w:t>
      </w:r>
      <w:r w:rsidR="00954AF9">
        <w:t>such as</w:t>
      </w:r>
      <w:r>
        <w:t xml:space="preserve"> the bivalent vaccines </w:t>
      </w:r>
      <w:r w:rsidR="00E434FB">
        <w:t xml:space="preserve">that comprise </w:t>
      </w:r>
      <w:r>
        <w:t xml:space="preserve">portions of the original virus and </w:t>
      </w:r>
      <w:r w:rsidR="00954AF9">
        <w:t>a</w:t>
      </w:r>
      <w:r>
        <w:t xml:space="preserve"> variant (</w:t>
      </w:r>
      <w:r w:rsidR="00954AF9">
        <w:t>e.g.,</w:t>
      </w:r>
      <w:r>
        <w:t xml:space="preserve"> Omicron). In addition, new vaccines are currently developed </w:t>
      </w:r>
      <w:r w:rsidR="00E434FB">
        <w:t xml:space="preserve">relying </w:t>
      </w:r>
      <w:r>
        <w:t>on new techn</w:t>
      </w:r>
      <w:r w:rsidR="004B130B">
        <w:t>ologies and nanosized-platforms. These include</w:t>
      </w:r>
      <w:r>
        <w:t xml:space="preserve"> mosaic vaccines based on nanoparticles supporting coronavirus proteins</w:t>
      </w:r>
      <w:r w:rsidR="00E434FB">
        <w:t>,</w:t>
      </w:r>
      <w:r>
        <w:t xml:space="preserve"> </w:t>
      </w:r>
      <w:r w:rsidR="001E40C8">
        <w:t>and</w:t>
      </w:r>
      <w:r>
        <w:t xml:space="preserve"> their RBDs derived from multiple coronavirus variants. </w:t>
      </w:r>
      <w:r w:rsidR="00E434FB">
        <w:t>T</w:t>
      </w:r>
      <w:r>
        <w:t>he common objective of these new vaccines is to provide a long-lasting protection to the patient and overcome viral</w:t>
      </w:r>
      <w:r w:rsidR="00E434FB">
        <w:t xml:space="preserve"> (present and future)</w:t>
      </w:r>
      <w:r>
        <w:t xml:space="preserve"> variants. Furthermore, these new vaccines </w:t>
      </w:r>
      <w:r w:rsidR="006E271F">
        <w:t>will</w:t>
      </w:r>
      <w:r>
        <w:t xml:space="preserve"> become cheaper and even more potent, while minimizing side effects</w:t>
      </w:r>
      <w:r w:rsidR="00274F78">
        <w:t xml:space="preserve"> </w:t>
      </w:r>
      <w:r w:rsidR="00274F78">
        <w:fldChar w:fldCharType="begin"/>
      </w:r>
      <w:r w:rsidR="00274F78">
        <w:instrText xml:space="preserve"> ADDIN EN.CITE &lt;EndNote&gt;&lt;Cite&gt;&lt;Author&gt;Yamamoto&lt;/Author&gt;&lt;Year&gt;2022&lt;/Year&gt;&lt;RecNum&gt;134&lt;/RecNum&gt;&lt;DisplayText&gt;(19)&lt;/DisplayText&gt;&lt;record&gt;&lt;rec-number&gt;134&lt;/rec-number&gt;&lt;foreign-keys&gt;&lt;key app="EN" db-id="9f0ep50sjvzxw0eftao5z25xraxsfesvwrdt" timestamp="1685860012"&gt;134&lt;/key&gt;&lt;/foreign-keys&gt;&lt;ref-type name="Journal Article"&gt;17&lt;/ref-type&gt;&lt;contributors&gt;&lt;authors&gt;&lt;author&gt;Yamamoto, Kenji&lt;/author&gt;&lt;/authors&gt;&lt;/contributors&gt;&lt;titles&gt;&lt;title&gt;Adverse effects of COVID-19 vaccines and measures to prevent them&lt;/title&gt;&lt;secondary-title&gt;Virology Journal&lt;/secondary-title&gt;&lt;/titles&gt;&lt;periodical&gt;&lt;full-title&gt;Virology Journal&lt;/full-title&gt;&lt;/periodical&gt;&lt;pages&gt;1-3&lt;/pages&gt;&lt;volume&gt;19&lt;/volume&gt;&lt;number&gt;1&lt;/number&gt;&lt;dates&gt;&lt;year&gt;2022&lt;/year&gt;&lt;/dates&gt;&lt;isbn&gt;1743-422X&lt;/isbn&gt;&lt;urls&gt;&lt;/urls&gt;&lt;/record&gt;&lt;/Cite&gt;&lt;/EndNote&gt;</w:instrText>
      </w:r>
      <w:r w:rsidR="00274F78">
        <w:fldChar w:fldCharType="separate"/>
      </w:r>
      <w:r w:rsidR="00274F78">
        <w:rPr>
          <w:noProof/>
        </w:rPr>
        <w:t>(19)</w:t>
      </w:r>
      <w:r w:rsidR="00274F78">
        <w:fldChar w:fldCharType="end"/>
      </w:r>
      <w:r>
        <w:t xml:space="preserve">.  </w:t>
      </w:r>
    </w:p>
    <w:p w14:paraId="738667EA" w14:textId="12BABD66" w:rsidR="00EE06C4" w:rsidRPr="008A1638" w:rsidRDefault="00E42405" w:rsidP="00E802DE">
      <w:pPr>
        <w:bidi w:val="0"/>
        <w:jc w:val="both"/>
        <w:rPr>
          <w:b/>
          <w:bCs/>
          <w:i/>
          <w:iCs/>
          <w:u w:val="single"/>
        </w:rPr>
      </w:pPr>
      <w:r w:rsidRPr="008A1638">
        <w:rPr>
          <w:b/>
          <w:bCs/>
          <w:i/>
          <w:iCs/>
          <w:u w:val="single"/>
        </w:rPr>
        <w:t xml:space="preserve">Looking for Treatments </w:t>
      </w:r>
    </w:p>
    <w:p w14:paraId="4B1DC5AF" w14:textId="07847999" w:rsidR="00E42405" w:rsidRPr="008A1638" w:rsidRDefault="00E25E13" w:rsidP="00E802DE">
      <w:pPr>
        <w:bidi w:val="0"/>
        <w:jc w:val="both"/>
      </w:pPr>
      <w:r w:rsidRPr="00E25E13">
        <w:t>The pandemic propelled drug development and repurposing of existing anticancer and anti-inflammatory drugs. Given that the SARS-CoV-2 virus infection led to COVID-19, a serious inflammatory condition, many existing drugs were used to relieve symptoms, such as corticosteroids (e.g.</w:t>
      </w:r>
      <w:r w:rsidR="004A2DA6">
        <w:t>,</w:t>
      </w:r>
      <w:r w:rsidRPr="00E25E13">
        <w:t xml:space="preserve"> dexamethasone). These drugs relieved symptoms, but did not control or reduce the viral infection. Several drugs, which were registered for other viral infections (e.g., Human Immunodeficiency Virus [HIV]) or were in development by various pharmaceutical companies and research institutes, were immediately investigated for their antiviral SARS-CoV-2 activity. Antiviral drugs are targeted against </w:t>
      </w:r>
      <w:r w:rsidR="004A2DA6" w:rsidRPr="00E25E13">
        <w:t xml:space="preserve">either </w:t>
      </w:r>
      <w:r w:rsidRPr="00E25E13">
        <w:t>host factors or viral factors. The best known host factor is angiotensin-converting enzyme 2 (ACE2), a receptor responsible for the uptake of the virus</w:t>
      </w:r>
      <w:r w:rsidR="004A2DA6">
        <w:t>. T</w:t>
      </w:r>
      <w:r w:rsidRPr="00E25E13">
        <w:t>he major disadvantage for ACE2 targeting is its normal cellular function</w:t>
      </w:r>
      <w:r w:rsidR="00E42405" w:rsidRPr="008A1638">
        <w:t xml:space="preserve"> </w:t>
      </w:r>
      <w:r w:rsidR="00E42405" w:rsidRPr="008A1638">
        <w:fldChar w:fldCharType="begin"/>
      </w:r>
      <w:r w:rsidR="00E42405" w:rsidRPr="008A1638">
        <w:instrText xml:space="preserve"> ADDIN EN.CITE &lt;EndNote&gt;&lt;Cite&gt;&lt;Author&gt;Jackson&lt;/Author&gt;&lt;Year&gt;2022&lt;/Year&gt;&lt;RecNum&gt;213&lt;/RecNum&gt;&lt;DisplayText&gt;(20)&lt;/DisplayText&gt;&lt;record&gt;&lt;rec-number&gt;213&lt;/rec-number&gt;&lt;foreign-keys&gt;&lt;key app="EN" db-id="9f0ep50sjvzxw0eftao5z25xraxsfesvwrdt" timestamp="1685959812"&gt;213&lt;/key&gt;&lt;/foreign-keys&gt;&lt;ref-type name="Journal Article"&gt;17&lt;/ref-type&gt;&lt;contributors&gt;&lt;authors&gt;&lt;author&gt;Jackson, Cody B.&lt;/author&gt;&lt;author&gt;Farzan, Michael&lt;/author&gt;&lt;author&gt;Chen, Bing&lt;/author&gt;&lt;author&gt;Choe, Hyeryun&lt;/author&gt;&lt;/authors&gt;&lt;/contributors&gt;&lt;titles&gt;&lt;title&gt;Mechanisms of SARS-CoV-2 entry into cells&lt;/title&gt;&lt;secondary-title&gt;Nature Reviews Molecular Cell Biology&lt;/secondary-title&gt;&lt;/titles&gt;&lt;periodical&gt;&lt;full-title&gt;Nature Reviews Molecular Cell Biology&lt;/full-title&gt;&lt;/periodical&gt;&lt;pages&gt;3-20&lt;/pages&gt;&lt;volume&gt;23&lt;/volume&gt;&lt;number&gt;1&lt;/number&gt;&lt;dates&gt;&lt;year&gt;2022&lt;/year&gt;&lt;pub-dates&gt;&lt;date&gt;2022/01/01&lt;/date&gt;&lt;/pub-dates&gt;&lt;/dates&gt;&lt;isbn&gt;1471-0080&lt;/isbn&gt;&lt;urls&gt;&lt;related-urls&gt;&lt;url&gt;https://doi.org/10.1038/s41580-021-00418-x&lt;/url&gt;&lt;/related-urls&gt;&lt;/urls&gt;&lt;electronic-resource-num&gt;10.1038/s41580-021-00418-x&lt;/electronic-resource-num&gt;&lt;/record&gt;&lt;/Cite&gt;&lt;/EndNote&gt;</w:instrText>
      </w:r>
      <w:r w:rsidR="00E42405" w:rsidRPr="008A1638">
        <w:fldChar w:fldCharType="separate"/>
      </w:r>
      <w:r w:rsidR="00E42405" w:rsidRPr="008A1638">
        <w:rPr>
          <w:noProof/>
        </w:rPr>
        <w:t>(20)</w:t>
      </w:r>
      <w:r w:rsidR="00E42405" w:rsidRPr="008A1638">
        <w:fldChar w:fldCharType="end"/>
      </w:r>
      <w:r w:rsidR="00E42405" w:rsidRPr="008A1638">
        <w:t xml:space="preserve">. </w:t>
      </w:r>
      <w:r w:rsidRPr="00E25E13">
        <w:t xml:space="preserve">Targeting the viral life cycle (i.e., replication) is more likely to be specific, as it addresses a viral encoded reproduction machinery in the </w:t>
      </w:r>
      <w:r w:rsidRPr="00E25E13">
        <w:lastRenderedPageBreak/>
        <w:t xml:space="preserve">cell. This is the backbone of successful treatment of HIV infections. Such practice led to rapid development and registration of the nucleoside analogs remdesivir and </w:t>
      </w:r>
      <w:proofErr w:type="spellStart"/>
      <w:r w:rsidRPr="00E25E13">
        <w:t>molnupiriavir</w:t>
      </w:r>
      <w:proofErr w:type="spellEnd"/>
      <w:r w:rsidRPr="00E25E13">
        <w:t>, drugs inhibiting RNA-dependent RNA polymerase (</w:t>
      </w:r>
      <w:proofErr w:type="spellStart"/>
      <w:r w:rsidRPr="00E25E13">
        <w:t>RdRP</w:t>
      </w:r>
      <w:proofErr w:type="spellEnd"/>
      <w:r w:rsidRPr="00E25E13">
        <w:t>)</w:t>
      </w:r>
      <w:r w:rsidR="00E42405" w:rsidRPr="008A1638">
        <w:t xml:space="preserve"> </w:t>
      </w:r>
      <w:r w:rsidR="00E42405" w:rsidRPr="008A1638">
        <w:fldChar w:fldCharType="begin">
          <w:fldData xml:space="preserve">PEVuZE5vdGU+PENpdGU+PEF1dGhvcj5MZWU8L0F1dGhvcj48WWVhcj4yMDIyPC9ZZWFyPjxSZWNO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jAzLTEyMTA8L3BhZ2VzPjx2b2x1bWU+Mjg8L3ZvbHVtZT48bnVtYmVyPjk8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DEzLTE4MjY8L3BhZ2VzPjx2b2x1bWU+MzgzPC92b2x1bWU+PG51bWJl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</w:fldData>
        </w:fldChar>
      </w:r>
      <w:r w:rsidR="00E42405" w:rsidRPr="008A1638">
        <w:instrText xml:space="preserve"> ADDIN EN.CITE </w:instrText>
      </w:r>
      <w:r w:rsidR="00E42405" w:rsidRPr="008A1638">
        <w:fldChar w:fldCharType="begin">
          <w:fldData xml:space="preserve">PEVuZE5vdGU+PENpdGU+PEF1dGhvcj5MZWU8L0F1dGhvcj48WWVhcj4yMDIyPC9ZZWFyPjxSZWNO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jAzLTEyMTA8L3BhZ2VzPjx2b2x1bWU+Mjg8L3ZvbHVtZT48bnVtYmVyPjk8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DEzLTE4MjY8L3BhZ2VzPjx2b2x1bWU+MzgzPC92b2x1bWU+PG51bWJl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</w:fldData>
        </w:fldChar>
      </w:r>
      <w:r w:rsidR="00E42405" w:rsidRPr="008A1638">
        <w:instrText xml:space="preserve"> ADDIN EN.CITE.DATA </w:instrText>
      </w:r>
      <w:r w:rsidR="00E42405" w:rsidRPr="008A1638">
        <w:fldChar w:fldCharType="end"/>
      </w:r>
      <w:r w:rsidR="00E42405" w:rsidRPr="008A1638">
        <w:fldChar w:fldCharType="separate"/>
      </w:r>
      <w:r w:rsidR="00E42405" w:rsidRPr="008A1638">
        <w:rPr>
          <w:noProof/>
        </w:rPr>
        <w:t>(21-23)</w:t>
      </w:r>
      <w:r w:rsidR="00E42405" w:rsidRPr="008A1638">
        <w:fldChar w:fldCharType="end"/>
      </w:r>
      <w:r w:rsidR="00E42405" w:rsidRPr="008A1638">
        <w:t>. Viral proteases are essential in the viral life cycle</w:t>
      </w:r>
      <w:r w:rsidR="004A2DA6">
        <w:t>,</w:t>
      </w:r>
      <w:r w:rsidR="00E42405" w:rsidRPr="008A1638">
        <w:t xml:space="preserve"> and nirmatrelvir is an example of a drug inhibiting SARS-CoV-2 proteases</w:t>
      </w:r>
      <w:r w:rsidR="001014A2" w:rsidRPr="008A1638">
        <w:t xml:space="preserve"> </w:t>
      </w:r>
      <w:r w:rsidR="001014A2" w:rsidRPr="008A1638">
        <w:fldChar w:fldCharType="begin">
          <w:fldData xml:space="preserve">PEVuZE5vdGU+PENpdGU+PEF1dGhvcj5IYW1tb25kPC9BdXRob3I+PFllYXI+MjAyMjwvWWVhcj48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zOTctMTQwODwvcGFnZXM+PHZvbHVtZT4zODY8L3Zv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</w:fldData>
        </w:fldChar>
      </w:r>
      <w:r w:rsidR="001014A2" w:rsidRPr="008A1638">
        <w:instrText xml:space="preserve"> ADDIN EN.CITE </w:instrText>
      </w:r>
      <w:r w:rsidR="001014A2" w:rsidRPr="008A1638">
        <w:fldChar w:fldCharType="begin">
          <w:fldData xml:space="preserve">PEVuZE5vdGU+PENpdGU+PEF1dGhvcj5IYW1tb25kPC9BdXRob3I+PFllYXI+MjAyMjwvWWVhcj48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zOTctMTQwODwvcGFnZXM+PHZvbHVtZT4zODY8L3Zv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</w:fldData>
        </w:fldChar>
      </w:r>
      <w:r w:rsidR="001014A2" w:rsidRPr="008A1638">
        <w:instrText xml:space="preserve"> ADDIN EN.CITE.DATA </w:instrText>
      </w:r>
      <w:r w:rsidR="001014A2" w:rsidRPr="008A1638">
        <w:fldChar w:fldCharType="end"/>
      </w:r>
      <w:r w:rsidR="001014A2" w:rsidRPr="008A1638">
        <w:fldChar w:fldCharType="separate"/>
      </w:r>
      <w:r w:rsidR="001014A2" w:rsidRPr="008A1638">
        <w:rPr>
          <w:noProof/>
        </w:rPr>
        <w:t>(24)</w:t>
      </w:r>
      <w:r w:rsidR="001014A2" w:rsidRPr="008A1638">
        <w:fldChar w:fldCharType="end"/>
      </w:r>
      <w:r w:rsidR="00E42405" w:rsidRPr="008A1638">
        <w:t xml:space="preserve">. </w:t>
      </w:r>
      <w:r w:rsidRPr="00E25E13">
        <w:t xml:space="preserve">This drug inhibits </w:t>
      </w:r>
      <w:proofErr w:type="spellStart"/>
      <w:r w:rsidRPr="00E25E13">
        <w:t>Mpro</w:t>
      </w:r>
      <w:proofErr w:type="spellEnd"/>
      <w:r w:rsidRPr="00E25E13">
        <w:t xml:space="preserve"> (3CL protease) and is combined with ritonavir, which inhibits CYP450-3A4 to increase its half-life. However, there is problem with these drugs. As has been observed with HIV infection, the virus mutates rapidly, leading to drug resistance. This can be solved </w:t>
      </w:r>
      <w:r w:rsidR="004A2DA6" w:rsidRPr="00E25E13">
        <w:t xml:space="preserve">effectively </w:t>
      </w:r>
      <w:r w:rsidRPr="00E25E13">
        <w:t xml:space="preserve">by developing combinations of drugs directed to different viral targets, such as </w:t>
      </w:r>
      <w:proofErr w:type="spellStart"/>
      <w:r w:rsidRPr="00E25E13">
        <w:t>RdRP</w:t>
      </w:r>
      <w:proofErr w:type="spellEnd"/>
      <w:r w:rsidRPr="00E25E13">
        <w:t xml:space="preserve"> and </w:t>
      </w:r>
      <w:proofErr w:type="spellStart"/>
      <w:r w:rsidRPr="00E25E13">
        <w:t>Mpro</w:t>
      </w:r>
      <w:proofErr w:type="spellEnd"/>
      <w:r w:rsidRPr="00E25E13">
        <w:t xml:space="preserve">. </w:t>
      </w:r>
      <w:r w:rsidR="004A2DA6">
        <w:t xml:space="preserve">It can also be solved by </w:t>
      </w:r>
      <w:r w:rsidRPr="00E25E13">
        <w:t xml:space="preserve">repurposing already registered anticancer drugs, which are likely or proven to be effective; examples are antimetabolites such 6-mercaptopurine or antifolates such as </w:t>
      </w:r>
      <w:proofErr w:type="spellStart"/>
      <w:r w:rsidRPr="00E25E13">
        <w:t>methothexate</w:t>
      </w:r>
      <w:proofErr w:type="spellEnd"/>
      <w:r w:rsidR="00D92B72" w:rsidRPr="008A1638">
        <w:t xml:space="preserve"> </w:t>
      </w:r>
      <w:r w:rsidR="00D92B72" w:rsidRPr="008A1638">
        <w:fldChar w:fldCharType="begin">
          <w:fldData xml:space="preserve">PEVuZE5vdGU+PENpdGU+PEF1dGhvcj5TdGVnbWFubjwvQXV0aG9yPjxZZWFyPjIwMjE8L1llYXI+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</w:fldData>
        </w:fldChar>
      </w:r>
      <w:r w:rsidR="00D92B72" w:rsidRPr="008A1638">
        <w:instrText xml:space="preserve"> ADDIN EN.CITE </w:instrText>
      </w:r>
      <w:r w:rsidR="00D92B72" w:rsidRPr="008A1638">
        <w:fldChar w:fldCharType="begin">
          <w:fldData xml:space="preserve">PEVuZE5vdGU+PENpdGU+PEF1dGhvcj5TdGVnbWFubjwvQXV0aG9yPjxZZWFyPjIwMjE8L1llYXI+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</w:fldData>
        </w:fldChar>
      </w:r>
      <w:r w:rsidR="00D92B72" w:rsidRPr="008A1638">
        <w:instrText xml:space="preserve"> ADDIN EN.CITE.DATA </w:instrText>
      </w:r>
      <w:r w:rsidR="00D92B72" w:rsidRPr="008A1638">
        <w:fldChar w:fldCharType="end"/>
      </w:r>
      <w:r w:rsidR="00D92B72" w:rsidRPr="008A1638">
        <w:fldChar w:fldCharType="separate"/>
      </w:r>
      <w:r w:rsidR="00D92B72" w:rsidRPr="008A1638">
        <w:rPr>
          <w:noProof/>
        </w:rPr>
        <w:t>(25-27)</w:t>
      </w:r>
      <w:r w:rsidR="00D92B72" w:rsidRPr="008A1638">
        <w:fldChar w:fldCharType="end"/>
      </w:r>
      <w:r w:rsidR="00E42405" w:rsidRPr="008A1638">
        <w:t xml:space="preserve">. </w:t>
      </w:r>
      <w:r w:rsidRPr="00E25E13">
        <w:t xml:space="preserve">For instance, </w:t>
      </w:r>
      <w:proofErr w:type="spellStart"/>
      <w:r w:rsidRPr="00E25E13">
        <w:t>metrotrexate</w:t>
      </w:r>
      <w:proofErr w:type="spellEnd"/>
      <w:r w:rsidRPr="00E25E13">
        <w:t xml:space="preserve"> enhances the efficacy of remdesivir, whereas inhibition of </w:t>
      </w:r>
      <w:proofErr w:type="spellStart"/>
      <w:r w:rsidRPr="00E25E13">
        <w:t>dihydrororate</w:t>
      </w:r>
      <w:proofErr w:type="spellEnd"/>
      <w:r w:rsidRPr="00E25E13">
        <w:t xml:space="preserve"> dehydrogenase potentiates the effect of </w:t>
      </w:r>
      <w:proofErr w:type="spellStart"/>
      <w:r w:rsidRPr="00E25E13">
        <w:t>molnupiravir</w:t>
      </w:r>
      <w:proofErr w:type="spellEnd"/>
      <w:r w:rsidR="00D92B72" w:rsidRPr="008A1638">
        <w:t xml:space="preserve"> </w:t>
      </w:r>
      <w:r w:rsidR="00D92B72" w:rsidRPr="008A1638">
        <w:fldChar w:fldCharType="begin"/>
      </w:r>
      <w:r w:rsidR="00D92B72" w:rsidRPr="008A1638">
        <w:instrText xml:space="preserve"> ADDIN EN.CITE &lt;EndNote&gt;&lt;Cite&gt;&lt;Author&gt;Stegmann&lt;/Author&gt;&lt;Year&gt;2022&lt;/Year&gt;&lt;RecNum&gt;221&lt;/RecNum&gt;&lt;DisplayText&gt;(28)&lt;/DisplayText&gt;&lt;record&gt;&lt;rec-number&gt;221&lt;/rec-number&gt;&lt;foreign-keys&gt;&lt;key app="EN" db-id="9f0ep50sjvzxw0eftao5z25xraxsfesvwrdt" timestamp="1685960403"&gt;221&lt;/key&gt;&lt;/foreign-keys&gt;&lt;ref-type name="Journal Article"&gt;17&lt;/ref-type&gt;&lt;contributors&gt;&lt;authors&gt;&lt;author&gt;Stegmann, Kim M&lt;/author&gt;&lt;author&gt;Dickmanns, Antje&lt;/author&gt;&lt;author&gt;Heinen, Natalie&lt;/author&gt;&lt;author&gt;Blaurock, Claudia&lt;/author&gt;&lt;author&gt;Karrasch, Tim&lt;/author&gt;&lt;author&gt;Breithaupt, Angele&lt;/author&gt;&lt;author&gt;Klopfleisch, Robert&lt;/author&gt;&lt;author&gt;Uhlig, Nadja&lt;/author&gt;&lt;author&gt;Eberlein, Valentina&lt;/author&gt;&lt;author&gt;Issmail, Leila&lt;/author&gt;&lt;/authors&gt;&lt;/contributors&gt;&lt;titles&gt;&lt;title&gt;Inhibitors of dihydroorotate dehydrogenase cooperate with molnupiravir and N4-hydroxycytidine to suppress SARS-CoV-2 replication&lt;/title&gt;&lt;secondary-title&gt;Iscience&lt;/secondary-title&gt;&lt;/titles&gt;&lt;periodical&gt;&lt;full-title&gt;Iscience&lt;/full-title&gt;&lt;/periodical&gt;&lt;pages&gt;104293&lt;/pages&gt;&lt;volume&gt;25&lt;/volume&gt;&lt;number&gt;5&lt;/number&gt;&lt;dates&gt;&lt;year&gt;2022&lt;/year&gt;&lt;/dates&gt;&lt;isbn&gt;2589-0042&lt;/isbn&gt;&lt;urls&gt;&lt;/urls&gt;&lt;/record&gt;&lt;/Cite&gt;&lt;/EndNote&gt;</w:instrText>
      </w:r>
      <w:r w:rsidR="00D92B72" w:rsidRPr="008A1638">
        <w:fldChar w:fldCharType="separate"/>
      </w:r>
      <w:r w:rsidR="00D92B72" w:rsidRPr="008A1638">
        <w:rPr>
          <w:noProof/>
        </w:rPr>
        <w:t>(28)</w:t>
      </w:r>
      <w:r w:rsidR="00D92B72" w:rsidRPr="008A1638">
        <w:fldChar w:fldCharType="end"/>
      </w:r>
      <w:r w:rsidR="00E42405" w:rsidRPr="008A1638">
        <w:t xml:space="preserve">. </w:t>
      </w:r>
    </w:p>
    <w:p w14:paraId="5035AE3A" w14:textId="5552207F" w:rsidR="00E42405" w:rsidRDefault="00CF70CD" w:rsidP="00E802DE">
      <w:pPr>
        <w:bidi w:val="0"/>
        <w:jc w:val="both"/>
      </w:pPr>
      <w:r w:rsidRPr="00CF70CD">
        <w:t>The development of these combinations is rapidly proceeding. With experience in designing combinations for HIV treatment and cancer, more effective combination treatments will likely be available both for SARS-CoV-2 and other viral infections.</w:t>
      </w:r>
      <w:r>
        <w:t xml:space="preserve"> </w:t>
      </w:r>
    </w:p>
    <w:p w14:paraId="63F50DC2" w14:textId="77777777" w:rsidR="00E42405" w:rsidRDefault="00E42405" w:rsidP="00E802DE">
      <w:pPr>
        <w:bidi w:val="0"/>
        <w:jc w:val="both"/>
      </w:pPr>
    </w:p>
    <w:p w14:paraId="0D494AD4" w14:textId="4D1BEC96" w:rsidR="00EE06C4" w:rsidRPr="00EE06C4" w:rsidRDefault="00EE06C4" w:rsidP="00E802DE">
      <w:pPr>
        <w:bidi w:val="0"/>
        <w:jc w:val="both"/>
        <w:rPr>
          <w:b/>
          <w:bCs/>
        </w:rPr>
      </w:pPr>
      <w:r>
        <w:rPr>
          <w:b/>
          <w:bCs/>
        </w:rPr>
        <w:t>Medical and Health Challenges</w:t>
      </w:r>
    </w:p>
    <w:p w14:paraId="31251582" w14:textId="77777777" w:rsidR="00990389" w:rsidRPr="008C37EA" w:rsidRDefault="00990389" w:rsidP="00E802DE">
      <w:pPr>
        <w:bidi w:val="0"/>
        <w:jc w:val="both"/>
        <w:rPr>
          <w:b/>
          <w:bCs/>
          <w:i/>
          <w:iCs/>
          <w:u w:val="single"/>
        </w:rPr>
      </w:pPr>
      <w:r w:rsidRPr="008C37EA">
        <w:rPr>
          <w:b/>
          <w:bCs/>
          <w:i/>
          <w:iCs/>
          <w:u w:val="single"/>
        </w:rPr>
        <w:t>Long COVID-19</w:t>
      </w:r>
    </w:p>
    <w:p w14:paraId="57B87D71" w14:textId="2B1CEDD6" w:rsidR="0026404C" w:rsidRDefault="00990389" w:rsidP="00E802DE">
      <w:pPr>
        <w:bidi w:val="0"/>
        <w:jc w:val="both"/>
      </w:pPr>
      <w:r>
        <w:t xml:space="preserve">Many patients experience difficult, even life-threatening, days and weeks </w:t>
      </w:r>
      <w:r w:rsidR="002E6E39">
        <w:t>following</w:t>
      </w:r>
      <w:r>
        <w:t xml:space="preserve"> infect</w:t>
      </w:r>
      <w:r w:rsidR="002E6E39">
        <w:t>ion</w:t>
      </w:r>
      <w:r>
        <w:t xml:space="preserve"> with </w:t>
      </w:r>
      <w:r w:rsidR="002E6E39">
        <w:t>SARS-CoV-2</w:t>
      </w:r>
      <w:r w:rsidR="00C343E7" w:rsidRPr="00C343E7">
        <w:t xml:space="preserve">, and for high-risk patients immediate </w:t>
      </w:r>
      <w:r w:rsidR="00C343E7" w:rsidRPr="00041228">
        <w:t xml:space="preserve">mortality remains a </w:t>
      </w:r>
      <w:r w:rsidR="007062BB">
        <w:t>danger</w:t>
      </w:r>
      <w:r w:rsidR="000665D0">
        <w:t xml:space="preserve"> </w:t>
      </w:r>
      <w:r w:rsidR="000665D0">
        <w:fldChar w:fldCharType="begin"/>
      </w:r>
      <w:r w:rsidR="00D92B72">
        <w:instrText xml:space="preserve"> ADDIN EN.CITE &lt;EndNote&gt;&lt;Cite&gt;&lt;Author&gt;Rezaei&lt;/Author&gt;&lt;Year&gt;2021&lt;/Year&gt;&lt;RecNum&gt;176&lt;/RecNum&gt;&lt;DisplayText&gt;(29)&lt;/DisplayText&gt;&lt;record&gt;&lt;rec-number&gt;176&lt;/rec-number&gt;&lt;foreign-keys&gt;&lt;key app="EN" db-id="9f0ep50sjvzxw0eftao5z25xraxsfesvwrdt" timestamp="1685871519"&gt;176&lt;/key&gt;&lt;/foreign-keys&gt;&lt;ref-type name="Book Section"&gt;5&lt;/ref-type&gt;&lt;contributors&gt;&lt;authors&gt;&lt;author&gt;Rezaei, Nima&lt;/author&gt;&lt;author&gt;Ashkevarian, Saboura&lt;/author&gt;&lt;author&gt;Fathi, Mahsa Keshavarz&lt;/author&gt;&lt;author&gt;Hanaei, Sara&lt;/author&gt;&lt;author&gt;Kolahchi, Zahra&lt;/author&gt;&lt;author&gt;Ladi Seyedian, Seyedeh-Sanam&lt;/author&gt;&lt;author&gt;Rayzan, Elham&lt;/author&gt;&lt;author&gt;Sarzaeim, Mojdeh&lt;/author&gt;&lt;author&gt;Vahed, Aida&lt;/author&gt;&lt;author&gt;Mohamed, Kawthar&lt;/author&gt;&lt;author&gt;Momtazmanesh, Sarah&lt;/author&gt;&lt;author&gt;Moradian, Negar&lt;/author&gt;&lt;author&gt;Pirkoohi, Zahra Rahimi&lt;/author&gt;&lt;author&gt;Sameeifar, Noosha&lt;/author&gt;&lt;author&gt;Yousefpour, Mahsa&lt;/author&gt;&lt;author&gt;Sargoli, Sepideh&lt;/author&gt;&lt;author&gt;Adiban, Saina&lt;/author&gt;&lt;author&gt;Vahed, Aida&lt;/author&gt;&lt;author&gt;Yazdanpanah, Niloufar&lt;/author&gt;&lt;author&gt;Ziaei, Heliya&lt;/author&gt;&lt;author&gt;Saghazadeh, Amene&lt;/author&gt;&lt;/authors&gt;&lt;secondary-authors&gt;&lt;author&gt;Rezaei, Nima&lt;/author&gt;&lt;/secondary-authors&gt;&lt;/contributors&gt;&lt;titles&gt;&lt;title&gt;Introduction on Coronavirus Disease (COVID-19) Pandemic: The Global Challenge&lt;/title&gt;&lt;secondary-title&gt;Coronavirus Disease - COVID-19&lt;/secondary-title&gt;&lt;/titles&gt;&lt;pages&gt;1-22&lt;/pages&gt;&lt;dates&gt;&lt;year&gt;2021&lt;/year&gt;&lt;pub-dates&gt;&lt;date&gt;2021//&lt;/date&gt;&lt;/pub-dates&gt;&lt;/dates&gt;&lt;pub-location&gt;Cham&lt;/pub-location&gt;&lt;publisher&gt;Springer International Publishing&lt;/publisher&gt;&lt;isbn&gt;978-3-030-63761-3&lt;/isbn&gt;&lt;urls&gt;&lt;related-urls&gt;&lt;url&gt;https://doi.org/10.1007/978-3-030-63761-3_1&lt;/url&gt;&lt;/related-urls&gt;&lt;/urls&gt;&lt;electronic-resource-num&gt;10.1007/978-3-030-63761-3_1&lt;/electronic-resource-num&gt;&lt;/record&gt;&lt;/Cite&gt;&lt;/EndNote&gt;</w:instrText>
      </w:r>
      <w:r w:rsidR="000665D0">
        <w:fldChar w:fldCharType="separate"/>
      </w:r>
      <w:r w:rsidR="00D92B72">
        <w:rPr>
          <w:noProof/>
        </w:rPr>
        <w:t>(29)</w:t>
      </w:r>
      <w:r w:rsidR="000665D0">
        <w:fldChar w:fldCharType="end"/>
      </w:r>
      <w:r w:rsidR="002E6E39">
        <w:t>.</w:t>
      </w:r>
      <w:r w:rsidRPr="00041228">
        <w:t xml:space="preserve"> </w:t>
      </w:r>
      <w:r w:rsidR="002E6E39">
        <w:t>Nevertheless</w:t>
      </w:r>
      <w:r w:rsidRPr="00041228">
        <w:t xml:space="preserve">, </w:t>
      </w:r>
      <w:r w:rsidR="00D320BA" w:rsidRPr="00041228">
        <w:t xml:space="preserve">most infected people will survive the acute episode, </w:t>
      </w:r>
      <w:r w:rsidR="00AD5C36">
        <w:t>although</w:t>
      </w:r>
      <w:r w:rsidR="00D320BA" w:rsidRPr="00041228">
        <w:t xml:space="preserve"> the health challenges</w:t>
      </w:r>
      <w:r w:rsidR="007062BB">
        <w:t xml:space="preserve"> may not </w:t>
      </w:r>
      <w:r w:rsidR="00D320BA" w:rsidRPr="00041228">
        <w:t xml:space="preserve">end </w:t>
      </w:r>
      <w:r w:rsidR="007062BB">
        <w:t>quickly</w:t>
      </w:r>
      <w:r w:rsidR="00D320BA" w:rsidRPr="00041228">
        <w:t xml:space="preserve">. </w:t>
      </w:r>
      <w:r w:rsidR="00AD5C36">
        <w:t>A good number</w:t>
      </w:r>
      <w:r w:rsidR="00EA7044">
        <w:t xml:space="preserve"> of</w:t>
      </w:r>
      <w:r w:rsidR="00D320BA" w:rsidRPr="00041228">
        <w:t xml:space="preserve"> </w:t>
      </w:r>
      <w:r w:rsidRPr="00041228">
        <w:t xml:space="preserve">patients face </w:t>
      </w:r>
      <w:r w:rsidR="00D320BA" w:rsidRPr="00041228">
        <w:t>a range of ongoing</w:t>
      </w:r>
      <w:r w:rsidRPr="00041228">
        <w:t xml:space="preserve"> complications after COVID-19 recovery, a condition named long COVID-19. </w:t>
      </w:r>
      <w:r w:rsidR="00041228" w:rsidRPr="00041228">
        <w:t xml:space="preserve">It is estimated that more than 10% of patients develop long COVID-19, and more than 65 million individuals worldwide suffer from </w:t>
      </w:r>
      <w:r w:rsidR="008A5AD4">
        <w:t>it</w:t>
      </w:r>
      <w:r w:rsidR="00041228" w:rsidRPr="00041228">
        <w:t>. Multiple organs system are affected</w:t>
      </w:r>
      <w:r w:rsidR="007062BB">
        <w:t xml:space="preserve"> by </w:t>
      </w:r>
      <w:r w:rsidR="007062BB" w:rsidRPr="00041228">
        <w:t>long COVID-19</w:t>
      </w:r>
      <w:r w:rsidR="00041228" w:rsidRPr="00041228">
        <w:t xml:space="preserve"> with diverse clinical manifestation</w:t>
      </w:r>
      <w:r w:rsidR="007062BB">
        <w:t>s</w:t>
      </w:r>
      <w:r w:rsidR="00041228" w:rsidRPr="00041228">
        <w:t>, including those that rese</w:t>
      </w:r>
      <w:r w:rsidR="00041228">
        <w:t xml:space="preserve">mble </w:t>
      </w:r>
      <w:r w:rsidR="00041228" w:rsidRPr="00041228">
        <w:t>chronic fatigue syndrome</w:t>
      </w:r>
      <w:r w:rsidR="00041228">
        <w:t>/</w:t>
      </w:r>
      <w:proofErr w:type="spellStart"/>
      <w:r w:rsidR="00041228">
        <w:t>myalgic</w:t>
      </w:r>
      <w:proofErr w:type="spellEnd"/>
      <w:r w:rsidR="00041228">
        <w:t xml:space="preserve"> encephalomyelitis (CFS/ME)</w:t>
      </w:r>
      <w:r w:rsidR="00041228" w:rsidRPr="00041228">
        <w:t xml:space="preserve"> </w:t>
      </w:r>
      <w:r w:rsidR="00A516B2">
        <w:t xml:space="preserve">and </w:t>
      </w:r>
      <w:r w:rsidR="00041228" w:rsidRPr="00041228">
        <w:t xml:space="preserve">postural orthostatic tachycardia syndrome (POTS) </w:t>
      </w:r>
      <w:r w:rsidR="00041228" w:rsidRPr="00041228">
        <w:fldChar w:fldCharType="begin">
          <w:fldData xml:space="preserve">PEVuZE5vdGU+PENpdGU+PEF1dGhvcj5EYXZpczwvQXV0aG9yPjxZZWFyPjIwMjE8L1llYXI+PFJl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</w:fldData>
        </w:fldChar>
      </w:r>
      <w:r w:rsidR="00D92B72">
        <w:instrText xml:space="preserve"> ADDIN EN.CITE </w:instrText>
      </w:r>
      <w:r w:rsidR="00D92B72">
        <w:fldChar w:fldCharType="begin">
          <w:fldData xml:space="preserve">PEVuZE5vdGU+PENpdGU+PEF1dGhvcj5EYXZpczwvQXV0aG9yPjxZZWFyPjIwMjE8L1llYXI+PFJl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</w:fldData>
        </w:fldChar>
      </w:r>
      <w:r w:rsidR="00D92B72">
        <w:instrText xml:space="preserve"> ADDIN EN.CITE.DATA </w:instrText>
      </w:r>
      <w:r w:rsidR="00D92B72">
        <w:fldChar w:fldCharType="end"/>
      </w:r>
      <w:r w:rsidR="00041228" w:rsidRPr="00041228">
        <w:fldChar w:fldCharType="separate"/>
      </w:r>
      <w:r w:rsidR="00D92B72">
        <w:rPr>
          <w:noProof/>
        </w:rPr>
        <w:t>(30-32)</w:t>
      </w:r>
      <w:r w:rsidR="00041228" w:rsidRPr="00041228">
        <w:fldChar w:fldCharType="end"/>
      </w:r>
      <w:r w:rsidR="00041228" w:rsidRPr="00041228">
        <w:t>. Incidence</w:t>
      </w:r>
      <w:r w:rsidR="007062BB">
        <w:t>s</w:t>
      </w:r>
      <w:r w:rsidR="00041228" w:rsidRPr="00041228">
        <w:t xml:space="preserve"> of long COVID-19 </w:t>
      </w:r>
      <w:r w:rsidR="007062BB">
        <w:t>are</w:t>
      </w:r>
      <w:r w:rsidR="00041228" w:rsidRPr="00041228">
        <w:t xml:space="preserve"> most</w:t>
      </w:r>
      <w:r w:rsidR="007062BB">
        <w:t xml:space="preserve"> frequent</w:t>
      </w:r>
      <w:r w:rsidR="00041228" w:rsidRPr="00041228">
        <w:t xml:space="preserve"> in hospitalized patients, followed by non-hospitalized and vaccinated individuals </w:t>
      </w:r>
      <w:r w:rsidR="00041228" w:rsidRPr="00041228">
        <w:fldChar w:fldCharType="begin"/>
      </w:r>
      <w:r w:rsidR="00D92B72">
        <w:instrText xml:space="preserve"> ADDIN EN.CITE &lt;EndNote&gt;&lt;Cite&gt;&lt;Author&gt;Davis&lt;/Author&gt;&lt;Year&gt;2023&lt;/Year&gt;&lt;RecNum&gt;141&lt;/RecNum&gt;&lt;DisplayText&gt;(33)&lt;/DisplayText&gt;&lt;record&gt;&lt;rec-number&gt;141&lt;/rec-number&gt;&lt;foreign-keys&gt;&lt;key app="EN" db-id="9f0ep50sjvzxw0eftao5z25xraxsfesvwrdt" timestamp="1685861127"&gt;141&lt;/key&gt;&lt;/foreign-keys&gt;&lt;ref-type name="Journal Article"&gt;17&lt;/ref-type&gt;&lt;contributors&gt;&lt;authors&gt;&lt;author&gt;Davis, Hannah E&lt;/author&gt;&lt;author&gt;McCorkell, Lisa&lt;/author&gt;&lt;author&gt;Vogel, Julia Moore&lt;/author&gt;&lt;author&gt;Topol, Eric J&lt;/author&gt;&lt;/authors&gt;&lt;/contributors&gt;&lt;titles&gt;&lt;title&gt;Long COVID: major findings, mechanisms and recommendations&lt;/title&gt;&lt;secondary-title&gt;Nature Reviews Microbiology&lt;/secondary-title&gt;&lt;/titles&gt;&lt;periodical&gt;&lt;full-title&gt;Nature Reviews Microbiology&lt;/full-title&gt;&lt;/periodical&gt;&lt;pages&gt;1-14&lt;/pages&gt;&lt;dates&gt;&lt;year&gt;2023&lt;/year&gt;&lt;/dates&gt;&lt;isbn&gt;1740-1526&lt;/isbn&gt;&lt;urls&gt;&lt;/urls&gt;&lt;/record&gt;&lt;/Cite&gt;&lt;/EndNote&gt;</w:instrText>
      </w:r>
      <w:r w:rsidR="00041228" w:rsidRPr="00041228">
        <w:fldChar w:fldCharType="separate"/>
      </w:r>
      <w:r w:rsidR="00D92B72">
        <w:rPr>
          <w:noProof/>
        </w:rPr>
        <w:t>(33)</w:t>
      </w:r>
      <w:r w:rsidR="00041228" w:rsidRPr="00041228">
        <w:fldChar w:fldCharType="end"/>
      </w:r>
      <w:r w:rsidR="00041228" w:rsidRPr="00041228">
        <w:t xml:space="preserve">. Patients present with clinical manifestations of organ system and tissues, including neurologic and cognition system (memory loss, cognitive impairment, paresthesia, dizziness and </w:t>
      </w:r>
      <w:r w:rsidR="002A2EB4">
        <w:t>im</w:t>
      </w:r>
      <w:r w:rsidR="00041228" w:rsidRPr="00041228">
        <w:t>balance, sensitivity to light and noise, loss of smell or taste, autonomic dysfunction, tinnitus, hearing loss</w:t>
      </w:r>
      <w:r w:rsidR="00115B88">
        <w:t>,</w:t>
      </w:r>
      <w:r w:rsidR="00041228" w:rsidRPr="00041228">
        <w:t xml:space="preserve"> vertigo), reproductive system (menstrual irregularities), respiratory system (shortness of breath, cough), gastrointestinal system (nausea, abdominal pain, loss of appetite, heartburn</w:t>
      </w:r>
      <w:r w:rsidR="00115B88">
        <w:t>,</w:t>
      </w:r>
      <w:r w:rsidR="00041228" w:rsidRPr="00041228">
        <w:t xml:space="preserve"> </w:t>
      </w:r>
      <w:r w:rsidR="00041228">
        <w:t>constipation), dysautonomia, C</w:t>
      </w:r>
      <w:r w:rsidR="00041228" w:rsidRPr="00041228">
        <w:t>F</w:t>
      </w:r>
      <w:r w:rsidR="00041228">
        <w:t>S</w:t>
      </w:r>
      <w:r w:rsidR="00041228" w:rsidRPr="00041228">
        <w:t>/ME (</w:t>
      </w:r>
      <w:proofErr w:type="spellStart"/>
      <w:r w:rsidR="00041228" w:rsidRPr="00041228">
        <w:t>postexertional</w:t>
      </w:r>
      <w:proofErr w:type="spellEnd"/>
      <w:r w:rsidR="00041228" w:rsidRPr="00041228">
        <w:t xml:space="preserve"> malaise, unrefreshing sleep</w:t>
      </w:r>
      <w:r w:rsidR="00115B88">
        <w:t>,</w:t>
      </w:r>
      <w:r w:rsidR="00041228" w:rsidRPr="00041228">
        <w:t xml:space="preserve"> cognitive impairment and/or orthostatic intolerance), vascular tissue and organ damage (increased risks of deep vein thrombosis, pulmonary embolism</w:t>
      </w:r>
      <w:r w:rsidR="00115B88">
        <w:t>,</w:t>
      </w:r>
      <w:r w:rsidR="00041228" w:rsidRPr="00041228">
        <w:t xml:space="preserve"> bleeding), and endocrine disorders (low cortisol) </w:t>
      </w:r>
      <w:r w:rsidRPr="00041228">
        <w:fldChar w:fldCharType="begin">
          <w:fldData xml:space="preserve">PEVuZE5vdGU+PENpdGU+PEF1dGhvcj5OYWxiYW5kaWFuPC9BdXRob3I+PFllYXI+MjAyMTwvWWVh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</w:fldData>
        </w:fldChar>
      </w:r>
      <w:r w:rsidR="00D92B72">
        <w:instrText xml:space="preserve"> ADDIN EN.CITE </w:instrText>
      </w:r>
      <w:r w:rsidR="00D92B72">
        <w:fldChar w:fldCharType="begin">
          <w:fldData xml:space="preserve">PEVuZE5vdGU+PENpdGU+PEF1dGhvcj5OYWxiYW5kaWFuPC9BdXRob3I+PFllYXI+MjAyMTwvWWVh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</w:fldData>
        </w:fldChar>
      </w:r>
      <w:r w:rsidR="00D92B72">
        <w:instrText xml:space="preserve"> ADDIN EN.CITE.DATA </w:instrText>
      </w:r>
      <w:r w:rsidR="00D92B72">
        <w:fldChar w:fldCharType="end"/>
      </w:r>
      <w:r w:rsidRPr="00041228">
        <w:fldChar w:fldCharType="separate"/>
      </w:r>
      <w:r w:rsidR="00D92B72">
        <w:rPr>
          <w:noProof/>
        </w:rPr>
        <w:t>(34, 35)</w:t>
      </w:r>
      <w:r w:rsidRPr="00041228">
        <w:fldChar w:fldCharType="end"/>
      </w:r>
      <w:r w:rsidRPr="00041228">
        <w:t>.</w:t>
      </w:r>
      <w:r>
        <w:t xml:space="preserve"> </w:t>
      </w:r>
    </w:p>
    <w:p w14:paraId="1897F6A7" w14:textId="238A1569" w:rsidR="00CA3763" w:rsidRDefault="009F038F" w:rsidP="00E802DE">
      <w:pPr>
        <w:bidi w:val="0"/>
        <w:jc w:val="both"/>
      </w:pPr>
      <w:r w:rsidRPr="009F038F">
        <w:t xml:space="preserve">Various mechanisms have been proposed to explain long COVID-19 symptoms. Angiotensin-converting enzyme 2 (ACE2), which is </w:t>
      </w:r>
      <w:r w:rsidR="0045672A" w:rsidRPr="009F038F">
        <w:t>well recognized</w:t>
      </w:r>
      <w:r w:rsidRPr="009F038F">
        <w:t xml:space="preserve"> as the COVID-19 entry portal into cells, is also expressed in different non-respiratory tissues. Therefore, viral replication in ACE2-expressing cells in different tissues may induce a local inflammatory response, which has been suggested to contribute to prolonged COVID-19 pathophysiology</w:t>
      </w:r>
      <w:r w:rsidR="0045672A">
        <w:t xml:space="preserve"> </w:t>
      </w:r>
      <w:r w:rsidR="0045672A">
        <w:fldChar w:fldCharType="begin">
          <w:fldData xml:space="preserve">PEVuZE5vdGU+PENpdGU+PEF1dGhvcj5LaGF6YWFsPC9BdXRob3I+PFllYXI+MjAyMjwvWWVhcj48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</w:fldData>
        </w:fldChar>
      </w:r>
      <w:r w:rsidR="0045672A">
        <w:instrText xml:space="preserve"> ADDIN EN.CITE </w:instrText>
      </w:r>
      <w:r w:rsidR="0045672A">
        <w:fldChar w:fldCharType="begin">
          <w:fldData xml:space="preserve">PEVuZE5vdGU+PENpdGU+PEF1dGhvcj5LaGF6YWFsPC9BdXRob3I+PFllYXI+MjAyMjwvWWVhcj48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</w:fldData>
        </w:fldChar>
      </w:r>
      <w:r w:rsidR="0045672A">
        <w:instrText xml:space="preserve"> ADDIN EN.CITE.DATA </w:instrText>
      </w:r>
      <w:r w:rsidR="0045672A">
        <w:fldChar w:fldCharType="end"/>
      </w:r>
      <w:r w:rsidR="0045672A">
        <w:fldChar w:fldCharType="separate"/>
      </w:r>
      <w:r w:rsidR="0045672A">
        <w:rPr>
          <w:noProof/>
        </w:rPr>
        <w:t>(36)</w:t>
      </w:r>
      <w:r w:rsidR="0045672A">
        <w:fldChar w:fldCharType="end"/>
      </w:r>
      <w:r w:rsidR="0045672A">
        <w:t>.</w:t>
      </w:r>
      <w:r w:rsidRPr="009F038F">
        <w:t xml:space="preserve"> In addition, the host immune system may be a culprit. Activation of innate immune system can contribute to disease pathology</w:t>
      </w:r>
      <w:r w:rsidR="00990389" w:rsidRPr="00464F0F">
        <w:t xml:space="preserve"> </w:t>
      </w:r>
      <w:r w:rsidR="00990389" w:rsidRPr="00464F0F">
        <w:fldChar w:fldCharType="begin">
          <w:fldData xml:space="preserve">PEVuZE5vdGU+PENpdGU+PEF1dGhvcj5MdWNhczwvQXV0aG9yPjxZZWFyPjIwMjA8L1llYXI+PFJl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</w:fldData>
        </w:fldChar>
      </w:r>
      <w:r w:rsidR="0045672A">
        <w:instrText xml:space="preserve"> ADDIN EN.CITE </w:instrText>
      </w:r>
      <w:r w:rsidR="0045672A">
        <w:fldChar w:fldCharType="begin">
          <w:fldData xml:space="preserve">PEVuZE5vdGU+PENpdGU+PEF1dGhvcj5MdWNhczwvQXV0aG9yPjxZZWFyPjIwMjA8L1llYXI+PFJl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</w:fldData>
        </w:fldChar>
      </w:r>
      <w:r w:rsidR="0045672A">
        <w:instrText xml:space="preserve"> ADDIN EN.CITE.DATA </w:instrText>
      </w:r>
      <w:r w:rsidR="0045672A">
        <w:fldChar w:fldCharType="end"/>
      </w:r>
      <w:r w:rsidR="00990389" w:rsidRPr="00464F0F">
        <w:fldChar w:fldCharType="separate"/>
      </w:r>
      <w:r w:rsidR="0045672A">
        <w:rPr>
          <w:noProof/>
        </w:rPr>
        <w:t>(37)</w:t>
      </w:r>
      <w:r w:rsidR="00990389" w:rsidRPr="00464F0F">
        <w:fldChar w:fldCharType="end"/>
      </w:r>
      <w:r w:rsidR="00990389" w:rsidRPr="00464F0F">
        <w:t xml:space="preserve">. </w:t>
      </w:r>
      <w:r w:rsidR="00CA3763" w:rsidRPr="00464F0F">
        <w:t xml:space="preserve">For instance, SARS-CoV-2 nucleocapsid (N)-protein and spike proteins can trigger complement activation in different ways, which </w:t>
      </w:r>
      <w:r w:rsidR="00AC4EAB">
        <w:t>might</w:t>
      </w:r>
      <w:r w:rsidR="00CA3763" w:rsidRPr="00464F0F">
        <w:t xml:space="preserve"> induce ti</w:t>
      </w:r>
      <w:r w:rsidR="00464F0F" w:rsidRPr="00464F0F">
        <w:t xml:space="preserve">ssue damage and thrombosis </w:t>
      </w:r>
      <w:r w:rsidR="00464F0F" w:rsidRPr="00464F0F">
        <w:fldChar w:fldCharType="begin"/>
      </w:r>
      <w:r w:rsidR="0045672A">
        <w:instrText xml:space="preserve"> ADDIN EN.CITE &lt;EndNote&gt;&lt;Cite&gt;&lt;Author&gt;Flude&lt;/Author&gt;&lt;Year&gt;2021&lt;/Year&gt;&lt;RecNum&gt;142&lt;/RecNum&gt;&lt;DisplayText&gt;(38, 39)&lt;/DisplayText&gt;&lt;record&gt;&lt;rec-number&gt;142&lt;/rec-number&gt;&lt;foreign-keys&gt;&lt;key app="EN" db-id="9f0ep50sjvzxw0eftao5z25xraxsfesvwrdt" timestamp="1685861735"&gt;142&lt;/key&gt;&lt;/foreign-keys&gt;&lt;ref-type name="Journal Article"&gt;17&lt;/ref-type&gt;&lt;contributors&gt;&lt;authors&gt;&lt;author&gt;Flude, Ben M&lt;/author&gt;&lt;author&gt;Nannetti, Giulio&lt;/author&gt;&lt;author&gt;Mitchell, Paige&lt;/author&gt;&lt;author&gt;Compton, Nina&lt;/author&gt;&lt;author&gt;Richards, Chloe&lt;/author&gt;&lt;author&gt;Heurich, Meike&lt;/author&gt;&lt;author&gt;Brancale, Andrea&lt;/author&gt;&lt;author&gt;Ferla, Salvatore&lt;/author&gt;&lt;author&gt;Bassetto, Marcella&lt;/author&gt;&lt;/authors&gt;&lt;/contributors&gt;&lt;titles&gt;&lt;title&gt;Targeting the complement serine protease MASP-2 as a therapeutic strategy for coronavirus infections&lt;/title&gt;&lt;secondary-title&gt;Viruses&lt;/secondary-title&gt;&lt;/titles&gt;&lt;periodical&gt;&lt;full-title&gt;Viruses&lt;/full-title&gt;&lt;/periodical&gt;&lt;pages&gt;312&lt;/pages&gt;&lt;volume&gt;13&lt;/volume&gt;&lt;number&gt;2&lt;/number&gt;&lt;dates&gt;&lt;year&gt;2021&lt;/year&gt;&lt;/dates&gt;&lt;isbn&gt;1999-4915&lt;/isbn&gt;&lt;urls&gt;&lt;/urls&gt;&lt;/record&gt;&lt;/Cite&gt;&lt;Cite&gt;&lt;Author&gt;Yu&lt;/Author&gt;&lt;Year&gt;2020&lt;/Year&gt;&lt;RecNum&gt;143&lt;/RecNum&gt;&lt;record&gt;&lt;rec-number&gt;143&lt;/rec-number&gt;&lt;foreign-keys&gt;&lt;key app="EN" db-id="9f0ep50sjvzxw0eftao5z25xraxsfesvwrdt" timestamp="1685861764"&gt;143&lt;/key&gt;&lt;/foreign-keys&gt;&lt;ref-type name="Journal Article"&gt;17&lt;/ref-type&gt;&lt;contributors&gt;&lt;authors&gt;&lt;author&gt;Yu, Jia&lt;/author&gt;&lt;author&gt;Yuan, Xuan&lt;/author&gt;&lt;author&gt;Chen, Hang&lt;/author&gt;&lt;author&gt;Chaturvedi, Shruti&lt;/author&gt;&lt;author&gt;Braunstein, Evan M&lt;/author&gt;&lt;author&gt;Brodsky, Robert A&lt;/author&gt;&lt;/authors&gt;&lt;/contributors&gt;&lt;titles&gt;&lt;title&gt;Direct activation of the alternative complement pathway by SARS-CoV-2 spike proteins is blocked by factor D inhibition&lt;/title&gt;&lt;secondary-title&gt;Blood&lt;/secondary-title&gt;&lt;/titles&gt;&lt;periodical&gt;&lt;full-title&gt;Blood&lt;/full-title&gt;&lt;/periodical&gt;&lt;pages&gt;2080-2089&lt;/pages&gt;&lt;volume&gt;136&lt;/volume&gt;&lt;number&gt;18&lt;/number&gt;&lt;dates&gt;&lt;year&gt;2020&lt;/year&gt;&lt;/dates&gt;&lt;isbn&gt;0006-4971&lt;/isbn&gt;&lt;urls&gt;&lt;/urls&gt;&lt;/record&gt;&lt;/Cite&gt;&lt;/EndNote&gt;</w:instrText>
      </w:r>
      <w:r w:rsidR="00464F0F" w:rsidRPr="00464F0F">
        <w:fldChar w:fldCharType="separate"/>
      </w:r>
      <w:r w:rsidR="0045672A">
        <w:rPr>
          <w:noProof/>
        </w:rPr>
        <w:t>(38, 39)</w:t>
      </w:r>
      <w:r w:rsidR="00464F0F" w:rsidRPr="00464F0F">
        <w:fldChar w:fldCharType="end"/>
      </w:r>
      <w:r w:rsidR="00CA3763" w:rsidRPr="00464F0F">
        <w:t xml:space="preserve">. These findings have </w:t>
      </w:r>
      <w:r w:rsidR="002A2EB4">
        <w:t>prompted</w:t>
      </w:r>
      <w:r w:rsidR="002A2EB4" w:rsidRPr="00464F0F">
        <w:t xml:space="preserve"> </w:t>
      </w:r>
      <w:r w:rsidR="00CA3763" w:rsidRPr="00464F0F">
        <w:t xml:space="preserve">clinical </w:t>
      </w:r>
      <w:r w:rsidR="00CA3763" w:rsidRPr="00464F0F">
        <w:lastRenderedPageBreak/>
        <w:t>studies on the use of complement inhibitors</w:t>
      </w:r>
      <w:r w:rsidR="00AC4EAB">
        <w:t>,</w:t>
      </w:r>
      <w:r w:rsidR="00CA3763" w:rsidRPr="00464F0F">
        <w:t xml:space="preserve"> such as AMY-101</w:t>
      </w:r>
      <w:r w:rsidR="00AC4EAB">
        <w:t>,</w:t>
      </w:r>
      <w:r w:rsidR="00CA3763" w:rsidRPr="00464F0F">
        <w:t xml:space="preserve"> with successful therapeutic out</w:t>
      </w:r>
      <w:r w:rsidR="00464F0F" w:rsidRPr="00464F0F">
        <w:t xml:space="preserve">comes in COVID-19 patients </w:t>
      </w:r>
      <w:r w:rsidR="00990389" w:rsidRPr="00464F0F">
        <w:fldChar w:fldCharType="begin">
          <w:fldData xml:space="preserve">PEVuZE5vdGU+PENpdGU+PEF1dGhvcj5Tb3VuZzwvQXV0aG9yPjxZZWFyPjIwMjI8L1llYXI+PFJl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</w:fldData>
        </w:fldChar>
      </w:r>
      <w:r w:rsidR="0045672A">
        <w:instrText xml:space="preserve"> ADDIN EN.CITE </w:instrText>
      </w:r>
      <w:r w:rsidR="0045672A">
        <w:fldChar w:fldCharType="begin">
          <w:fldData xml:space="preserve">PEVuZE5vdGU+PENpdGU+PEF1dGhvcj5Tb3VuZzwvQXV0aG9yPjxZZWFyPjIwMjI8L1llYXI+PFJl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</w:fldData>
        </w:fldChar>
      </w:r>
      <w:r w:rsidR="0045672A">
        <w:instrText xml:space="preserve"> ADDIN EN.CITE.DATA </w:instrText>
      </w:r>
      <w:r w:rsidR="0045672A">
        <w:fldChar w:fldCharType="end"/>
      </w:r>
      <w:r w:rsidR="00990389" w:rsidRPr="00464F0F">
        <w:fldChar w:fldCharType="separate"/>
      </w:r>
      <w:r w:rsidR="0045672A">
        <w:rPr>
          <w:noProof/>
        </w:rPr>
        <w:t>(40, 41)</w:t>
      </w:r>
      <w:r w:rsidR="00990389" w:rsidRPr="00464F0F">
        <w:fldChar w:fldCharType="end"/>
      </w:r>
      <w:r w:rsidR="00990389" w:rsidRPr="00464F0F">
        <w:t>.</w:t>
      </w:r>
      <w:r w:rsidR="00990389" w:rsidRPr="00C021AB">
        <w:t xml:space="preserve"> </w:t>
      </w:r>
    </w:p>
    <w:p w14:paraId="73C910DA" w14:textId="03642980" w:rsidR="00464F0F" w:rsidRDefault="00990389" w:rsidP="00E802DE">
      <w:pPr>
        <w:bidi w:val="0"/>
        <w:jc w:val="both"/>
      </w:pPr>
      <w:r w:rsidRPr="00C021AB">
        <w:t>However</w:t>
      </w:r>
      <w:r>
        <w:t xml:space="preserve">, the misdirected immune response is not limited to innate immunity, </w:t>
      </w:r>
      <w:r w:rsidR="00187199">
        <w:t>in view of the</w:t>
      </w:r>
      <w:r>
        <w:t xml:space="preserve"> frequent</w:t>
      </w:r>
      <w:r w:rsidR="00187199">
        <w:t>ly present</w:t>
      </w:r>
      <w:r>
        <w:t xml:space="preserve"> autoantibodies</w:t>
      </w:r>
      <w:r w:rsidR="00D707C2">
        <w:t xml:space="preserve"> that</w:t>
      </w:r>
      <w:r>
        <w:t xml:space="preserve"> target immunomodulatory proteins (such as anti-type I interferon</w:t>
      </w:r>
      <w:r w:rsidR="00187199">
        <w:t>s neutralizing antibodies) and the</w:t>
      </w:r>
      <w:r>
        <w:t xml:space="preserve"> considerable increase in autoantibody reactivities </w:t>
      </w:r>
      <w:r w:rsidR="00187199" w:rsidRPr="00464F0F">
        <w:t>frequently</w:t>
      </w:r>
      <w:r w:rsidRPr="00464F0F">
        <w:t xml:space="preserve"> detected in COVID-19 patients </w:t>
      </w:r>
      <w:r w:rsidRPr="00464F0F">
        <w:fldChar w:fldCharType="begin">
          <w:fldData xml:space="preserve">PEVuZE5vdGU+PENpdGU+PEF1dGhvcj5XYW5nPC9BdXRob3I+PFllYXI+MjAyMTwvWWVhcj48UmVj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=
</w:fldData>
        </w:fldChar>
      </w:r>
      <w:r w:rsidR="0045672A">
        <w:instrText xml:space="preserve"> ADDIN EN.CITE </w:instrText>
      </w:r>
      <w:r w:rsidR="0045672A">
        <w:fldChar w:fldCharType="begin">
          <w:fldData xml:space="preserve">PEVuZE5vdGU+PENpdGU+PEF1dGhvcj5XYW5nPC9BdXRob3I+PFllYXI+MjAyMTwvWWVhcj48UmVj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=
</w:fldData>
        </w:fldChar>
      </w:r>
      <w:r w:rsidR="0045672A">
        <w:instrText xml:space="preserve"> ADDIN EN.CITE.DATA </w:instrText>
      </w:r>
      <w:r w:rsidR="0045672A">
        <w:fldChar w:fldCharType="end"/>
      </w:r>
      <w:r w:rsidRPr="00464F0F">
        <w:fldChar w:fldCharType="separate"/>
      </w:r>
      <w:r w:rsidR="0045672A">
        <w:rPr>
          <w:noProof/>
        </w:rPr>
        <w:t>(42)</w:t>
      </w:r>
      <w:r w:rsidRPr="00464F0F">
        <w:fldChar w:fldCharType="end"/>
      </w:r>
      <w:r w:rsidRPr="00464F0F">
        <w:t>. As an example, a type of autoantibody targeting orexin</w:t>
      </w:r>
      <w:r w:rsidR="00132FA5" w:rsidRPr="00464F0F">
        <w:t>/hypocretin</w:t>
      </w:r>
      <w:r w:rsidRPr="00464F0F">
        <w:t xml:space="preserve"> receptor HCRTR2 impedes orexin signaling, which plays a crucial role in wakefulness and appetite regulation </w:t>
      </w:r>
      <w:r w:rsidRPr="00464F0F">
        <w:fldChar w:fldCharType="begin">
          <w:fldData xml:space="preserve">PEVuZE5vdGU+PENpdGU+PEF1dGhvcj5OaXhvbjwvQXV0aG9yPjxZZWFyPjIwMTU8L1llYXI+PFJl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</w:fldData>
        </w:fldChar>
      </w:r>
      <w:r w:rsidR="0045672A">
        <w:instrText xml:space="preserve"> ADDIN EN.CITE </w:instrText>
      </w:r>
      <w:r w:rsidR="0045672A">
        <w:fldChar w:fldCharType="begin">
          <w:fldData xml:space="preserve">PEVuZE5vdGU+PENpdGU+PEF1dGhvcj5OaXhvbjwvQXV0aG9yPjxZZWFyPjIwMTU8L1llYXI+PFJl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</w:fldData>
        </w:fldChar>
      </w:r>
      <w:r w:rsidR="0045672A">
        <w:instrText xml:space="preserve"> ADDIN EN.CITE.DATA </w:instrText>
      </w:r>
      <w:r w:rsidR="0045672A">
        <w:fldChar w:fldCharType="end"/>
      </w:r>
      <w:r w:rsidRPr="00464F0F">
        <w:fldChar w:fldCharType="separate"/>
      </w:r>
      <w:r w:rsidR="0045672A">
        <w:rPr>
          <w:noProof/>
        </w:rPr>
        <w:t>(43)</w:t>
      </w:r>
      <w:r w:rsidRPr="00464F0F">
        <w:fldChar w:fldCharType="end"/>
      </w:r>
      <w:r w:rsidRPr="00464F0F">
        <w:t xml:space="preserve">. </w:t>
      </w:r>
      <w:r w:rsidR="00464F0F" w:rsidRPr="00464F0F">
        <w:t>A number of cytokines and chemokines are elevated and a number of autoantibodies have been observed in affected individuals, including autoantibodies against ACE2, β2-adrenoceptor, muscarinic M2 receptor, angiotensin II AT1 receptor</w:t>
      </w:r>
      <w:r w:rsidR="00D707C2">
        <w:t>,</w:t>
      </w:r>
      <w:r w:rsidR="00464F0F" w:rsidRPr="00464F0F">
        <w:t xml:space="preserve"> and the angiotensin 1–7 MAS receptor </w:t>
      </w:r>
      <w:r w:rsidR="00464F0F" w:rsidRPr="00464F0F">
        <w:fldChar w:fldCharType="begin"/>
      </w:r>
      <w:r w:rsidR="00D92B72">
        <w:instrText xml:space="preserve"> ADDIN EN.CITE &lt;EndNote&gt;&lt;Cite&gt;&lt;Author&gt;Davis&lt;/Author&gt;&lt;Year&gt;2023&lt;/Year&gt;&lt;RecNum&gt;141&lt;/RecNum&gt;&lt;DisplayText&gt;(33)&lt;/DisplayText&gt;&lt;record&gt;&lt;rec-number&gt;141&lt;/rec-number&gt;&lt;foreign-keys&gt;&lt;key app="EN" db-id="9f0ep50sjvzxw0eftao5z25xraxsfesvwrdt" timestamp="1685861127"&gt;141&lt;/key&gt;&lt;/foreign-keys&gt;&lt;ref-type name="Journal Article"&gt;17&lt;/ref-type&gt;&lt;contributors&gt;&lt;authors&gt;&lt;author&gt;Davis, Hannah E&lt;/author&gt;&lt;author&gt;McCorkell, Lisa&lt;/author&gt;&lt;author&gt;Vogel, Julia Moore&lt;/author&gt;&lt;author&gt;Topol, Eric J&lt;/author&gt;&lt;/authors&gt;&lt;/contributors&gt;&lt;titles&gt;&lt;title&gt;Long COVID: major findings, mechanisms and recommendations&lt;/title&gt;&lt;secondary-title&gt;Nature Reviews Microbiology&lt;/secondary-title&gt;&lt;/titles&gt;&lt;periodical&gt;&lt;full-title&gt;Nature Reviews Microbiology&lt;/full-title&gt;&lt;/periodical&gt;&lt;pages&gt;1-14&lt;/pages&gt;&lt;dates&gt;&lt;year&gt;2023&lt;/year&gt;&lt;/dates&gt;&lt;isbn&gt;1740-1526&lt;/isbn&gt;&lt;urls&gt;&lt;/urls&gt;&lt;/record&gt;&lt;/Cite&gt;&lt;/EndNote&gt;</w:instrText>
      </w:r>
      <w:r w:rsidR="00464F0F" w:rsidRPr="00464F0F">
        <w:fldChar w:fldCharType="separate"/>
      </w:r>
      <w:r w:rsidR="00D92B72">
        <w:rPr>
          <w:noProof/>
        </w:rPr>
        <w:t>(33)</w:t>
      </w:r>
      <w:r w:rsidR="00464F0F" w:rsidRPr="00464F0F">
        <w:fldChar w:fldCharType="end"/>
      </w:r>
      <w:r w:rsidR="00464F0F" w:rsidRPr="00464F0F">
        <w:t>.</w:t>
      </w:r>
    </w:p>
    <w:p w14:paraId="52314A15" w14:textId="439E220C" w:rsidR="00F95B5A" w:rsidRDefault="00990389" w:rsidP="00E802DE">
      <w:pPr>
        <w:bidi w:val="0"/>
        <w:jc w:val="both"/>
      </w:pPr>
      <w:r>
        <w:t xml:space="preserve">In addition, </w:t>
      </w:r>
      <w:r w:rsidR="00D707C2">
        <w:t xml:space="preserve">a </w:t>
      </w:r>
      <w:r>
        <w:t>prolonged inflammatory state due to the</w:t>
      </w:r>
      <w:r w:rsidR="00D707C2">
        <w:t xml:space="preserve"> virus’s </w:t>
      </w:r>
      <w:r w:rsidR="002750B5">
        <w:t>persistence</w:t>
      </w:r>
      <w:r>
        <w:t xml:space="preserve"> in some body tissues </w:t>
      </w:r>
      <w:r>
        <w:fldChar w:fldCharType="begin">
          <w:fldData xml:space="preserve">PEVuZE5vdGU+PENpdGU+PEF1dGhvcj5MaTwvQXV0aG9yPjxZZWFyPjIwMjA8L1llYXI+PFJlY051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</w:fldData>
        </w:fldChar>
      </w:r>
      <w:r w:rsidR="0045672A">
        <w:instrText xml:space="preserve"> ADDIN EN.CITE </w:instrText>
      </w:r>
      <w:r w:rsidR="0045672A">
        <w:fldChar w:fldCharType="begin">
          <w:fldData xml:space="preserve">PEVuZE5vdGU+PENpdGU+PEF1dGhvcj5MaTwvQXV0aG9yPjxZZWFyPjIwMjA8L1llYXI+PFJlY051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</w:fldData>
        </w:fldChar>
      </w:r>
      <w:r w:rsidR="0045672A">
        <w:instrText xml:space="preserve"> ADDIN EN.CITE.DATA </w:instrText>
      </w:r>
      <w:r w:rsidR="0045672A">
        <w:fldChar w:fldCharType="end"/>
      </w:r>
      <w:r>
        <w:fldChar w:fldCharType="separate"/>
      </w:r>
      <w:r w:rsidR="0045672A">
        <w:rPr>
          <w:noProof/>
        </w:rPr>
        <w:t>(44-46)</w:t>
      </w:r>
      <w:r>
        <w:fldChar w:fldCharType="end"/>
      </w:r>
      <w:r>
        <w:t xml:space="preserve"> </w:t>
      </w:r>
      <w:r w:rsidR="00EB0092" w:rsidRPr="00EB0092">
        <w:t>can lead to endovascular and tissue fibrosis. These may be responsible for some lung injuries and cardiac problems post COVID-19, which, in turn, may trigger more complications in other organs</w:t>
      </w:r>
      <w:r>
        <w:t xml:space="preserve"> </w:t>
      </w:r>
      <w:r>
        <w:fldChar w:fldCharType="begin">
          <w:fldData xml:space="preserve">PEVuZE5vdGU+PENpdGU+PEF1dGhvcj5IYW1hIEFtaW48L0F1dGhvcj48WWVhcj4yMDIyPC9ZZWFy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OC03ODwvcGFnZXM+PHZvbHVtZT4xNDI8L3ZvbHVtZT48bnVt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</w:fldData>
        </w:fldChar>
      </w:r>
      <w:r w:rsidR="0045672A">
        <w:instrText xml:space="preserve"> ADDIN EN.CITE </w:instrText>
      </w:r>
      <w:r w:rsidR="0045672A">
        <w:fldChar w:fldCharType="begin">
          <w:fldData xml:space="preserve">PEVuZE5vdGU+PENpdGU+PEF1dGhvcj5IYW1hIEFtaW48L0F1dGhvcj48WWVhcj4yMDIyPC9ZZWFy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OC03ODwvcGFnZXM+PHZvbHVtZT4xNDI8L3ZvbHVtZT48bnVt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</w:fldData>
        </w:fldChar>
      </w:r>
      <w:r w:rsidR="0045672A">
        <w:instrText xml:space="preserve"> ADDIN EN.CITE.DATA </w:instrText>
      </w:r>
      <w:r w:rsidR="0045672A">
        <w:fldChar w:fldCharType="end"/>
      </w:r>
      <w:r>
        <w:fldChar w:fldCharType="separate"/>
      </w:r>
      <w:r w:rsidR="0045672A">
        <w:rPr>
          <w:noProof/>
        </w:rPr>
        <w:t>(47, 48)</w:t>
      </w:r>
      <w:r>
        <w:fldChar w:fldCharType="end"/>
      </w:r>
      <w:r>
        <w:t xml:space="preserve">. </w:t>
      </w:r>
      <w:r w:rsidR="00EB0092" w:rsidRPr="00EB0092">
        <w:t>Autoimmunity is also a contributing mechanism to long COVID-19</w:t>
      </w:r>
      <w:r>
        <w:t xml:space="preserve"> </w:t>
      </w:r>
      <w:r>
        <w:fldChar w:fldCharType="begin">
          <w:fldData xml:space="preserve">PEVuZE5vdGU+PENpdGU+PEF1dGhvcj5Sb2phczwvQXV0aG9yPjxZZWFyPjIwMjI8L1llYXI+PFJl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</w:fldData>
        </w:fldChar>
      </w:r>
      <w:r w:rsidR="0045672A">
        <w:instrText xml:space="preserve"> ADDIN EN.CITE </w:instrText>
      </w:r>
      <w:r w:rsidR="0045672A">
        <w:fldChar w:fldCharType="begin">
          <w:fldData xml:space="preserve">PEVuZE5vdGU+PENpdGU+PEF1dGhvcj5Sb2phczwvQXV0aG9yPjxZZWFyPjIwMjI8L1llYXI+PFJl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</w:fldData>
        </w:fldChar>
      </w:r>
      <w:r w:rsidR="0045672A">
        <w:instrText xml:space="preserve"> ADDIN EN.CITE.DATA </w:instrText>
      </w:r>
      <w:r w:rsidR="0045672A">
        <w:fldChar w:fldCharType="end"/>
      </w:r>
      <w:r>
        <w:fldChar w:fldCharType="separate"/>
      </w:r>
      <w:r w:rsidR="0045672A">
        <w:rPr>
          <w:noProof/>
        </w:rPr>
        <w:t>(49, 50)</w:t>
      </w:r>
      <w:r>
        <w:fldChar w:fldCharType="end"/>
      </w:r>
      <w:r>
        <w:t xml:space="preserve">. </w:t>
      </w:r>
      <w:r w:rsidR="00EB0092" w:rsidRPr="00EB0092">
        <w:t>The evidence for long-COVID is supported by the long-term complications that occur following earlier outbreaks of SARS-CoV and Middle East respiratory syndrome coronavirus (MERS-</w:t>
      </w:r>
      <w:proofErr w:type="spellStart"/>
      <w:r w:rsidR="00EB0092" w:rsidRPr="00EB0092">
        <w:t>CoV</w:t>
      </w:r>
      <w:proofErr w:type="spellEnd"/>
      <w:r w:rsidR="00EB0092" w:rsidRPr="00EB0092">
        <w:t>)</w:t>
      </w:r>
      <w:r>
        <w:t xml:space="preserve"> </w:t>
      </w:r>
      <w:r>
        <w:fldChar w:fldCharType="begin">
          <w:fldData xml:space="preserve">PEVuZE5vdGU+PENpdGU+PEF1dGhvcj5BaG1lZDwvQXV0aG9yPjxZZWFyPjIwMjA8L1llYXI+PFJl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QwMS05PC9wYWdlcz48dm9sdW1lPjYwPC92b2x1bWU+PG51bWJlcj41PC9udW1iZXI+PGVkaXRp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</w:fldData>
        </w:fldChar>
      </w:r>
      <w:r w:rsidR="0045672A">
        <w:instrText xml:space="preserve"> ADDIN EN.CITE </w:instrText>
      </w:r>
      <w:r w:rsidR="0045672A">
        <w:fldChar w:fldCharType="begin">
          <w:fldData xml:space="preserve">PEVuZE5vdGU+PENpdGU+PEF1dGhvcj5BaG1lZDwvQXV0aG9yPjxZZWFyPjIwMjA8L1llYXI+PFJl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QwMS05PC9wYWdlcz48dm9sdW1lPjYwPC92b2x1bWU+PG51bWJlcj41PC9udW1iZXI+PGVkaXRp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</w:fldData>
        </w:fldChar>
      </w:r>
      <w:r w:rsidR="0045672A">
        <w:instrText xml:space="preserve"> ADDIN EN.CITE.DATA </w:instrText>
      </w:r>
      <w:r w:rsidR="0045672A">
        <w:fldChar w:fldCharType="end"/>
      </w:r>
      <w:r>
        <w:fldChar w:fldCharType="separate"/>
      </w:r>
      <w:r w:rsidR="0045672A">
        <w:rPr>
          <w:noProof/>
        </w:rPr>
        <w:t>(51-53)</w:t>
      </w:r>
      <w:r>
        <w:fldChar w:fldCharType="end"/>
      </w:r>
      <w:r>
        <w:t xml:space="preserve">. Although some post-COVID-19 health complications are recognized, </w:t>
      </w:r>
      <w:r w:rsidR="00D707C2">
        <w:t xml:space="preserve">others </w:t>
      </w:r>
      <w:r>
        <w:t xml:space="preserve">may reveal over time. Regular follow up of patients </w:t>
      </w:r>
      <w:r w:rsidR="00EB0092">
        <w:t xml:space="preserve">who </w:t>
      </w:r>
      <w:r>
        <w:t>suffer from post-COVID-19 complications</w:t>
      </w:r>
      <w:r w:rsidR="00D707C2">
        <w:t xml:space="preserve"> is</w:t>
      </w:r>
      <w:r>
        <w:t xml:space="preserve"> helpful in</w:t>
      </w:r>
      <w:r w:rsidR="00D707C2">
        <w:t xml:space="preserve"> identifying</w:t>
      </w:r>
      <w:r w:rsidR="009D29DB">
        <w:t xml:space="preserve"> long-term complications.</w:t>
      </w:r>
    </w:p>
    <w:p w14:paraId="52E797B0" w14:textId="6F5C470D" w:rsidR="008C37EA" w:rsidRPr="008C37EA" w:rsidRDefault="00FE154D" w:rsidP="00E802DE">
      <w:pPr>
        <w:bidi w:val="0"/>
        <w:jc w:val="both"/>
        <w:rPr>
          <w:b/>
          <w:bCs/>
          <w:i/>
          <w:iCs/>
          <w:u w:val="single"/>
        </w:rPr>
      </w:pPr>
      <w:r>
        <w:rPr>
          <w:b/>
          <w:bCs/>
          <w:i/>
          <w:iCs/>
          <w:u w:val="single"/>
        </w:rPr>
        <w:t xml:space="preserve">Chronic Diseases </w:t>
      </w:r>
    </w:p>
    <w:p w14:paraId="6412148F" w14:textId="7A16085A" w:rsidR="006D67B5" w:rsidRDefault="001011C8" w:rsidP="00E802DE">
      <w:pPr>
        <w:bidi w:val="0"/>
        <w:jc w:val="both"/>
      </w:pPr>
      <w:r w:rsidRPr="001011C8">
        <w:t xml:space="preserve">Disrupted follow up of patients with chronic diseases </w:t>
      </w:r>
      <w:r w:rsidR="00C01C1B">
        <w:t>has attracted</w:t>
      </w:r>
      <w:r w:rsidRPr="001011C8">
        <w:t xml:space="preserve"> medical community's attention during the pandemic. Autoimmune diseases (e.g., inflammatory bowel disease, multiple sclerosis), rheumatologic diseases (e.g., rheumatoid arthritis, systemic lupus erythematosus), congenital disorders, primary immunodeficiency diseases, neurological diseases (e.g., Alzheimer's disease, dementia), cardiometabolic diseases (e.g., heart failure, obesity, diabetes mellitus), cancers, and chronic diseases (e.g., kidney disease, asthma) place a heavy burden on patients' families and the healthcare system. However, the pandemic, mandatory lockdown</w:t>
      </w:r>
      <w:r w:rsidR="00C01C1B">
        <w:t>,</w:t>
      </w:r>
      <w:r w:rsidRPr="001011C8">
        <w:t xml:space="preserve"> and home confinement, as well as fear of infection, caused a remarkable disruption in medical follow up of chronic diseases</w:t>
      </w:r>
      <w:r w:rsidR="00F5069E">
        <w:t xml:space="preserve"> </w:t>
      </w:r>
      <w:r w:rsidR="00F5069E">
        <w:fldChar w:fldCharType="begin"/>
      </w:r>
      <w:r w:rsidR="0045672A">
        <w:instrText xml:space="preserve"> ADDIN EN.CITE &lt;EndNote&gt;&lt;Cite&gt;&lt;Author&gt;Barach&lt;/Author&gt;&lt;Year&gt;2020&lt;/Year&gt;&lt;RecNum&gt;149&lt;/RecNum&gt;&lt;DisplayText&gt;(54)&lt;/DisplayText&gt;&lt;record&gt;&lt;rec-number&gt;149&lt;/rec-number&gt;&lt;foreign-keys&gt;&lt;key app="EN" db-id="9f0ep50sjvzxw0eftao5z25xraxsfesvwrdt" timestamp="1685864411"&gt;149&lt;/key&gt;&lt;/foreign-keys&gt;&lt;ref-type name="Journal Article"&gt;17&lt;/ref-type&gt;&lt;contributors&gt;&lt;authors&gt;&lt;author&gt;Barach, Paul&lt;/author&gt;&lt;author&gt;Fisher, Stacy D.&lt;/author&gt;&lt;author&gt;Adams, M. Jacob&lt;/author&gt;&lt;author&gt;Burstein, Gale R.&lt;/author&gt;&lt;author&gt;Brophy, Patrick D.&lt;/author&gt;&lt;author&gt;Kuo, Dennis Z.&lt;/author&gt;&lt;author&gt;Lipshultz, Steven E.&lt;/author&gt;&lt;/authors&gt;&lt;/contributors&gt;&lt;titles&gt;&lt;title&gt;Disruption of healthcare: Will the COVID pandemic worsen non-COVID outcomes and disease outbreaks?&lt;/title&gt;&lt;secondary-title&gt;Progress in Pediatric Cardiology&lt;/secondary-title&gt;&lt;/titles&gt;&lt;periodical&gt;&lt;full-title&gt;Progress in Pediatric Cardiology&lt;/full-title&gt;&lt;/periodical&gt;&lt;pages&gt;101254&lt;/pages&gt;&lt;volume&gt;59&lt;/volume&gt;&lt;keywords&gt;&lt;keyword&gt;COVID-19&lt;/keyword&gt;&lt;keyword&gt;Vaccination&lt;/keyword&gt;&lt;keyword&gt;Social trust&lt;/keyword&gt;&lt;keyword&gt;Communications&lt;/keyword&gt;&lt;keyword&gt;Data reporting&lt;/keyword&gt;&lt;keyword&gt;Clinical care delivery&lt;/keyword&gt;&lt;keyword&gt;Misinformation&lt;/keyword&gt;&lt;keyword&gt;Personal protection&lt;/keyword&gt;&lt;keyword&gt;Education&lt;/keyword&gt;&lt;keyword&gt;Reopening&lt;/keyword&gt;&lt;keyword&gt;Population health&lt;/keyword&gt;&lt;keyword&gt;Social support&lt;/keyword&gt;&lt;keyword&gt;Pandemic&lt;/keyword&gt;&lt;keyword&gt;Quality of care&lt;/keyword&gt;&lt;/keywords&gt;&lt;dates&gt;&lt;year&gt;2020&lt;/year&gt;&lt;pub-dates&gt;&lt;date&gt;2020/12/01/&lt;/date&gt;&lt;/pub-dates&gt;&lt;/dates&gt;&lt;isbn&gt;1058-9813&lt;/isbn&gt;&lt;urls&gt;&lt;related-urls&gt;&lt;url&gt;https://www.sciencedirect.com/science/article/pii/S1058981320301235&lt;/url&gt;&lt;/related-urls&gt;&lt;/urls&gt;&lt;electronic-resource-num&gt;https://doi.org/10.1016/j.ppedcard.2020.101254&lt;/electronic-resource-num&gt;&lt;/record&gt;&lt;/Cite&gt;&lt;/EndNote&gt;</w:instrText>
      </w:r>
      <w:r w:rsidR="00F5069E">
        <w:fldChar w:fldCharType="separate"/>
      </w:r>
      <w:r w:rsidR="0045672A">
        <w:rPr>
          <w:noProof/>
        </w:rPr>
        <w:t>(54)</w:t>
      </w:r>
      <w:r w:rsidR="00F5069E">
        <w:fldChar w:fldCharType="end"/>
      </w:r>
      <w:r w:rsidR="00FE154D">
        <w:t xml:space="preserve">. </w:t>
      </w:r>
      <w:r w:rsidRPr="001011C8">
        <w:t>In addition, patients with chronic diseases may be more susceptible to COVID-19, and patients infected with COVID-19 may be at risk of developing chronic conditions</w:t>
      </w:r>
      <w:r w:rsidR="00F5069E">
        <w:t xml:space="preserve"> </w:t>
      </w:r>
      <w:r w:rsidR="00F5069E">
        <w:fldChar w:fldCharType="begin">
          <w:fldData xml:space="preserve">PEVuZE5vdGU+PENpdGU+PEF1dGhvcj5IYW48L0F1dGhvcj48WWVhcj4yMDIyPC9ZZWFyPjxSZWNO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</w:fldData>
        </w:fldChar>
      </w:r>
      <w:r w:rsidR="0045672A">
        <w:instrText xml:space="preserve"> ADDIN EN.CITE </w:instrText>
      </w:r>
      <w:r w:rsidR="0045672A">
        <w:fldChar w:fldCharType="begin">
          <w:fldData xml:space="preserve">PEVuZE5vdGU+PENpdGU+PEF1dGhvcj5IYW48L0F1dGhvcj48WWVhcj4yMDIyPC9ZZWFyPjxSZWNO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</w:fldData>
        </w:fldChar>
      </w:r>
      <w:r w:rsidR="0045672A">
        <w:instrText xml:space="preserve"> ADDIN EN.CITE.DATA </w:instrText>
      </w:r>
      <w:r w:rsidR="0045672A">
        <w:fldChar w:fldCharType="end"/>
      </w:r>
      <w:r w:rsidR="00F5069E">
        <w:fldChar w:fldCharType="separate"/>
      </w:r>
      <w:r w:rsidR="0045672A">
        <w:rPr>
          <w:noProof/>
        </w:rPr>
        <w:t>(30, 35, 55-57)</w:t>
      </w:r>
      <w:r w:rsidR="00F5069E">
        <w:fldChar w:fldCharType="end"/>
      </w:r>
      <w:r w:rsidR="00305250">
        <w:t xml:space="preserve">. </w:t>
      </w:r>
      <w:r w:rsidRPr="001011C8">
        <w:t xml:space="preserve">Next, we consider relevant examples. </w:t>
      </w:r>
      <w:r w:rsidR="00305250">
        <w:t xml:space="preserve"> </w:t>
      </w:r>
    </w:p>
    <w:p w14:paraId="3954A93F" w14:textId="32923B48" w:rsidR="001678CF" w:rsidRPr="00DE41B1" w:rsidRDefault="001678CF" w:rsidP="00E802DE">
      <w:pPr>
        <w:pStyle w:val="ListParagraph"/>
        <w:numPr>
          <w:ilvl w:val="0"/>
          <w:numId w:val="5"/>
        </w:numPr>
        <w:bidi w:val="0"/>
        <w:jc w:val="both"/>
        <w:rPr>
          <w:i/>
          <w:iCs/>
          <w:u w:val="single"/>
        </w:rPr>
      </w:pPr>
      <w:r w:rsidRPr="00DE41B1">
        <w:rPr>
          <w:i/>
          <w:iCs/>
          <w:u w:val="single"/>
        </w:rPr>
        <w:t xml:space="preserve">Alzheimer's </w:t>
      </w:r>
      <w:r w:rsidR="00EB51F0">
        <w:rPr>
          <w:i/>
          <w:iCs/>
          <w:u w:val="single"/>
        </w:rPr>
        <w:t>D</w:t>
      </w:r>
      <w:r w:rsidRPr="00DE41B1">
        <w:rPr>
          <w:i/>
          <w:iCs/>
          <w:u w:val="single"/>
        </w:rPr>
        <w:t xml:space="preserve">isease </w:t>
      </w:r>
    </w:p>
    <w:p w14:paraId="42B40B12" w14:textId="20F12897" w:rsidR="00D0727E" w:rsidRDefault="00D0727E" w:rsidP="00E802DE">
      <w:pPr>
        <w:bidi w:val="0"/>
        <w:jc w:val="both"/>
      </w:pPr>
      <w:r w:rsidRPr="00DE41B1">
        <w:t>Reports of the impact of COVID-19 on nursing home residents early in the pandemic</w:t>
      </w:r>
      <w:r w:rsidR="00C367C9">
        <w:t xml:space="preserve"> raised the alarm for</w:t>
      </w:r>
      <w:r w:rsidRPr="00DE41B1">
        <w:t xml:space="preserve"> Alzheimer’s d</w:t>
      </w:r>
      <w:r w:rsidR="00F5069E" w:rsidRPr="00DE41B1">
        <w:t>isease (AD)</w:t>
      </w:r>
      <w:r w:rsidR="00DE41B1" w:rsidRPr="00DE41B1">
        <w:t xml:space="preserve"> </w:t>
      </w:r>
      <w:r w:rsidR="00DE41B1" w:rsidRPr="00DE41B1">
        <w:fldChar w:fldCharType="begin"/>
      </w:r>
      <w:r w:rsidR="0045672A">
        <w:instrText xml:space="preserve"> ADDIN EN.CITE &lt;EndNote&gt;&lt;Cite&gt;&lt;Author&gt;Perry&lt;/Author&gt;&lt;Year&gt;2020&lt;/Year&gt;&lt;RecNum&gt;155&lt;/RecNum&gt;&lt;DisplayText&gt;(58)&lt;/DisplayText&gt;&lt;record&gt;&lt;rec-number&gt;155&lt;/rec-number&gt;&lt;foreign-keys&gt;&lt;key app="EN" db-id="9f0ep50sjvzxw0eftao5z25xraxsfesvwrdt" timestamp="1685865128"&gt;155&lt;/key&gt;&lt;/foreign-keys&gt;&lt;ref-type name="Journal Article"&gt;17&lt;/ref-type&gt;&lt;contributors&gt;&lt;authors&gt;&lt;author&gt;Perry, G.&lt;/author&gt;&lt;/authors&gt;&lt;/contributors&gt;&lt;titles&gt;&lt;title&gt;Alzheimer&amp;apos;s Disease Patients in the Crosshairs of COVID-19&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1&lt;/pages&gt;&lt;volume&gt;76&lt;/volume&gt;&lt;number&gt;1&lt;/number&gt;&lt;edition&gt;2020/07/06&lt;/edition&gt;&lt;keywords&gt;&lt;keyword&gt;Alzheimer Disease/diagnosis/*mortality&lt;/keyword&gt;&lt;keyword&gt;*Betacoronavirus&lt;/keyword&gt;&lt;keyword&gt;Covid-19&lt;/keyword&gt;&lt;keyword&gt;Coronavirus Infections/diagnosis/*mortality&lt;/keyword&gt;&lt;keyword&gt;Humans&lt;/keyword&gt;&lt;keyword&gt;Mortality/trends&lt;/keyword&gt;&lt;keyword&gt;Pandemics&lt;/keyword&gt;&lt;keyword&gt;Pneumonia, Viral/diagnosis/*mortality&lt;/keyword&gt;&lt;keyword&gt;SARS-CoV-2&lt;/keyword&gt;&lt;/keywords&gt;&lt;dates&gt;&lt;year&gt;2020&lt;/year&gt;&lt;/dates&gt;&lt;isbn&gt;1387-2877&lt;/isbn&gt;&lt;accession-num&gt;32623403&lt;/accession-num&gt;&lt;urls&gt;&lt;/urls&gt;&lt;electronic-resource-num&gt;10.3233/jad-209004&lt;/electronic-resource-num&gt;&lt;remote-database-provider&gt;NLM&lt;/remote-database-provider&gt;&lt;language&gt;eng&lt;/language&gt;&lt;/record&gt;&lt;/Cite&gt;&lt;/EndNote&gt;</w:instrText>
      </w:r>
      <w:r w:rsidR="00DE41B1" w:rsidRPr="00DE41B1">
        <w:fldChar w:fldCharType="separate"/>
      </w:r>
      <w:r w:rsidR="0045672A">
        <w:rPr>
          <w:noProof/>
        </w:rPr>
        <w:t>(58)</w:t>
      </w:r>
      <w:r w:rsidR="00DE41B1" w:rsidRPr="00DE41B1">
        <w:fldChar w:fldCharType="end"/>
      </w:r>
      <w:r w:rsidR="00F5069E" w:rsidRPr="00DE41B1">
        <w:t xml:space="preserve">. </w:t>
      </w:r>
      <w:r w:rsidRPr="00DE41B1">
        <w:t xml:space="preserve">With nearly two-thirds of nursing home </w:t>
      </w:r>
      <w:r w:rsidR="00F5069E" w:rsidRPr="00DE41B1">
        <w:t>residents suffering dementia</w:t>
      </w:r>
      <w:r w:rsidRPr="00DE41B1">
        <w:t>, mostly from AD, and estimates of over 60% of COVI</w:t>
      </w:r>
      <w:r w:rsidR="00F5069E" w:rsidRPr="00DE41B1">
        <w:t xml:space="preserve">D-19 deaths in nursing homes </w:t>
      </w:r>
      <w:r w:rsidR="00F5069E" w:rsidRPr="00DE41B1">
        <w:fldChar w:fldCharType="begin">
          <w:fldData xml:space="preserve">PEVuZE5vdGU+PENpdGU+PEF1dGhvcj5HYXVnbGVyPC9BdXRob3I+PFllYXI+MjAxNDwvWWVhcj48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==
</w:fldData>
        </w:fldChar>
      </w:r>
      <w:r w:rsidR="0045672A">
        <w:instrText xml:space="preserve"> ADDIN EN.CITE </w:instrText>
      </w:r>
      <w:r w:rsidR="0045672A">
        <w:fldChar w:fldCharType="begin">
          <w:fldData xml:space="preserve">PEVuZE5vdGU+PENpdGU+PEF1dGhvcj5HYXVnbGVyPC9BdXRob3I+PFllYXI+MjAxNDwvWWVhcj48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==
</w:fldData>
        </w:fldChar>
      </w:r>
      <w:r w:rsidR="0045672A">
        <w:instrText xml:space="preserve"> ADDIN EN.CITE.DATA </w:instrText>
      </w:r>
      <w:r w:rsidR="0045672A">
        <w:fldChar w:fldCharType="end"/>
      </w:r>
      <w:r w:rsidR="00F5069E" w:rsidRPr="00DE41B1">
        <w:fldChar w:fldCharType="separate"/>
      </w:r>
      <w:r w:rsidR="0045672A">
        <w:rPr>
          <w:noProof/>
        </w:rPr>
        <w:t>(59, 60)</w:t>
      </w:r>
      <w:r w:rsidR="00F5069E" w:rsidRPr="00DE41B1">
        <w:fldChar w:fldCharType="end"/>
      </w:r>
      <w:r w:rsidRPr="00DE41B1">
        <w:t>,</w:t>
      </w:r>
      <w:r w:rsidR="00C367C9">
        <w:t xml:space="preserve"> the alarm was justified</w:t>
      </w:r>
      <w:r w:rsidR="00F5069E" w:rsidRPr="00DE41B1">
        <w:t xml:space="preserve">. Epidemiological studies </w:t>
      </w:r>
      <w:r w:rsidRPr="00DE41B1">
        <w:t>demonstrated that AD patients are more susceptible to COVID-19</w:t>
      </w:r>
      <w:r w:rsidR="00DE41B1" w:rsidRPr="00DE41B1">
        <w:t xml:space="preserve"> </w:t>
      </w:r>
      <w:r w:rsidR="00DE41B1" w:rsidRPr="00DE41B1">
        <w:fldChar w:fldCharType="begin">
          <w:fldData xml:space="preserve">PEVuZE5vdGU+PENpdGU+PEF1dGhvcj5SZXllcy1CdWVubzwvQXV0aG9yPjxZZWFyPjIwMjA8L1ll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MjQtMTMwPC9wYWdlcz48dm9sdW1lPjIwPC92b2x1bWU+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=
</w:fldData>
        </w:fldChar>
      </w:r>
      <w:r w:rsidR="0045672A">
        <w:instrText xml:space="preserve"> ADDIN EN.CITE </w:instrText>
      </w:r>
      <w:r w:rsidR="0045672A">
        <w:fldChar w:fldCharType="begin">
          <w:fldData xml:space="preserve">PEVuZE5vdGU+PENpdGU+PEF1dGhvcj5SZXllcy1CdWVubzwvQXV0aG9yPjxZZWFyPjIwMjA8L1ll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MjQtMTMwPC9wYWdlcz48dm9sdW1lPjIwPC92b2x1bWU+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=
</w:fldData>
        </w:fldChar>
      </w:r>
      <w:r w:rsidR="0045672A">
        <w:instrText xml:space="preserve"> ADDIN EN.CITE.DATA </w:instrText>
      </w:r>
      <w:r w:rsidR="0045672A">
        <w:fldChar w:fldCharType="end"/>
      </w:r>
      <w:r w:rsidR="00DE41B1" w:rsidRPr="00DE41B1">
        <w:fldChar w:fldCharType="separate"/>
      </w:r>
      <w:r w:rsidR="0045672A">
        <w:rPr>
          <w:noProof/>
        </w:rPr>
        <w:t>(61, 62)</w:t>
      </w:r>
      <w:r w:rsidR="00DE41B1" w:rsidRPr="00DE41B1">
        <w:fldChar w:fldCharType="end"/>
      </w:r>
      <w:r w:rsidRPr="00DE41B1">
        <w:t>, and</w:t>
      </w:r>
      <w:r w:rsidR="00E668B5">
        <w:t>,</w:t>
      </w:r>
      <w:r w:rsidRPr="00DE41B1">
        <w:t xml:space="preserve"> conversely, those recovered from COVID-19 are </w:t>
      </w:r>
      <w:r w:rsidR="00DE41B1" w:rsidRPr="00DE41B1">
        <w:t xml:space="preserve">more susceptible to AD onset </w:t>
      </w:r>
      <w:r w:rsidR="00DE41B1" w:rsidRPr="00DE41B1">
        <w:fldChar w:fldCharType="begin">
          <w:fldData xml:space="preserve">PEVuZE5vdGU+PENpdGU+PEF1dGhvcj5XYW5nPC9BdXRob3I+PFllYXI+MjAyMjwvWWVhcj48UmVj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</w:fldData>
        </w:fldChar>
      </w:r>
      <w:r w:rsidR="0045672A">
        <w:instrText xml:space="preserve"> ADDIN EN.CITE </w:instrText>
      </w:r>
      <w:r w:rsidR="0045672A">
        <w:fldChar w:fldCharType="begin">
          <w:fldData xml:space="preserve">PEVuZE5vdGU+PENpdGU+PEF1dGhvcj5XYW5nPC9BdXRob3I+PFllYXI+MjAyMjwvWWVhcj48UmVj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</w:fldData>
        </w:fldChar>
      </w:r>
      <w:r w:rsidR="0045672A">
        <w:instrText xml:space="preserve"> ADDIN EN.CITE.DATA </w:instrText>
      </w:r>
      <w:r w:rsidR="0045672A">
        <w:fldChar w:fldCharType="end"/>
      </w:r>
      <w:r w:rsidR="00DE41B1" w:rsidRPr="00DE41B1">
        <w:fldChar w:fldCharType="separate"/>
      </w:r>
      <w:r w:rsidR="0045672A">
        <w:rPr>
          <w:noProof/>
        </w:rPr>
        <w:t>(63)</w:t>
      </w:r>
      <w:r w:rsidR="00DE41B1" w:rsidRPr="00DE41B1">
        <w:fldChar w:fldCharType="end"/>
      </w:r>
      <w:r w:rsidRPr="00DE41B1">
        <w:t xml:space="preserve">. As long-COVID evolves, it is critical to evaluate the coincidence of AD </w:t>
      </w:r>
      <w:r w:rsidR="00C367C9">
        <w:t>for</w:t>
      </w:r>
      <w:r w:rsidRPr="00DE41B1">
        <w:t xml:space="preserve"> understanding and reducing the </w:t>
      </w:r>
      <w:r w:rsidR="00C367C9">
        <w:t xml:space="preserve">underlying </w:t>
      </w:r>
      <w:r w:rsidR="00C367C9" w:rsidRPr="00DE41B1">
        <w:t>risk factors</w:t>
      </w:r>
      <w:r w:rsidRPr="00DE41B1">
        <w:t>.</w:t>
      </w:r>
    </w:p>
    <w:p w14:paraId="331E63BF" w14:textId="67B516EC" w:rsidR="001678CF" w:rsidRPr="001678CF" w:rsidRDefault="001678CF" w:rsidP="00E802DE">
      <w:pPr>
        <w:pStyle w:val="ListParagraph"/>
        <w:numPr>
          <w:ilvl w:val="0"/>
          <w:numId w:val="5"/>
        </w:numPr>
        <w:bidi w:val="0"/>
        <w:jc w:val="both"/>
        <w:rPr>
          <w:i/>
          <w:iCs/>
          <w:u w:val="single"/>
        </w:rPr>
      </w:pPr>
      <w:r w:rsidRPr="001678CF">
        <w:rPr>
          <w:i/>
          <w:iCs/>
          <w:u w:val="single"/>
        </w:rPr>
        <w:t xml:space="preserve">Cancer </w:t>
      </w:r>
    </w:p>
    <w:p w14:paraId="19B3245D" w14:textId="7C0AE83A" w:rsidR="001779AA" w:rsidRDefault="00EA469B" w:rsidP="00E802DE">
      <w:pPr>
        <w:bidi w:val="0"/>
        <w:jc w:val="both"/>
      </w:pPr>
      <w:r w:rsidRPr="00EA469B">
        <w:t>Delays in screening and early symptom assessment brought on by COVID-19</w:t>
      </w:r>
      <w:r w:rsidR="00C367C9">
        <w:t>’s</w:t>
      </w:r>
      <w:r w:rsidRPr="00EA469B">
        <w:t xml:space="preserve">  impact on health system capacity will likely lead to a surge in cancer cases in the near future. </w:t>
      </w:r>
      <w:r w:rsidR="003A08AC">
        <w:t>T</w:t>
      </w:r>
      <w:r w:rsidRPr="00EA469B">
        <w:t>h</w:t>
      </w:r>
      <w:r w:rsidR="003A08AC">
        <w:t>is surge</w:t>
      </w:r>
      <w:r w:rsidRPr="00EA469B">
        <w:t xml:space="preserve"> and cancer-</w:t>
      </w:r>
      <w:r w:rsidRPr="00EA469B">
        <w:lastRenderedPageBreak/>
        <w:t>related mortality could be explained by the disrupted follow up and missed or delayed regular screening programs due to changes in healthcare system priorities during the pandemic</w:t>
      </w:r>
      <w:r w:rsidR="003A08AC">
        <w:t>-induced</w:t>
      </w:r>
      <w:r w:rsidRPr="00EA469B">
        <w:t xml:space="preserve"> lockdown, and fear of visiting health-related facilities</w:t>
      </w:r>
      <w:r w:rsidR="00A3657C">
        <w:t xml:space="preserve"> </w:t>
      </w:r>
      <w:r w:rsidR="00A3657C">
        <w:fldChar w:fldCharType="begin">
          <w:fldData xml:space="preserve">PEVuZE5vdGU+PENpdGU+PEF1dGhvcj5PYWtlczwvQXV0aG9yPjxZZWFyPjIwMjM8L1llYXI+PFJl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</w:fldData>
        </w:fldChar>
      </w:r>
      <w:r w:rsidR="0045672A">
        <w:instrText xml:space="preserve"> ADDIN EN.CITE </w:instrText>
      </w:r>
      <w:r w:rsidR="0045672A">
        <w:fldChar w:fldCharType="begin">
          <w:fldData xml:space="preserve">PEVuZE5vdGU+PENpdGU+PEF1dGhvcj5PYWtlczwvQXV0aG9yPjxZZWFyPjIwMjM8L1llYXI+PFJl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</w:fldData>
        </w:fldChar>
      </w:r>
      <w:r w:rsidR="0045672A">
        <w:instrText xml:space="preserve"> ADDIN EN.CITE.DATA </w:instrText>
      </w:r>
      <w:r w:rsidR="0045672A">
        <w:fldChar w:fldCharType="end"/>
      </w:r>
      <w:r w:rsidR="00A3657C">
        <w:fldChar w:fldCharType="separate"/>
      </w:r>
      <w:r w:rsidR="0045672A">
        <w:rPr>
          <w:noProof/>
        </w:rPr>
        <w:t>(64-66)</w:t>
      </w:r>
      <w:r w:rsidR="00A3657C">
        <w:fldChar w:fldCharType="end"/>
      </w:r>
      <w:r w:rsidR="001A183E">
        <w:t xml:space="preserve">. </w:t>
      </w:r>
      <w:r w:rsidRPr="00EA469B">
        <w:t xml:space="preserve">The role of COVID-19 itself in triggering cancer formation is still under debate. Multiple mechanisms are being considered to </w:t>
      </w:r>
      <w:r w:rsidR="003A08AC">
        <w:t>account for</w:t>
      </w:r>
      <w:r w:rsidR="003A08AC" w:rsidRPr="00EA469B">
        <w:t xml:space="preserve"> </w:t>
      </w:r>
      <w:r w:rsidRPr="00EA469B">
        <w:t>a potential effect of COVID-19 on carcinogenesis and cancer progression. In particular, increased production and prolonged presence of pro-inflammatory cytokines, T-cell depletion leading to host immune dysfunction, sustained activation of oncogenic signaling pathways such as JAK-STAT, MAPK, and NF</w:t>
      </w:r>
      <w:r w:rsidRPr="00EA469B">
        <w:t>B, hypoxia-induced oxidative stress, and a prolonged inflammatory environment have been proposed as explanations of the link between COVID-19 and tumor formation and progression</w:t>
      </w:r>
      <w:r w:rsidR="00F47818">
        <w:t xml:space="preserve"> </w:t>
      </w:r>
      <w:r w:rsidR="00F47818">
        <w:fldChar w:fldCharType="begin">
          <w:fldData xml:space="preserve">PEVuZE5vdGU+PENpdGU+PEF1dGhvcj5EZWwgVmFsbGU8L0F1dGhvcj48WWVhcj4yMDIwPC9ZZWFy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QyNC00MzI8L3BhZ2VzPjx2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yNy00MTwvcGFnZXM+PHZvbHVtZT41MTwvdm9sdW1lPjxudW1iZXI+MTwvbnVtYmVy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</w:fldData>
        </w:fldChar>
      </w:r>
      <w:r w:rsidR="0045672A">
        <w:instrText xml:space="preserve"> ADDIN EN.CITE </w:instrText>
      </w:r>
      <w:r w:rsidR="0045672A">
        <w:fldChar w:fldCharType="begin">
          <w:fldData xml:space="preserve">PEVuZE5vdGU+PENpdGU+PEF1dGhvcj5EZWwgVmFsbGU8L0F1dGhvcj48WWVhcj4yMDIwPC9ZZWFy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QyNC00MzI8L3BhZ2VzPjx2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yNy00MTwvcGFnZXM+PHZvbHVtZT41MTwvdm9sdW1lPjxudW1iZXI+MTwvbnVtYmVy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</w:fldData>
        </w:fldChar>
      </w:r>
      <w:r w:rsidR="0045672A">
        <w:instrText xml:space="preserve"> ADDIN EN.CITE.DATA </w:instrText>
      </w:r>
      <w:r w:rsidR="0045672A">
        <w:fldChar w:fldCharType="end"/>
      </w:r>
      <w:r w:rsidR="00F47818">
        <w:fldChar w:fldCharType="separate"/>
      </w:r>
      <w:r w:rsidR="0045672A">
        <w:rPr>
          <w:noProof/>
        </w:rPr>
        <w:t>(67-74)</w:t>
      </w:r>
      <w:r w:rsidR="00F47818">
        <w:fldChar w:fldCharType="end"/>
      </w:r>
      <w:r w:rsidR="006A48CF">
        <w:t xml:space="preserve">. </w:t>
      </w:r>
    </w:p>
    <w:p w14:paraId="4FD2E8BA" w14:textId="497BFC32" w:rsidR="00A16220" w:rsidRDefault="00755FBA" w:rsidP="00E802DE">
      <w:pPr>
        <w:bidi w:val="0"/>
        <w:jc w:val="both"/>
      </w:pPr>
      <w:r>
        <w:t>During</w:t>
      </w:r>
      <w:r w:rsidR="00F732BC">
        <w:t xml:space="preserve"> SARS-CoV</w:t>
      </w:r>
      <w:r>
        <w:t xml:space="preserve"> infection</w:t>
      </w:r>
      <w:r w:rsidR="00F732BC">
        <w:t>, non-structural protein 3 (Nsp3) and endoribonuclease Nsp15</w:t>
      </w:r>
      <w:r w:rsidR="00AD3326">
        <w:t xml:space="preserve"> provoke</w:t>
      </w:r>
      <w:r w:rsidR="00286DDB">
        <w:t xml:space="preserve"> </w:t>
      </w:r>
      <w:r w:rsidR="00511CAB">
        <w:t>degradation</w:t>
      </w:r>
      <w:r w:rsidR="00286DDB">
        <w:t xml:space="preserve"> of </w:t>
      </w:r>
      <w:r w:rsidR="00AD5D86">
        <w:t xml:space="preserve">tumor suppressor protein </w:t>
      </w:r>
      <w:r w:rsidR="005C2580">
        <w:t>T</w:t>
      </w:r>
      <w:r w:rsidR="00AD5D86">
        <w:t xml:space="preserve">P53 </w:t>
      </w:r>
      <w:r w:rsidR="005C2580">
        <w:t xml:space="preserve">and RB transcriptional </w:t>
      </w:r>
      <w:r w:rsidR="00EB6DA5" w:rsidRPr="00EB6DA5">
        <w:t xml:space="preserve">corepressor </w:t>
      </w:r>
      <w:r w:rsidR="005C2580">
        <w:t>1 (RB1</w:t>
      </w:r>
      <w:r w:rsidR="00627C91">
        <w:t>)</w:t>
      </w:r>
      <w:r w:rsidR="00E12023">
        <w:t xml:space="preserve">, </w:t>
      </w:r>
      <w:r w:rsidR="00C82503">
        <w:t xml:space="preserve">in preclinical models, </w:t>
      </w:r>
      <w:r w:rsidR="00E12023">
        <w:t>respectively</w:t>
      </w:r>
      <w:r w:rsidR="008C555A">
        <w:t xml:space="preserve"> </w:t>
      </w:r>
      <w:r w:rsidR="008C555A">
        <w:fldChar w:fldCharType="begin">
          <w:fldData xml:space="preserve">PEVuZE5vdGU+PENpdGU+PEF1dGhvcj5NYS1MYXVlcjwvQXV0aG9yPjxZZWFyPjIwMTY8L1llYXI+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xOTItMjAxPC9wYWdlcz48dm9sdW1lPjExMzwvdm9sdW1l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yOTQtMzA0PC9wYWdlcz48dm9sdW1lPjg2PC92b2x1bWU+PG51bWJlcj44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ZvbHVtZT4xMTg8L3ZvbHVtZT48bnVtYmVyPjM8L251bWJlcj48ZWRpdGlvbj4yMDIx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</w:fldData>
        </w:fldChar>
      </w:r>
      <w:r w:rsidR="0045672A">
        <w:instrText xml:space="preserve"> ADDIN EN.CITE </w:instrText>
      </w:r>
      <w:r w:rsidR="0045672A">
        <w:fldChar w:fldCharType="begin">
          <w:fldData xml:space="preserve">PEVuZE5vdGU+PENpdGU+PEF1dGhvcj5NYS1MYXVlcjwvQXV0aG9yPjxZZWFyPjIwMTY8L1llYXI+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xOTItMjAxPC9wYWdlcz48dm9sdW1lPjExMzwvdm9sdW1l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yOTQtMzA0PC9wYWdlcz48dm9sdW1lPjg2PC92b2x1bWU+PG51bWJlcj44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ZvbHVtZT4xMTg8L3ZvbHVtZT48bnVtYmVyPjM8L251bWJlcj48ZWRpdGlvbj4yMDIx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</w:fldData>
        </w:fldChar>
      </w:r>
      <w:r w:rsidR="0045672A">
        <w:instrText xml:space="preserve"> ADDIN EN.CITE.DATA </w:instrText>
      </w:r>
      <w:r w:rsidR="0045672A">
        <w:fldChar w:fldCharType="end"/>
      </w:r>
      <w:r w:rsidR="008C555A">
        <w:fldChar w:fldCharType="separate"/>
      </w:r>
      <w:r w:rsidR="0045672A">
        <w:rPr>
          <w:noProof/>
        </w:rPr>
        <w:t>(75-77)</w:t>
      </w:r>
      <w:r w:rsidR="008C555A">
        <w:fldChar w:fldCharType="end"/>
      </w:r>
      <w:r w:rsidR="00E12023">
        <w:t xml:space="preserve">. </w:t>
      </w:r>
      <w:r w:rsidR="00F81C4D">
        <w:t xml:space="preserve">Moreover, </w:t>
      </w:r>
      <w:r w:rsidR="00F81C4D" w:rsidRPr="00F81C4D">
        <w:rPr>
          <w:i/>
          <w:iCs/>
        </w:rPr>
        <w:t>in silico</w:t>
      </w:r>
      <w:r w:rsidR="00F81C4D">
        <w:t xml:space="preserve"> studies on SARS-CoV-2 proteins revealed that </w:t>
      </w:r>
      <w:r w:rsidR="00AD3326">
        <w:t xml:space="preserve">the </w:t>
      </w:r>
      <w:r w:rsidR="00F81C4D">
        <w:t xml:space="preserve">S2 subunit interacts with </w:t>
      </w:r>
      <w:r w:rsidR="00EB6DA5">
        <w:t>T</w:t>
      </w:r>
      <w:r w:rsidR="0086739D">
        <w:t xml:space="preserve">P53 and </w:t>
      </w:r>
      <w:r w:rsidR="00EB6DA5" w:rsidRPr="00EB6DA5">
        <w:t xml:space="preserve">BRCA1 and BRCA2 proteins </w:t>
      </w:r>
      <w:r w:rsidR="008C555A">
        <w:fldChar w:fldCharType="begin">
          <w:fldData xml:space="preserve">PEVuZE5vdGU+PENpdGU+PEF1dGhvcj5Hb3JvZGV0c2thPC9BdXRob3I+PFllYXI+MjAxOTwvWWVh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=
</w:fldData>
        </w:fldChar>
      </w:r>
      <w:r w:rsidR="0045672A">
        <w:instrText xml:space="preserve"> ADDIN EN.CITE </w:instrText>
      </w:r>
      <w:r w:rsidR="0045672A">
        <w:fldChar w:fldCharType="begin">
          <w:fldData xml:space="preserve">PEVuZE5vdGU+PENpdGU+PEF1dGhvcj5Hb3JvZGV0c2thPC9BdXRob3I+PFllYXI+MjAxOTwvWWVh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=
</w:fldData>
        </w:fldChar>
      </w:r>
      <w:r w:rsidR="0045672A">
        <w:instrText xml:space="preserve"> ADDIN EN.CITE.DATA </w:instrText>
      </w:r>
      <w:r w:rsidR="0045672A">
        <w:fldChar w:fldCharType="end"/>
      </w:r>
      <w:r w:rsidR="008C555A">
        <w:fldChar w:fldCharType="separate"/>
      </w:r>
      <w:r w:rsidR="0045672A">
        <w:rPr>
          <w:noProof/>
        </w:rPr>
        <w:t>(78-80)</w:t>
      </w:r>
      <w:r w:rsidR="008C555A">
        <w:fldChar w:fldCharType="end"/>
      </w:r>
      <w:r w:rsidR="00CA7399">
        <w:t xml:space="preserve">. </w:t>
      </w:r>
      <w:r w:rsidR="00083F1D">
        <w:t xml:space="preserve">Taken together, </w:t>
      </w:r>
      <w:r w:rsidR="003A08AC">
        <w:t xml:space="preserve">the </w:t>
      </w:r>
      <w:r w:rsidR="00083F1D">
        <w:t xml:space="preserve">SARS-CoV viral family </w:t>
      </w:r>
      <w:r w:rsidR="001C0D8E">
        <w:t xml:space="preserve">has functional capacity to </w:t>
      </w:r>
      <w:r w:rsidR="00814F00">
        <w:t xml:space="preserve">induce genomic instability </w:t>
      </w:r>
      <w:r w:rsidR="00913969">
        <w:t>by impairing</w:t>
      </w:r>
      <w:r w:rsidR="00AD3326">
        <w:t xml:space="preserve"> the</w:t>
      </w:r>
      <w:r w:rsidR="00913969">
        <w:t xml:space="preserve"> function of </w:t>
      </w:r>
      <w:r w:rsidR="00E559E5">
        <w:t xml:space="preserve">tumor suppressor proteins. </w:t>
      </w:r>
    </w:p>
    <w:p w14:paraId="7EBC651F" w14:textId="3486DF35" w:rsidR="00A16220" w:rsidRPr="006C27E9" w:rsidRDefault="00A16220" w:rsidP="00E802DE">
      <w:pPr>
        <w:bidi w:val="0"/>
        <w:jc w:val="both"/>
        <w:rPr>
          <w:highlight w:val="yellow"/>
        </w:rPr>
      </w:pPr>
      <w:r w:rsidRPr="008C0E58">
        <w:t xml:space="preserve">One of the most important mechanism associated with cancer is </w:t>
      </w:r>
      <w:proofErr w:type="spellStart"/>
      <w:r w:rsidRPr="008C0E58">
        <w:t>macroautop</w:t>
      </w:r>
      <w:r w:rsidR="008C0E58" w:rsidRPr="008C0E58">
        <w:t>hagy</w:t>
      </w:r>
      <w:proofErr w:type="spellEnd"/>
      <w:r w:rsidR="008C0E58" w:rsidRPr="008C0E58">
        <w:t xml:space="preserve"> (hereafter autophagy) </w:t>
      </w:r>
      <w:r w:rsidR="008C0E58" w:rsidRPr="008C0E58">
        <w:fldChar w:fldCharType="begin">
          <w:fldData xml:space="preserve">PEVuZE5vdGU+PENpdGU+PEF1dGhvcj5HYWVibGVyPC9BdXRob3I+PFllYXI+MjAyMTwvWWVhcj48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YzOS02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</w:fldData>
        </w:fldChar>
      </w:r>
      <w:r w:rsidR="0045672A">
        <w:instrText xml:space="preserve"> ADDIN EN.CITE </w:instrText>
      </w:r>
      <w:r w:rsidR="0045672A">
        <w:fldChar w:fldCharType="begin">
          <w:fldData xml:space="preserve">PEVuZE5vdGU+PENpdGU+PEF1dGhvcj5HYWVibGVyPC9BdXRob3I+PFllYXI+MjAyMTwvWWVhcj48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YzOS02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</w:fldData>
        </w:fldChar>
      </w:r>
      <w:r w:rsidR="0045672A">
        <w:instrText xml:space="preserve"> ADDIN EN.CITE.DATA </w:instrText>
      </w:r>
      <w:r w:rsidR="0045672A">
        <w:fldChar w:fldCharType="end"/>
      </w:r>
      <w:r w:rsidR="008C0E58" w:rsidRPr="008C0E58">
        <w:fldChar w:fldCharType="separate"/>
      </w:r>
      <w:r w:rsidR="0045672A">
        <w:rPr>
          <w:noProof/>
        </w:rPr>
        <w:t>(81)</w:t>
      </w:r>
      <w:r w:rsidR="008C0E58" w:rsidRPr="008C0E58">
        <w:fldChar w:fldCharType="end"/>
      </w:r>
      <w:r w:rsidRPr="008C0E58">
        <w:t>. Autophagy is responsible for removing damaged organelles and misfolded proteins</w:t>
      </w:r>
      <w:r w:rsidR="00EA469B">
        <w:t>,</w:t>
      </w:r>
      <w:r w:rsidRPr="008C0E58">
        <w:t xml:space="preserve"> and defect in autophagy is involved in several pathological conditions </w:t>
      </w:r>
      <w:r w:rsidR="005C7299" w:rsidRPr="008C0E58">
        <w:t>including</w:t>
      </w:r>
      <w:r w:rsidR="008C0E58">
        <w:t xml:space="preserve"> cancer </w:t>
      </w:r>
      <w:r w:rsidR="008C0E58">
        <w:fldChar w:fldCharType="begin">
          <w:fldData xml:space="preserve">PEVuZE5vdGU+PENpdGU+PEF1dGhvcj5MZXZpbmU8L0F1dGhvcj48WWVhcj4yMDE5PC9ZZWFyPjxS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S00MjwvcGFn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</w:fldData>
        </w:fldChar>
      </w:r>
      <w:r w:rsidR="0045672A">
        <w:instrText xml:space="preserve"> ADDIN EN.CITE </w:instrText>
      </w:r>
      <w:r w:rsidR="0045672A">
        <w:fldChar w:fldCharType="begin">
          <w:fldData xml:space="preserve">PEVuZE5vdGU+PENpdGU+PEF1dGhvcj5MZXZpbmU8L0F1dGhvcj48WWVhcj4yMDE5PC9ZZWFyPjxS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S00MjwvcGFn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</w:fldData>
        </w:fldChar>
      </w:r>
      <w:r w:rsidR="0045672A">
        <w:instrText xml:space="preserve"> ADDIN EN.CITE.DATA </w:instrText>
      </w:r>
      <w:r w:rsidR="0045672A">
        <w:fldChar w:fldCharType="end"/>
      </w:r>
      <w:r w:rsidR="008C0E58">
        <w:fldChar w:fldCharType="separate"/>
      </w:r>
      <w:r w:rsidR="0045672A">
        <w:rPr>
          <w:noProof/>
        </w:rPr>
        <w:t>(82, 83)</w:t>
      </w:r>
      <w:r w:rsidR="008C0E58">
        <w:fldChar w:fldCharType="end"/>
      </w:r>
      <w:r w:rsidRPr="008C0E58">
        <w:t xml:space="preserve">. On the other hand, defect in autophagy damages the endoplasmic reticulum and subsequently induces unfolded protein response, which also could be </w:t>
      </w:r>
      <w:proofErr w:type="gramStart"/>
      <w:r w:rsidRPr="008C0E58">
        <w:t>a</w:t>
      </w:r>
      <w:proofErr w:type="gramEnd"/>
      <w:r w:rsidRPr="008C0E58">
        <w:t xml:space="preserve"> initia</w:t>
      </w:r>
      <w:r w:rsidR="008C0E58">
        <w:t xml:space="preserve">tor for cancer </w:t>
      </w:r>
      <w:r w:rsidR="008C0E58">
        <w:fldChar w:fldCharType="begin">
          <w:fldData xml:space="preserve">PEVuZE5vdGU+PENpdGU+PEF1dGhvcj5EYXN0Z2hhaWI8L0F1dGhvcj48WWVhcj4yMDIwPC9ZZWFy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xNTc2LTgyPC9w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</w:fldData>
        </w:fldChar>
      </w:r>
      <w:r w:rsidR="0045672A">
        <w:instrText xml:space="preserve"> ADDIN EN.CITE </w:instrText>
      </w:r>
      <w:r w:rsidR="0045672A">
        <w:fldChar w:fldCharType="begin">
          <w:fldData xml:space="preserve">PEVuZE5vdGU+PENpdGU+PEF1dGhvcj5EYXN0Z2hhaWI8L0F1dGhvcj48WWVhcj4yMDIwPC9ZZWFy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xNTc2LTgyPC9w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</w:fldData>
        </w:fldChar>
      </w:r>
      <w:r w:rsidR="0045672A">
        <w:instrText xml:space="preserve"> ADDIN EN.CITE.DATA </w:instrText>
      </w:r>
      <w:r w:rsidR="0045672A">
        <w:fldChar w:fldCharType="end"/>
      </w:r>
      <w:r w:rsidR="008C0E58">
        <w:fldChar w:fldCharType="separate"/>
      </w:r>
      <w:r w:rsidR="0045672A">
        <w:rPr>
          <w:noProof/>
        </w:rPr>
        <w:t>(84, 85)</w:t>
      </w:r>
      <w:r w:rsidR="008C0E58">
        <w:fldChar w:fldCharType="end"/>
      </w:r>
      <w:r w:rsidRPr="008C0E58">
        <w:t xml:space="preserve">. </w:t>
      </w:r>
      <w:r w:rsidR="00186680" w:rsidRPr="00186680">
        <w:t>In general, autophagy is considered a double-edged sword: it could be a mechanism against cancer or a mechanism to promote cancer progression</w:t>
      </w:r>
      <w:r w:rsidRPr="008C0E58">
        <w:t xml:space="preserve"> </w:t>
      </w:r>
      <w:r w:rsidR="000D58A5">
        <w:fldChar w:fldCharType="begin"/>
      </w:r>
      <w:r w:rsidR="0045672A">
        <w:instrText xml:space="preserve"> ADDIN EN.CITE &lt;EndNote&gt;&lt;Cite&gt;&lt;Author&gt;White&lt;/Author&gt;&lt;Year&gt;2015&lt;/Year&gt;&lt;RecNum&gt;161&lt;/RecNum&gt;&lt;DisplayText&gt;(86)&lt;/DisplayText&gt;&lt;record&gt;&lt;rec-number&gt;161&lt;/rec-number&gt;&lt;foreign-keys&gt;&lt;key app="EN" db-id="9f0ep50sjvzxw0eftao5z25xraxsfesvwrdt" timestamp="1685868158"&gt;161&lt;/key&gt;&lt;/foreign-keys&gt;&lt;ref-type name="Journal Article"&gt;17&lt;/ref-type&gt;&lt;contributors&gt;&lt;authors&gt;&lt;author&gt;White, E.&lt;/author&gt;&lt;/authors&gt;&lt;/contributors&gt;&lt;titles&gt;&lt;title&gt;The role for autophagy in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2-6&lt;/pages&gt;&lt;volume&gt;125&lt;/volume&gt;&lt;number&gt;1&lt;/number&gt;&lt;edition&gt;2015/02/06&lt;/edition&gt;&lt;keywords&gt;&lt;keyword&gt;Animals&lt;/keyword&gt;&lt;keyword&gt;*Autophagy&lt;/keyword&gt;&lt;keyword&gt;Carcinogenesis/pathology&lt;/keyword&gt;&lt;keyword&gt;Humans&lt;/keyword&gt;&lt;keyword&gt;Neoplasms/*pathology/therapy&lt;/keyword&gt;&lt;/keywords&gt;&lt;dates&gt;&lt;year&gt;2015&lt;/year&gt;&lt;pub-dates&gt;&lt;date&gt;Jan&lt;/date&gt;&lt;/pub-dates&gt;&lt;/dates&gt;&lt;isbn&gt;0021-9738 (Print)&amp;#xD;0021-9738&lt;/isbn&gt;&lt;accession-num&gt;25654549&lt;/accession-num&gt;&lt;urls&gt;&lt;/urls&gt;&lt;custom2&gt;PMC4382247&lt;/custom2&gt;&lt;electronic-resource-num&gt;10.1172/jci73941&lt;/electronic-resource-num&gt;&lt;remote-database-provider&gt;NLM&lt;/remote-database-provider&gt;&lt;language&gt;eng&lt;/language&gt;&lt;/record&gt;&lt;/Cite&gt;&lt;/EndNote&gt;</w:instrText>
      </w:r>
      <w:r w:rsidR="000D58A5">
        <w:fldChar w:fldCharType="separate"/>
      </w:r>
      <w:r w:rsidR="0045672A">
        <w:rPr>
          <w:noProof/>
        </w:rPr>
        <w:t>(86)</w:t>
      </w:r>
      <w:r w:rsidR="000D58A5">
        <w:fldChar w:fldCharType="end"/>
      </w:r>
      <w:r w:rsidRPr="008C0E58">
        <w:t xml:space="preserve">. </w:t>
      </w:r>
      <w:r w:rsidR="00186680" w:rsidRPr="00186680">
        <w:t>Both ACE2 (one of the major SARS-CoV-2 receptors) and TMPRSS2 (serine protease transmembrane protein, necessary for viral cell entry) are highly expressed in the human gastrointestinal tract; so, SARS-CoV-2 is able to infect and replicate in human enterocytes</w:t>
      </w:r>
      <w:r w:rsidR="000D58A5">
        <w:t xml:space="preserve"> </w:t>
      </w:r>
      <w:r w:rsidR="00234528">
        <w:fldChar w:fldCharType="begin">
          <w:fldData xml:space="preserve">PEVuZE5vdGU+PENpdGU+PEF1dGhvcj5aYW5nPC9BdXRob3I+PFllYXI+MjAyMDwvWWVhcj48UmVj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</w:fldData>
        </w:fldChar>
      </w:r>
      <w:r w:rsidR="0045672A">
        <w:instrText xml:space="preserve"> ADDIN EN.CITE </w:instrText>
      </w:r>
      <w:r w:rsidR="0045672A">
        <w:fldChar w:fldCharType="begin">
          <w:fldData xml:space="preserve">PEVuZE5vdGU+PENpdGU+PEF1dGhvcj5aYW5nPC9BdXRob3I+PFllYXI+MjAyMDwvWWVhcj48UmVj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</w:fldData>
        </w:fldChar>
      </w:r>
      <w:r w:rsidR="0045672A">
        <w:instrText xml:space="preserve"> ADDIN EN.CITE.DATA </w:instrText>
      </w:r>
      <w:r w:rsidR="0045672A">
        <w:fldChar w:fldCharType="end"/>
      </w:r>
      <w:r w:rsidR="00234528">
        <w:fldChar w:fldCharType="separate"/>
      </w:r>
      <w:r w:rsidR="0045672A">
        <w:rPr>
          <w:noProof/>
        </w:rPr>
        <w:t>(87)</w:t>
      </w:r>
      <w:r w:rsidR="00234528">
        <w:fldChar w:fldCharType="end"/>
      </w:r>
      <w:r w:rsidR="00E844F6" w:rsidRPr="008C0E58">
        <w:t xml:space="preserve">. </w:t>
      </w:r>
      <w:r w:rsidR="00D42144" w:rsidRPr="008C0E58">
        <w:t xml:space="preserve">In a recent investigation on the gastrointestinal biopsies of 14 patients, </w:t>
      </w:r>
      <w:r w:rsidR="00186680">
        <w:t>researchers located</w:t>
      </w:r>
      <w:r w:rsidR="00D42144" w:rsidRPr="008C0E58">
        <w:t xml:space="preserve"> virus nucleic acid and antig</w:t>
      </w:r>
      <w:r w:rsidR="00234528">
        <w:t xml:space="preserve">ens in 50% of the cases </w:t>
      </w:r>
      <w:r w:rsidR="00234528">
        <w:fldChar w:fldCharType="begin">
          <w:fldData xml:space="preserve">PEVuZE5vdGU+PENpdGU+PEF1dGhvcj5HYWVibGVyPC9BdXRob3I+PFllYXI+MjAyMTwvWWVhcj48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YzOS02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</w:fldData>
        </w:fldChar>
      </w:r>
      <w:r w:rsidR="0045672A">
        <w:instrText xml:space="preserve"> ADDIN EN.CITE </w:instrText>
      </w:r>
      <w:r w:rsidR="0045672A">
        <w:fldChar w:fldCharType="begin">
          <w:fldData xml:space="preserve">PEVuZE5vdGU+PENpdGU+PEF1dGhvcj5HYWVibGVyPC9BdXRob3I+PFllYXI+MjAyMTwvWWVhcj48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YzOS02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</w:fldData>
        </w:fldChar>
      </w:r>
      <w:r w:rsidR="0045672A">
        <w:instrText xml:space="preserve"> ADDIN EN.CITE.DATA </w:instrText>
      </w:r>
      <w:r w:rsidR="0045672A">
        <w:fldChar w:fldCharType="end"/>
      </w:r>
      <w:r w:rsidR="00234528">
        <w:fldChar w:fldCharType="separate"/>
      </w:r>
      <w:r w:rsidR="0045672A">
        <w:rPr>
          <w:noProof/>
        </w:rPr>
        <w:t>(81)</w:t>
      </w:r>
      <w:r w:rsidR="00234528">
        <w:fldChar w:fldCharType="end"/>
      </w:r>
      <w:r w:rsidR="00D42144" w:rsidRPr="008C0E58">
        <w:t xml:space="preserve">. </w:t>
      </w:r>
      <w:r w:rsidR="00E33DA7" w:rsidRPr="008C0E58">
        <w:t>These results was repeated in the nasopharyngeal specimens obtained from individuals with previous SARS-</w:t>
      </w:r>
      <w:r w:rsidR="00234528">
        <w:t xml:space="preserve">CoV-2 infection </w:t>
      </w:r>
      <w:r w:rsidR="00446AA4">
        <w:fldChar w:fldCharType="begin">
          <w:fldData xml:space="preserve">PEVuZE5vdGU+PENpdGU+PEF1dGhvcj5IYWJpYnphZGVoPC9BdXRob3I+PFllYXI+MjAyMTwvWWVh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</w:fldData>
        </w:fldChar>
      </w:r>
      <w:r w:rsidR="0045672A">
        <w:instrText xml:space="preserve"> ADDIN EN.CITE </w:instrText>
      </w:r>
      <w:r w:rsidR="0045672A">
        <w:fldChar w:fldCharType="begin">
          <w:fldData xml:space="preserve">PEVuZE5vdGU+PENpdGU+PEF1dGhvcj5IYWJpYnphZGVoPC9BdXRob3I+PFllYXI+MjAyMTwvWWVh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</w:fldData>
        </w:fldChar>
      </w:r>
      <w:r w:rsidR="0045672A">
        <w:instrText xml:space="preserve"> ADDIN EN.CITE.DATA </w:instrText>
      </w:r>
      <w:r w:rsidR="0045672A">
        <w:fldChar w:fldCharType="end"/>
      </w:r>
      <w:r w:rsidR="00446AA4">
        <w:fldChar w:fldCharType="separate"/>
      </w:r>
      <w:r w:rsidR="0045672A">
        <w:rPr>
          <w:noProof/>
        </w:rPr>
        <w:t>(88, 89)</w:t>
      </w:r>
      <w:r w:rsidR="00446AA4">
        <w:fldChar w:fldCharType="end"/>
      </w:r>
      <w:r w:rsidR="00E33DA7" w:rsidRPr="008C0E58">
        <w:t xml:space="preserve">. </w:t>
      </w:r>
      <w:r w:rsidR="008239EF" w:rsidRPr="008C0E58">
        <w:t>Therefore, continu</w:t>
      </w:r>
      <w:r w:rsidR="00186680">
        <w:t>ous</w:t>
      </w:r>
      <w:r w:rsidR="008239EF" w:rsidRPr="008C0E58">
        <w:t xml:space="preserve"> expression of viral nucleic acids could have significant long-term effect</w:t>
      </w:r>
      <w:r w:rsidR="00186680">
        <w:t>s</w:t>
      </w:r>
      <w:r w:rsidR="008239EF" w:rsidRPr="008C0E58">
        <w:t xml:space="preserve"> in COVID-19 </w:t>
      </w:r>
      <w:r w:rsidR="006C27E9" w:rsidRPr="008C0E58">
        <w:t xml:space="preserve">survivors. </w:t>
      </w:r>
      <w:r w:rsidR="008239EF" w:rsidRPr="008C0E58">
        <w:t>Importantly</w:t>
      </w:r>
      <w:r w:rsidR="00CD1BA9" w:rsidRPr="008C0E58">
        <w:t>,</w:t>
      </w:r>
      <w:r w:rsidR="008239EF" w:rsidRPr="008C0E58">
        <w:t xml:space="preserve"> SARS-COV-2 proteins could interact with autophagy machinery and induce </w:t>
      </w:r>
      <w:r w:rsidR="008239EF" w:rsidRPr="005A2C9B">
        <w:t>changes in auto</w:t>
      </w:r>
      <w:r w:rsidR="00CD1BA9" w:rsidRPr="005A2C9B">
        <w:t xml:space="preserve">phagy flux in mammalian cells. </w:t>
      </w:r>
      <w:r w:rsidR="008239EF" w:rsidRPr="005A2C9B">
        <w:t>As an example, ORF3a protein interacts with VPS39 and induces autophagy flux inhibition via targeting autophagosome</w:t>
      </w:r>
      <w:r w:rsidR="00446AA4" w:rsidRPr="005A2C9B">
        <w:t xml:space="preserve"> and lysosome interactions </w:t>
      </w:r>
      <w:r w:rsidR="005E673C" w:rsidRPr="005A2C9B">
        <w:fldChar w:fldCharType="begin">
          <w:fldData xml:space="preserve">PEVuZE5vdGU+PENpdGU+PEF1dGhvcj5aaGFuZzwvQXV0aG9yPjxZZWFyPjIwMjE8L1llYXI+PFJl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</w:fldData>
        </w:fldChar>
      </w:r>
      <w:r w:rsidR="0045672A">
        <w:instrText xml:space="preserve"> ADDIN EN.CITE </w:instrText>
      </w:r>
      <w:r w:rsidR="0045672A">
        <w:fldChar w:fldCharType="begin">
          <w:fldData xml:space="preserve">PEVuZE5vdGU+PENpdGU+PEF1dGhvcj5aaGFuZzwvQXV0aG9yPjxZZWFyPjIwMjE8L1llYXI+PFJl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</w:fldData>
        </w:fldChar>
      </w:r>
      <w:r w:rsidR="0045672A">
        <w:instrText xml:space="preserve"> ADDIN EN.CITE.DATA </w:instrText>
      </w:r>
      <w:r w:rsidR="0045672A">
        <w:fldChar w:fldCharType="end"/>
      </w:r>
      <w:r w:rsidR="005E673C" w:rsidRPr="005A2C9B">
        <w:fldChar w:fldCharType="separate"/>
      </w:r>
      <w:r w:rsidR="0045672A">
        <w:rPr>
          <w:noProof/>
        </w:rPr>
        <w:t>(90)</w:t>
      </w:r>
      <w:r w:rsidR="005E673C" w:rsidRPr="005A2C9B">
        <w:fldChar w:fldCharType="end"/>
      </w:r>
      <w:r w:rsidR="008239EF" w:rsidRPr="005A2C9B">
        <w:t xml:space="preserve">. Nsp15 blocks the initial stage of autophagy (induction), while ORF7a protein decreases </w:t>
      </w:r>
      <w:r w:rsidR="00CD1BA9" w:rsidRPr="005A2C9B">
        <w:t>lysosomal</w:t>
      </w:r>
      <w:r w:rsidR="008239EF" w:rsidRPr="005A2C9B">
        <w:t xml:space="preserve"> acidification and sl</w:t>
      </w:r>
      <w:r w:rsidR="005E673C" w:rsidRPr="005A2C9B">
        <w:t>ow</w:t>
      </w:r>
      <w:r w:rsidR="003A08AC">
        <w:t>s</w:t>
      </w:r>
      <w:r w:rsidR="005E673C" w:rsidRPr="005A2C9B">
        <w:t xml:space="preserve"> down the autophagy flux </w:t>
      </w:r>
      <w:r w:rsidR="005A2C9B" w:rsidRPr="005A2C9B">
        <w:fldChar w:fldCharType="begin">
          <w:fldData xml:space="preserve">PEVuZE5vdGU+PENpdGU+PEF1dGhvcj5IYXluPC9BdXRob3I+PFllYXI+MjAyMTwvWWVhcj48UmVj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</w:fldData>
        </w:fldChar>
      </w:r>
      <w:r w:rsidR="0045672A">
        <w:instrText xml:space="preserve"> ADDIN EN.CITE </w:instrText>
      </w:r>
      <w:r w:rsidR="0045672A">
        <w:fldChar w:fldCharType="begin">
          <w:fldData xml:space="preserve">PEVuZE5vdGU+PENpdGU+PEF1dGhvcj5IYXluPC9BdXRob3I+PFllYXI+MjAyMTwvWWVhcj48UmVj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</w:fldData>
        </w:fldChar>
      </w:r>
      <w:r w:rsidR="0045672A">
        <w:instrText xml:space="preserve"> ADDIN EN.CITE.DATA </w:instrText>
      </w:r>
      <w:r w:rsidR="0045672A">
        <w:fldChar w:fldCharType="end"/>
      </w:r>
      <w:r w:rsidR="005A2C9B" w:rsidRPr="005A2C9B">
        <w:fldChar w:fldCharType="separate"/>
      </w:r>
      <w:r w:rsidR="0045672A">
        <w:rPr>
          <w:noProof/>
        </w:rPr>
        <w:t>(91)</w:t>
      </w:r>
      <w:r w:rsidR="005A2C9B" w:rsidRPr="005A2C9B">
        <w:fldChar w:fldCharType="end"/>
      </w:r>
      <w:r w:rsidR="008239EF" w:rsidRPr="005A2C9B">
        <w:t xml:space="preserve">. </w:t>
      </w:r>
      <w:r w:rsidR="006A35C5" w:rsidRPr="005A2C9B">
        <w:t xml:space="preserve">Therefore, SARS-COV-2 infection could </w:t>
      </w:r>
      <w:r w:rsidR="003A08AC">
        <w:t>decrease</w:t>
      </w:r>
      <w:r w:rsidR="003A08AC" w:rsidRPr="005A2C9B">
        <w:t xml:space="preserve"> </w:t>
      </w:r>
      <w:r w:rsidR="006A35C5" w:rsidRPr="005A2C9B">
        <w:t xml:space="preserve">autophagy flux via targeting initiation and degradation steps of autophagy. </w:t>
      </w:r>
    </w:p>
    <w:p w14:paraId="497F5296" w14:textId="2C273D3F" w:rsidR="00186680" w:rsidRDefault="00186680" w:rsidP="00E802DE">
      <w:pPr>
        <w:bidi w:val="0"/>
        <w:jc w:val="both"/>
      </w:pPr>
      <w:r>
        <w:t xml:space="preserve">The effects of COVID-19 on cancer formation and progression are not simply attributable to a single direct mechanism, but are likely a cumulative consequence of multiple mechanisms. Of note, the currently available statistics may reflect only the tip of the iceberg, as the effect of COVID-19 on cancer trends will take years to ascertain. </w:t>
      </w:r>
    </w:p>
    <w:p w14:paraId="420B039F" w14:textId="352DD450" w:rsidR="00BE47DC" w:rsidRPr="00BE47DC" w:rsidRDefault="00186680" w:rsidP="00E802DE">
      <w:pPr>
        <w:bidi w:val="0"/>
        <w:jc w:val="both"/>
        <w:rPr>
          <w:iCs/>
        </w:rPr>
      </w:pPr>
      <w:r>
        <w:t xml:space="preserve">The </w:t>
      </w:r>
      <w:r w:rsidR="003A08AC">
        <w:t xml:space="preserve">impact </w:t>
      </w:r>
      <w:r>
        <w:t>of the COVID-19 pandemic is not limited to cancer pathophysiology; indeed, treatment of cancers has been severely affected during the pandemic. The development of cancer therapy has suffered greatly, especially in blood cancers. Many of the available most effective therapeutics are B-cell depleting agents, leading to a great susceptibility to COVID-19. Recently, highly effective drugs have failed to receive regulatory approval, because of the incidence of COVID-19 in clinical trials. Physicians need to balance treatment efficacy with COVID-19 risk</w:t>
      </w:r>
      <w:r w:rsidR="008351AF">
        <w:t xml:space="preserve"> </w:t>
      </w:r>
      <w:r w:rsidR="008351AF">
        <w:fldChar w:fldCharType="begin"/>
      </w:r>
      <w:r w:rsidR="0045672A">
        <w:instrText xml:space="preserve"> ADDIN EN.CITE &lt;EndNote&gt;&lt;Cite&gt;&lt;Author&gt;Cheson&lt;/Author&gt;&lt;Year&gt;2022&lt;/Year&gt;&lt;RecNum&gt;89&lt;/RecNum&gt;&lt;DisplayText&gt;(92)&lt;/DisplayText&gt;&lt;record&gt;&lt;rec-number&gt;89&lt;/rec-number&gt;&lt;foreign-keys&gt;&lt;key app="EN" db-id="9f0ep50sjvzxw0eftao5z25xraxsfesvwrdt" timestamp="1684477288"&gt;89&lt;/key&gt;&lt;/foreign-keys&gt;&lt;ref-type name="Web Page"&gt;12&lt;/ref-type&gt;&lt;contributors&gt;&lt;authors&gt;&lt;author&gt;Bruce D. Cheson&lt;/author&gt;&lt;/authors&gt;&lt;/contributors&gt;&lt;titles&gt;&lt;title&gt;Death and Clinical Trials in the Plague Years&lt;/title&gt;&lt;/titles&gt;&lt;volume&gt;2023&lt;/volume&gt;&lt;number&gt;May 10&lt;/number&gt;&lt;dates&gt;&lt;year&gt;2022&lt;/year&gt;&lt;/dates&gt;&lt;publisher&gt;The ASCO Post&lt;/publisher&gt;&lt;urls&gt;&lt;related-urls&gt;&lt;url&gt;&lt;style face="underline" font="default" size="100%"&gt;https://ascopost.com/issues/july-10-2022/death-and-clinical-trials-in-the-plague-years/&lt;/style&gt;&lt;/url&gt;&lt;/related-urls&gt;&lt;/urls&gt;&lt;/record&gt;&lt;/Cite&gt;&lt;/EndNote&gt;</w:instrText>
      </w:r>
      <w:r w:rsidR="008351AF">
        <w:fldChar w:fldCharType="separate"/>
      </w:r>
      <w:r w:rsidR="0045672A">
        <w:rPr>
          <w:noProof/>
        </w:rPr>
        <w:t>(92)</w:t>
      </w:r>
      <w:r w:rsidR="008351AF">
        <w:fldChar w:fldCharType="end"/>
      </w:r>
      <w:r w:rsidR="00E87BF1">
        <w:t xml:space="preserve">. </w:t>
      </w:r>
    </w:p>
    <w:p w14:paraId="61F8BB7B" w14:textId="77777777" w:rsidR="001678CF" w:rsidRPr="001678CF" w:rsidRDefault="001678CF" w:rsidP="00E802DE">
      <w:pPr>
        <w:pStyle w:val="ListParagraph"/>
        <w:numPr>
          <w:ilvl w:val="0"/>
          <w:numId w:val="5"/>
        </w:numPr>
        <w:bidi w:val="0"/>
        <w:jc w:val="both"/>
        <w:rPr>
          <w:i/>
          <w:iCs/>
          <w:u w:val="single"/>
        </w:rPr>
      </w:pPr>
      <w:r w:rsidRPr="001678CF">
        <w:rPr>
          <w:i/>
          <w:iCs/>
          <w:u w:val="single"/>
        </w:rPr>
        <w:lastRenderedPageBreak/>
        <w:t>Obesity</w:t>
      </w:r>
    </w:p>
    <w:p w14:paraId="1E3D3A4C" w14:textId="7A3422BC" w:rsidR="001678CF" w:rsidRDefault="001678CF" w:rsidP="00E802DE">
      <w:pPr>
        <w:bidi w:val="0"/>
        <w:jc w:val="both"/>
      </w:pPr>
      <w:r>
        <w:t xml:space="preserve">According to a recent report by the WHO, more than one billion individuals are affected by obesity and the number </w:t>
      </w:r>
      <w:r w:rsidR="00A757B5">
        <w:t xml:space="preserve">is </w:t>
      </w:r>
      <w:r>
        <w:t xml:space="preserve">growing </w:t>
      </w:r>
      <w:r>
        <w:fldChar w:fldCharType="begin"/>
      </w:r>
      <w:r w:rsidR="0045672A">
        <w:instrText xml:space="preserve"> ADDIN EN.CITE &lt;EndNote&gt;&lt;Cite&gt;&lt;Author&gt;Organization&lt;/Author&gt;&lt;Year&gt;2022&lt;/Year&gt;&lt;RecNum&gt;34&lt;/RecNum&gt;&lt;DisplayText&gt;(93)&lt;/DisplayText&gt;&lt;record&gt;&lt;rec-number&gt;34&lt;/rec-number&gt;&lt;foreign-keys&gt;&lt;key app="EN" db-id="9f0ep50sjvzxw0eftao5z25xraxsfesvwrdt" timestamp="1680156920"&gt;34&lt;/key&gt;&lt;/foreign-keys&gt;&lt;ref-type name="Web Page"&gt;12&lt;/ref-type&gt;&lt;contributors&gt;&lt;authors&gt;&lt;author&gt;World Health Organization&lt;/author&gt;&lt;/authors&gt;&lt;/contributors&gt;&lt;titles&gt;&lt;title&gt;World Obesity Day 2022 – Accelerating action to stop obesity&lt;/title&gt;&lt;/titles&gt;&lt;volume&gt;2023&lt;/volume&gt;&lt;number&gt;March 30&lt;/number&gt;&lt;dates&gt;&lt;year&gt;2022&lt;/year&gt;&lt;/dates&gt;&lt;urls&gt;&lt;related-urls&gt;&lt;url&gt;&lt;style face="underline" font="default" size="100%"&gt;https://www.who.int/news/item/04-03-2022-world-obesity-day-2022-accelerating-action-to-stop-obesity#:~:text=More%20than%201%20billion%20people,they%20are%20overweight%20or%20obese&lt;/style&gt;&lt;style face="normal" font="default" size="100%"&gt;.&lt;/style&gt;&lt;/url&gt;&lt;/related-urls&gt;&lt;/urls&gt;&lt;/record&gt;&lt;/Cite&gt;&lt;/EndNote&gt;</w:instrText>
      </w:r>
      <w:r>
        <w:fldChar w:fldCharType="separate"/>
      </w:r>
      <w:r w:rsidR="0045672A">
        <w:rPr>
          <w:noProof/>
        </w:rPr>
        <w:t>(93)</w:t>
      </w:r>
      <w:r>
        <w:fldChar w:fldCharType="end"/>
      </w:r>
      <w:r>
        <w:t xml:space="preserve">. </w:t>
      </w:r>
      <w:r w:rsidR="002E02B2" w:rsidRPr="002E02B2">
        <w:t>The pandemic worsened this trend. Lockdown or mandatory home confinement have increased the risk of obesity through multiple mechanisms</w:t>
      </w:r>
      <w:r w:rsidRPr="002E02B2">
        <w:t xml:space="preserve"> </w:t>
      </w:r>
      <w:r>
        <w:fldChar w:fldCharType="begin">
          <w:fldData xml:space="preserve">PEVuZE5vdGU+PENpdGU+PEF1dGhvcj5HaGFuZW1pPC9BdXRob3I+PFllYXI+MjAyMDwvWWVhcj48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==
</w:fldData>
        </w:fldChar>
      </w:r>
      <w:r w:rsidR="0045672A">
        <w:instrText xml:space="preserve"> ADDIN EN.CITE </w:instrText>
      </w:r>
      <w:r w:rsidR="0045672A">
        <w:fldChar w:fldCharType="begin">
          <w:fldData xml:space="preserve">PEVuZE5vdGU+PENpdGU+PEF1dGhvcj5HaGFuZW1pPC9BdXRob3I+PFllYXI+MjAyMDwvWWVhcj48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==
</w:fldData>
        </w:fldChar>
      </w:r>
      <w:r w:rsidR="0045672A">
        <w:instrText xml:space="preserve"> ADDIN EN.CITE.DATA </w:instrText>
      </w:r>
      <w:r w:rsidR="0045672A">
        <w:fldChar w:fldCharType="end"/>
      </w:r>
      <w:r>
        <w:fldChar w:fldCharType="separate"/>
      </w:r>
      <w:r w:rsidR="0045672A">
        <w:rPr>
          <w:noProof/>
        </w:rPr>
        <w:t>(94, 95)</w:t>
      </w:r>
      <w:r>
        <w:fldChar w:fldCharType="end"/>
      </w:r>
      <w:r>
        <w:t xml:space="preserve">. </w:t>
      </w:r>
      <w:r w:rsidR="002E02B2" w:rsidRPr="002E02B2">
        <w:t xml:space="preserve">Fear of getting infected with COVID-19 by visiting outdoor public places, such as food markets, caused many individuals to choose </w:t>
      </w:r>
      <w:proofErr w:type="gramStart"/>
      <w:r w:rsidR="002E02B2" w:rsidRPr="002E02B2">
        <w:t>highly-processed</w:t>
      </w:r>
      <w:proofErr w:type="gramEnd"/>
      <w:r w:rsidR="002E02B2" w:rsidRPr="002E02B2">
        <w:t xml:space="preserve"> food products containing large amounts of calories and extra salt, with long shelf lives but low nutritional value, rather than fresh products. Moreover, the pandemic impacted n</w:t>
      </w:r>
      <w:r w:rsidR="00C824FF">
        <w:t xml:space="preserve">egatively on mental health </w:t>
      </w:r>
      <w:r w:rsidR="00C824FF">
        <w:fldChar w:fldCharType="begin"/>
      </w:r>
      <w:r w:rsidR="00C824FF">
        <w:instrText xml:space="preserve"> ADDIN EN.CITE &lt;EndNote&gt;&lt;Cite&gt;&lt;Author&gt;Hettich&lt;/Author&gt;&lt;Year&gt;2022&lt;/Year&gt;&lt;RecNum&gt;223&lt;/RecNum&gt;&lt;DisplayText&gt;(96)&lt;/DisplayText&gt;&lt;record&gt;&lt;rec-number&gt;223&lt;/rec-number&gt;&lt;foreign-keys&gt;&lt;key app="EN" db-id="9f0ep50sjvzxw0eftao5z25xraxsfesvwrdt" timestamp="1687518369"&gt;223&lt;/key&gt;&lt;/foreign-keys&gt;&lt;ref-type name="Journal Article"&gt;17&lt;/ref-type&gt;&lt;contributors&gt;&lt;authors&gt;&lt;author&gt;Hettich, Nora&lt;/author&gt;&lt;author&gt;Entringer, Theresa M.&lt;/author&gt;&lt;author&gt;Kroeger, Hannes&lt;/author&gt;&lt;author&gt;Schmidt, Peter&lt;/author&gt;&lt;author&gt;Tibubos, Ana N.&lt;/author&gt;&lt;author&gt;Braehler, Elmar&lt;/author&gt;&lt;author&gt;Beutel, Manfred E.&lt;/author&gt;&lt;/authors&gt;&lt;/contributors&gt;&lt;titles&gt;&lt;title&gt;Impact of the COVID-19 pandemic on depression, anxiety, loneliness, and satisfaction in the German general population: a longitudinal analysis&lt;/title&gt;&lt;secondary-title&gt;Social Psychiatry and Psychiatric Epidemiology&lt;/secondary-title&gt;&lt;/titles&gt;&lt;periodical&gt;&lt;full-title&gt;Social Psychiatry and Psychiatric Epidemiology&lt;/full-title&gt;&lt;/periodical&gt;&lt;pages&gt;2481-2490&lt;/pages&gt;&lt;volume&gt;57&lt;/volume&gt;&lt;number&gt;12&lt;/number&gt;&lt;dates&gt;&lt;year&gt;2022&lt;/year&gt;&lt;pub-dates&gt;&lt;date&gt;2022/12/01&lt;/date&gt;&lt;/pub-dates&gt;&lt;/dates&gt;&lt;isbn&gt;1433-9285&lt;/isbn&gt;&lt;urls&gt;&lt;related-urls&gt;&lt;url&gt;https://doi.org/10.1007/s00127-022-02311-0&lt;/url&gt;&lt;/related-urls&gt;&lt;/urls&gt;&lt;electronic-resource-num&gt;10.1007/s00127-022-02311-0&lt;/electronic-resource-num&gt;&lt;/record&gt;&lt;/Cite&gt;&lt;/EndNote&gt;</w:instrText>
      </w:r>
      <w:r w:rsidR="00C824FF">
        <w:fldChar w:fldCharType="separate"/>
      </w:r>
      <w:r w:rsidR="00C824FF">
        <w:rPr>
          <w:noProof/>
        </w:rPr>
        <w:t>(96)</w:t>
      </w:r>
      <w:r w:rsidR="00C824FF">
        <w:fldChar w:fldCharType="end"/>
      </w:r>
      <w:r w:rsidR="002E02B2" w:rsidRPr="002E02B2">
        <w:t>. Mental health problems are mutually associated with disruption of normal sleep cy</w:t>
      </w:r>
      <w:r w:rsidR="00C824FF">
        <w:t xml:space="preserve">cles and sleep deprivation </w:t>
      </w:r>
      <w:r w:rsidR="00C824FF">
        <w:fldChar w:fldCharType="begin"/>
      </w:r>
      <w:r w:rsidR="00C824FF">
        <w:instrText xml:space="preserve"> ADDIN EN.CITE &lt;EndNote&gt;&lt;Cite&gt;&lt;Author&gt;Zhao&lt;/Author&gt;&lt;Year&gt;2022&lt;/Year&gt;&lt;RecNum&gt;224&lt;/RecNum&gt;&lt;DisplayText&gt;(97)&lt;/DisplayText&gt;&lt;record&gt;&lt;rec-number&gt;224&lt;/rec-number&gt;&lt;foreign-keys&gt;&lt;key app="EN" db-id="9f0ep50sjvzxw0eftao5z25xraxsfesvwrdt" timestamp="1687518462"&gt;224&lt;/key&gt;&lt;/foreign-keys&gt;&lt;ref-type name="Journal Article"&gt;17&lt;/ref-type&gt;&lt;contributors&gt;&lt;authors&gt;&lt;author&gt;Zhao, Jian&lt;/author&gt;&lt;author&gt;Xu, Jiawei&lt;/author&gt;&lt;author&gt;He, Yaping&lt;/author&gt;&lt;author&gt;Xiang, Mi&lt;/author&gt;&lt;/authors&gt;&lt;/contributors&gt;&lt;titles&gt;&lt;title&gt;Children and adolescents’ sleep patterns and their associations with mental health during the COVID-19 pandemic in Shanghai, China&lt;/title&gt;&lt;secondary-title&gt;Journal of Affective Disorders&lt;/secondary-title&gt;&lt;/titles&gt;&lt;periodical&gt;&lt;full-title&gt;Journal of Affective Disorders&lt;/full-title&gt;&lt;/periodical&gt;&lt;pages&gt;337-344&lt;/pages&gt;&lt;volume&gt;301&lt;/volume&gt;&lt;keywords&gt;&lt;keyword&gt;Sleep patterns&lt;/keyword&gt;&lt;keyword&gt;Mental health&lt;/keyword&gt;&lt;keyword&gt;Children and adolescents&lt;/keyword&gt;&lt;keyword&gt;COVID-19&lt;/keyword&gt;&lt;keyword&gt;School closure&lt;/keyword&gt;&lt;/keywords&gt;&lt;dates&gt;&lt;year&gt;2022&lt;/year&gt;&lt;pub-dates&gt;&lt;date&gt;2022/03/15/&lt;/date&gt;&lt;/pub-dates&gt;&lt;/dates&gt;&lt;isbn&gt;0165-0327&lt;/isbn&gt;&lt;urls&gt;&lt;related-urls&gt;&lt;url&gt;https://www.sciencedirect.com/science/article/pii/S0165032721014403&lt;/url&gt;&lt;/related-urls&gt;&lt;/urls&gt;&lt;electronic-resource-num&gt;https://doi.org/10.1016/j.jad.2021.12.123&lt;/electronic-resource-num&gt;&lt;/record&gt;&lt;/Cite&gt;&lt;/EndNote&gt;</w:instrText>
      </w:r>
      <w:r w:rsidR="00C824FF">
        <w:fldChar w:fldCharType="separate"/>
      </w:r>
      <w:r w:rsidR="00C824FF">
        <w:rPr>
          <w:noProof/>
        </w:rPr>
        <w:t>(97)</w:t>
      </w:r>
      <w:r w:rsidR="00C824FF">
        <w:fldChar w:fldCharType="end"/>
      </w:r>
      <w:r w:rsidR="002E02B2" w:rsidRPr="002E02B2">
        <w:t>. The combination of sleep disturbance and psychological problems such as stress, anxiety, and depression, may result in increased food consumption, which, when associated with lack of physical activity (due to home confinement), considerably increases the risk of obesity. Mental health problems are also associated with increased alcohol intake</w:t>
      </w:r>
      <w:r w:rsidR="00870D3C">
        <w:t xml:space="preserve"> </w:t>
      </w:r>
      <w:r w:rsidR="00870D3C">
        <w:fldChar w:fldCharType="begin">
          <w:fldData xml:space="preserve">PEVuZE5vdGU+PENpdGU+PEF1dGhvcj5Hcm9zc21hbjwvQXV0aG9yPjxZZWFyPjIwMjA8L1llYXI+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</w:fldData>
        </w:fldChar>
      </w:r>
      <w:r w:rsidR="00C824FF">
        <w:instrText xml:space="preserve"> ADDIN EN.CITE </w:instrText>
      </w:r>
      <w:r w:rsidR="00C824FF">
        <w:fldChar w:fldCharType="begin">
          <w:fldData xml:space="preserve">PEVuZE5vdGU+PENpdGU+PEF1dGhvcj5Hcm9zc21hbjwvQXV0aG9yPjxZZWFyPjIwMjA8L1llYXI+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</w:fldData>
        </w:fldChar>
      </w:r>
      <w:r w:rsidR="00C824FF">
        <w:instrText xml:space="preserve"> ADDIN EN.CITE.DATA </w:instrText>
      </w:r>
      <w:r w:rsidR="00C824FF">
        <w:fldChar w:fldCharType="end"/>
      </w:r>
      <w:r w:rsidR="00870D3C">
        <w:fldChar w:fldCharType="separate"/>
      </w:r>
      <w:r w:rsidR="00C824FF">
        <w:rPr>
          <w:noProof/>
        </w:rPr>
        <w:t>(98)</w:t>
      </w:r>
      <w:r w:rsidR="00870D3C">
        <w:fldChar w:fldCharType="end"/>
      </w:r>
      <w:r>
        <w:t>, which is another source of nutritionally empty calories</w:t>
      </w:r>
      <w:r w:rsidRPr="00E4392D">
        <w:t xml:space="preserve">. </w:t>
      </w:r>
      <w:r>
        <w:t xml:space="preserve">From </w:t>
      </w:r>
      <w:r w:rsidR="002E02B2">
        <w:t>a</w:t>
      </w:r>
      <w:r>
        <w:t xml:space="preserve"> socioeconomic point of view, as numerous businesses were closed during the pandemic, many employees faced unemployment and financial </w:t>
      </w:r>
      <w:r w:rsidR="002E02B2">
        <w:t>difficulties</w:t>
      </w:r>
      <w:r>
        <w:t>. As a result, some families could not afford fresh healthy food, and instead used more junk foods or preserved foods</w:t>
      </w:r>
      <w:r w:rsidRPr="00031730">
        <w:t xml:space="preserve">, which cost </w:t>
      </w:r>
      <w:r>
        <w:t xml:space="preserve">less. </w:t>
      </w:r>
      <w:r w:rsidRPr="00031730">
        <w:t>In addition</w:t>
      </w:r>
      <w:r>
        <w:t xml:space="preserve">, both fear of visiting public places and financial problems led to a </w:t>
      </w:r>
      <w:r w:rsidR="00A757B5">
        <w:t xml:space="preserve">noteworthy </w:t>
      </w:r>
      <w:r>
        <w:t xml:space="preserve">decline in use of public gyms and healthcare facilities for weight control, which further </w:t>
      </w:r>
      <w:r w:rsidR="00A757B5">
        <w:t xml:space="preserve">intensified </w:t>
      </w:r>
      <w:r>
        <w:t>the</w:t>
      </w:r>
      <w:r w:rsidR="00A757B5">
        <w:t xml:space="preserve"> obesity</w:t>
      </w:r>
      <w:r>
        <w:t xml:space="preserve"> trend</w:t>
      </w:r>
      <w:r w:rsidR="00A757B5">
        <w:t xml:space="preserve"> </w:t>
      </w:r>
      <w:r>
        <w:fldChar w:fldCharType="begin">
          <w:fldData xml:space="preserve">PEVuZE5vdGU+PENpdGU+PEF1dGhvcj5HaGFuZW1pPC9BdXRob3I+PFllYXI+MjAyMDwvWWVhcj48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==
</w:fldData>
        </w:fldChar>
      </w:r>
      <w:r w:rsidR="0045672A">
        <w:instrText xml:space="preserve"> ADDIN EN.CITE </w:instrText>
      </w:r>
      <w:r w:rsidR="0045672A">
        <w:fldChar w:fldCharType="begin">
          <w:fldData xml:space="preserve">PEVuZE5vdGU+PENpdGU+PEF1dGhvcj5HaGFuZW1pPC9BdXRob3I+PFllYXI+MjAyMDwvWWVhcj48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==
</w:fldData>
        </w:fldChar>
      </w:r>
      <w:r w:rsidR="0045672A">
        <w:instrText xml:space="preserve"> ADDIN EN.CITE.DATA </w:instrText>
      </w:r>
      <w:r w:rsidR="0045672A">
        <w:fldChar w:fldCharType="end"/>
      </w:r>
      <w:r>
        <w:fldChar w:fldCharType="separate"/>
      </w:r>
      <w:r w:rsidR="0045672A">
        <w:rPr>
          <w:noProof/>
        </w:rPr>
        <w:t>(94, 95)</w:t>
      </w:r>
      <w:r>
        <w:fldChar w:fldCharType="end"/>
      </w:r>
      <w:r>
        <w:t xml:space="preserve">. </w:t>
      </w:r>
      <w:r w:rsidR="00A537EF" w:rsidRPr="00A537EF">
        <w:t>Obesity is strongly linked to cardiovascular diseases, diabetes mellitus</w:t>
      </w:r>
      <w:r w:rsidR="00A757B5">
        <w:t>,</w:t>
      </w:r>
      <w:r w:rsidR="00A537EF" w:rsidRPr="00A537EF">
        <w:t xml:space="preserve"> and metabolic complications, as well as musculoskeletal disorders such as osteoarthritis; moreover, it is a risk factor for some types of cancer. As such, when the obesity trend is accelerated due to the pandemic, more complications and a heavier burden are to be expected in the near future. This merits a multidisciplinary call for </w:t>
      </w:r>
      <w:r w:rsidR="00E404FC">
        <w:t xml:space="preserve">global </w:t>
      </w:r>
      <w:r w:rsidR="00A537EF" w:rsidRPr="00A537EF">
        <w:t>action.</w:t>
      </w:r>
      <w:r w:rsidR="00A537EF">
        <w:t xml:space="preserve"> </w:t>
      </w:r>
      <w:r>
        <w:t xml:space="preserve"> </w:t>
      </w:r>
    </w:p>
    <w:p w14:paraId="410A610A" w14:textId="77777777" w:rsidR="001678CF" w:rsidRPr="001678CF" w:rsidRDefault="001678CF" w:rsidP="00E802DE">
      <w:pPr>
        <w:pStyle w:val="ListParagraph"/>
        <w:numPr>
          <w:ilvl w:val="0"/>
          <w:numId w:val="5"/>
        </w:numPr>
        <w:bidi w:val="0"/>
        <w:jc w:val="both"/>
        <w:rPr>
          <w:i/>
          <w:iCs/>
          <w:u w:val="single"/>
        </w:rPr>
      </w:pPr>
      <w:r w:rsidRPr="001678CF">
        <w:rPr>
          <w:i/>
          <w:iCs/>
          <w:u w:val="single"/>
        </w:rPr>
        <w:t>Cardiovascular Diseases</w:t>
      </w:r>
    </w:p>
    <w:p w14:paraId="463998B8" w14:textId="6697A547" w:rsidR="001678CF" w:rsidRPr="00B6724D" w:rsidRDefault="007D129E" w:rsidP="00E802DE">
      <w:pPr>
        <w:bidi w:val="0"/>
        <w:jc w:val="both"/>
        <w:rPr>
          <w:rFonts w:cstheme="minorHAnsi"/>
          <w:u w:val="single"/>
        </w:rPr>
      </w:pPr>
      <w:r w:rsidRPr="007D129E">
        <w:rPr>
          <w:rFonts w:cstheme="minorHAnsi"/>
          <w:color w:val="212121"/>
          <w:shd w:val="clear" w:color="auto" w:fill="FFFFFF"/>
        </w:rPr>
        <w:t xml:space="preserve">Various cardiovascular </w:t>
      </w:r>
      <w:r w:rsidR="00CD1AA6">
        <w:rPr>
          <w:rFonts w:cstheme="minorHAnsi"/>
          <w:color w:val="212121"/>
          <w:shd w:val="clear" w:color="auto" w:fill="FFFFFF"/>
        </w:rPr>
        <w:t>symptoms</w:t>
      </w:r>
      <w:r w:rsidR="00CD1AA6" w:rsidRPr="007D129E">
        <w:rPr>
          <w:rFonts w:cstheme="minorHAnsi"/>
          <w:color w:val="212121"/>
          <w:shd w:val="clear" w:color="auto" w:fill="FFFFFF"/>
        </w:rPr>
        <w:t xml:space="preserve"> </w:t>
      </w:r>
      <w:r w:rsidRPr="007D129E">
        <w:rPr>
          <w:rFonts w:cstheme="minorHAnsi"/>
          <w:color w:val="212121"/>
          <w:shd w:val="clear" w:color="auto" w:fill="FFFFFF"/>
        </w:rPr>
        <w:t>are associated with long-COVID. These include fatigue, chest pain, shortness of breath, as well as autonomic manifestations such as postural orthostatic tachycardia. All these symptoms can lead to greater anxiety and disability. Key cardiovascular issues that have been reported beyond the acute phase of COVID-19 include myocardial inflammation, myocardial infarction, right ventricular dysfunction, and arrhythmias</w:t>
      </w:r>
      <w:r w:rsidR="001678CF">
        <w:rPr>
          <w:rFonts w:cstheme="minorHAnsi"/>
          <w:color w:val="212121"/>
          <w:shd w:val="clear" w:color="auto" w:fill="FFFFFF"/>
        </w:rPr>
        <w:t xml:space="preserve"> </w:t>
      </w:r>
      <w:r w:rsidR="001678CF">
        <w:rPr>
          <w:rFonts w:cstheme="minorHAnsi"/>
          <w:color w:val="212121"/>
          <w:shd w:val="clear" w:color="auto" w:fill="FFFFFF"/>
        </w:rPr>
        <w:fldChar w:fldCharType="begin">
          <w:fldData xml:space="preserve">PEVuZE5vdGU+PENpdGU+PEF1dGhvcj5BbC1BbHk8L0F1dGhvcj48WWVhcj4yMDIxPC9ZZWFyPjxS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</w:fldData>
        </w:fldChar>
      </w:r>
      <w:r w:rsidR="00C824FF">
        <w:rPr>
          <w:rFonts w:cstheme="minorHAnsi"/>
          <w:color w:val="212121"/>
          <w:shd w:val="clear" w:color="auto" w:fill="FFFFFF"/>
        </w:rPr>
        <w:instrText xml:space="preserve"> ADDIN EN.CITE </w:instrText>
      </w:r>
      <w:r w:rsidR="00C824FF">
        <w:rPr>
          <w:rFonts w:cstheme="minorHAnsi"/>
          <w:color w:val="212121"/>
          <w:shd w:val="clear" w:color="auto" w:fill="FFFFFF"/>
        </w:rPr>
        <w:fldChar w:fldCharType="begin">
          <w:fldData xml:space="preserve">PEVuZE5vdGU+PENpdGU+PEF1dGhvcj5BbC1BbHk8L0F1dGhvcj48WWVhcj4yMDIxPC9ZZWFyPjxS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</w:fldData>
        </w:fldChar>
      </w:r>
      <w:r w:rsidR="00C824FF">
        <w:rPr>
          <w:rFonts w:cstheme="minorHAnsi"/>
          <w:color w:val="212121"/>
          <w:shd w:val="clear" w:color="auto" w:fill="FFFFFF"/>
        </w:rPr>
        <w:instrText xml:space="preserve"> ADDIN EN.CITE.DATA </w:instrText>
      </w:r>
      <w:r w:rsidR="00C824FF">
        <w:rPr>
          <w:rFonts w:cstheme="minorHAnsi"/>
          <w:color w:val="212121"/>
          <w:shd w:val="clear" w:color="auto" w:fill="FFFFFF"/>
        </w:rPr>
      </w:r>
      <w:r w:rsidR="00C824FF">
        <w:rPr>
          <w:rFonts w:cstheme="minorHAnsi"/>
          <w:color w:val="212121"/>
          <w:shd w:val="clear" w:color="auto" w:fill="FFFFFF"/>
        </w:rPr>
        <w:fldChar w:fldCharType="end"/>
      </w:r>
      <w:r w:rsidR="001678CF">
        <w:rPr>
          <w:rFonts w:cstheme="minorHAnsi"/>
          <w:color w:val="212121"/>
          <w:shd w:val="clear" w:color="auto" w:fill="FFFFFF"/>
        </w:rPr>
      </w:r>
      <w:r w:rsidR="001678CF">
        <w:rPr>
          <w:rFonts w:cstheme="minorHAnsi"/>
          <w:color w:val="212121"/>
          <w:shd w:val="clear" w:color="auto" w:fill="FFFFFF"/>
        </w:rPr>
        <w:fldChar w:fldCharType="separate"/>
      </w:r>
      <w:r w:rsidR="00C824FF">
        <w:rPr>
          <w:rFonts w:cstheme="minorHAnsi"/>
          <w:noProof/>
          <w:color w:val="212121"/>
          <w:shd w:val="clear" w:color="auto" w:fill="FFFFFF"/>
        </w:rPr>
        <w:t>(99-102)</w:t>
      </w:r>
      <w:r w:rsidR="001678CF">
        <w:rPr>
          <w:rFonts w:cstheme="minorHAnsi"/>
          <w:color w:val="212121"/>
          <w:shd w:val="clear" w:color="auto" w:fill="FFFFFF"/>
        </w:rPr>
        <w:fldChar w:fldCharType="end"/>
      </w:r>
      <w:r w:rsidR="001678CF">
        <w:rPr>
          <w:rFonts w:cstheme="minorHAnsi"/>
          <w:color w:val="212121"/>
          <w:shd w:val="clear" w:color="auto" w:fill="FFFFFF"/>
        </w:rPr>
        <w:t>.</w:t>
      </w:r>
      <w:r w:rsidR="001678CF" w:rsidRPr="00AB04EA">
        <w:rPr>
          <w:rFonts w:cstheme="minorHAnsi"/>
          <w:color w:val="212121"/>
          <w:shd w:val="clear" w:color="auto" w:fill="FFFFFF"/>
        </w:rPr>
        <w:t xml:space="preserve"> There is also some evidence of myocardial edema, active inflammation, as well as both left and right ventricular dysfunction. Overall, there is an increased risk of cardiovascular outcomes, as evidenced from large-scale observational studies, such as coronary artery disease, cardiomyopathy, and arrhythmias, compared to the general population</w:t>
      </w:r>
      <w:r w:rsidR="001678CF">
        <w:rPr>
          <w:rFonts w:cstheme="minorHAnsi"/>
          <w:color w:val="212121"/>
          <w:shd w:val="clear" w:color="auto" w:fill="FFFFFF"/>
        </w:rPr>
        <w:t xml:space="preserve"> </w:t>
      </w:r>
      <w:r w:rsidR="001678CF">
        <w:rPr>
          <w:rFonts w:cstheme="minorHAnsi"/>
          <w:color w:val="212121"/>
          <w:shd w:val="clear" w:color="auto" w:fill="FFFFFF"/>
        </w:rPr>
        <w:fldChar w:fldCharType="begin"/>
      </w:r>
      <w:r w:rsidR="00C824FF">
        <w:rPr>
          <w:rFonts w:cstheme="minorHAnsi"/>
          <w:color w:val="212121"/>
          <w:shd w:val="clear" w:color="auto" w:fill="FFFFFF"/>
        </w:rPr>
        <w:instrText xml:space="preserve"> ADDIN EN.CITE &lt;EndNote&gt;&lt;Cite&gt;&lt;Author&gt;Abbasi&lt;/Author&gt;&lt;Year&gt;2022&lt;/Year&gt;&lt;RecNum&gt;96&lt;/RecNum&gt;&lt;DisplayText&gt;(103)&lt;/DisplayText&gt;&lt;record&gt;&lt;rec-number&gt;96&lt;/rec-number&gt;&lt;foreign-keys&gt;&lt;key app="EN" db-id="9f0ep50sjvzxw0eftao5z25xraxsfesvwrdt" timestamp="1684478068"&gt;96&lt;/key&gt;&lt;/foreign-keys&gt;&lt;ref-type name="Journal Article"&gt;17&lt;/ref-type&gt;&lt;contributors&gt;&lt;authors&gt;&lt;author&gt;Abbasi, Jennifer&lt;/author&gt;&lt;/authors&gt;&lt;/contributors&gt;&lt;titles&gt;&lt;title&gt;The COVID heart—one year after SARS-CoV-2 infection, patients have an array of increased cardiovascular risks&lt;/title&gt;&lt;secondary-title&gt;JAMA&lt;/secondary-title&gt;&lt;/titles&gt;&lt;periodical&gt;&lt;full-title&gt;JAMA&lt;/full-title&gt;&lt;/periodical&gt;&lt;pages&gt;1113-1114&lt;/pages&gt;&lt;volume&gt;327&lt;/volume&gt;&lt;number&gt;12&lt;/number&gt;&lt;dates&gt;&lt;year&gt;2022&lt;/year&gt;&lt;/dates&gt;&lt;isbn&gt;0098-7484&lt;/isbn&gt;&lt;urls&gt;&lt;/urls&gt;&lt;/record&gt;&lt;/Cite&gt;&lt;/EndNote&gt;</w:instrText>
      </w:r>
      <w:r w:rsidR="001678CF">
        <w:rPr>
          <w:rFonts w:cstheme="minorHAnsi"/>
          <w:color w:val="212121"/>
          <w:shd w:val="clear" w:color="auto" w:fill="FFFFFF"/>
        </w:rPr>
        <w:fldChar w:fldCharType="separate"/>
      </w:r>
      <w:r w:rsidR="00C824FF">
        <w:rPr>
          <w:rFonts w:cstheme="minorHAnsi"/>
          <w:noProof/>
          <w:color w:val="212121"/>
          <w:shd w:val="clear" w:color="auto" w:fill="FFFFFF"/>
        </w:rPr>
        <w:t>(103)</w:t>
      </w:r>
      <w:r w:rsidR="001678CF">
        <w:rPr>
          <w:rFonts w:cstheme="minorHAnsi"/>
          <w:color w:val="212121"/>
          <w:shd w:val="clear" w:color="auto" w:fill="FFFFFF"/>
        </w:rPr>
        <w:fldChar w:fldCharType="end"/>
      </w:r>
      <w:r>
        <w:rPr>
          <w:rFonts w:cstheme="minorHAnsi"/>
          <w:color w:val="212121"/>
          <w:shd w:val="clear" w:color="auto" w:fill="FFFFFF"/>
        </w:rPr>
        <w:t xml:space="preserve">. </w:t>
      </w:r>
      <w:r w:rsidRPr="007D129E">
        <w:rPr>
          <w:rFonts w:cstheme="minorHAnsi"/>
          <w:color w:val="212121"/>
          <w:shd w:val="clear" w:color="auto" w:fill="FFFFFF"/>
        </w:rPr>
        <w:t xml:space="preserve">Mechanisms of how various cardiovascular outcomes are linked to COVID-19 are not adequately understood, but COVID-19 likely modulates the long-term risk of these and other cardiovascular complications often prevalent among </w:t>
      </w:r>
      <w:r w:rsidR="00CD1AA6">
        <w:rPr>
          <w:rFonts w:cstheme="minorHAnsi"/>
          <w:color w:val="212121"/>
          <w:shd w:val="clear" w:color="auto" w:fill="FFFFFF"/>
        </w:rPr>
        <w:t xml:space="preserve">individuals suffering greatly from </w:t>
      </w:r>
      <w:r w:rsidRPr="007D129E">
        <w:rPr>
          <w:rFonts w:cstheme="minorHAnsi"/>
          <w:color w:val="212121"/>
          <w:shd w:val="clear" w:color="auto" w:fill="FFFFFF"/>
        </w:rPr>
        <w:t xml:space="preserve">COVID-19. Although the acute cardiovascular </w:t>
      </w:r>
      <w:r w:rsidR="00CD1AA6">
        <w:rPr>
          <w:rFonts w:cstheme="minorHAnsi"/>
          <w:color w:val="212121"/>
          <w:shd w:val="clear" w:color="auto" w:fill="FFFFFF"/>
        </w:rPr>
        <w:t>consequences</w:t>
      </w:r>
      <w:r w:rsidR="00CD1AA6" w:rsidRPr="007D129E">
        <w:rPr>
          <w:rFonts w:cstheme="minorHAnsi"/>
          <w:color w:val="212121"/>
          <w:shd w:val="clear" w:color="auto" w:fill="FFFFFF"/>
        </w:rPr>
        <w:t xml:space="preserve"> </w:t>
      </w:r>
      <w:r w:rsidRPr="007D129E">
        <w:rPr>
          <w:rFonts w:cstheme="minorHAnsi"/>
          <w:color w:val="212121"/>
          <w:shd w:val="clear" w:color="auto" w:fill="FFFFFF"/>
        </w:rPr>
        <w:t xml:space="preserve">of COVID-19 were more prominent in the hospitalized patients compared to those </w:t>
      </w:r>
      <w:r w:rsidR="00CD1AA6">
        <w:rPr>
          <w:rFonts w:cstheme="minorHAnsi"/>
          <w:color w:val="212121"/>
          <w:shd w:val="clear" w:color="auto" w:fill="FFFFFF"/>
        </w:rPr>
        <w:t>enduring</w:t>
      </w:r>
      <w:r w:rsidR="00CD1AA6" w:rsidRPr="007D129E">
        <w:rPr>
          <w:rFonts w:cstheme="minorHAnsi"/>
          <w:color w:val="212121"/>
          <w:shd w:val="clear" w:color="auto" w:fill="FFFFFF"/>
        </w:rPr>
        <w:t xml:space="preserve"> </w:t>
      </w:r>
      <w:r w:rsidRPr="007D129E">
        <w:rPr>
          <w:rFonts w:cstheme="minorHAnsi"/>
          <w:color w:val="212121"/>
          <w:shd w:val="clear" w:color="auto" w:fill="FFFFFF"/>
        </w:rPr>
        <w:t xml:space="preserve">a milder illness, the heightened risk of long-term cardiovascular events </w:t>
      </w:r>
      <w:r w:rsidR="00CD1AA6">
        <w:rPr>
          <w:rFonts w:cstheme="minorHAnsi"/>
          <w:color w:val="212121"/>
          <w:shd w:val="clear" w:color="auto" w:fill="FFFFFF"/>
        </w:rPr>
        <w:t>was</w:t>
      </w:r>
      <w:r w:rsidR="00CD1AA6" w:rsidRPr="007D129E">
        <w:rPr>
          <w:rFonts w:cstheme="minorHAnsi"/>
          <w:color w:val="212121"/>
          <w:shd w:val="clear" w:color="auto" w:fill="FFFFFF"/>
        </w:rPr>
        <w:t xml:space="preserve"> </w:t>
      </w:r>
      <w:r w:rsidRPr="007D129E">
        <w:rPr>
          <w:rFonts w:cstheme="minorHAnsi"/>
          <w:color w:val="212121"/>
          <w:shd w:val="clear" w:color="auto" w:fill="FFFFFF"/>
        </w:rPr>
        <w:t xml:space="preserve">observed even in patients who </w:t>
      </w:r>
      <w:r w:rsidR="00CD1AA6">
        <w:rPr>
          <w:rFonts w:cstheme="minorHAnsi"/>
          <w:color w:val="212121"/>
          <w:shd w:val="clear" w:color="auto" w:fill="FFFFFF"/>
        </w:rPr>
        <w:t>endured</w:t>
      </w:r>
      <w:r w:rsidR="00CD1AA6" w:rsidRPr="007D129E">
        <w:rPr>
          <w:rFonts w:cstheme="minorHAnsi"/>
          <w:color w:val="212121"/>
          <w:shd w:val="clear" w:color="auto" w:fill="FFFFFF"/>
        </w:rPr>
        <w:t xml:space="preserve"> </w:t>
      </w:r>
      <w:r w:rsidRPr="007D129E">
        <w:rPr>
          <w:rFonts w:cstheme="minorHAnsi"/>
          <w:color w:val="212121"/>
          <w:shd w:val="clear" w:color="auto" w:fill="FFFFFF"/>
        </w:rPr>
        <w:t>mild forms of the illness and were not hospitalized</w:t>
      </w:r>
      <w:r w:rsidR="001678CF">
        <w:t xml:space="preserve"> </w:t>
      </w:r>
      <w:r w:rsidR="001678CF">
        <w:fldChar w:fldCharType="begin"/>
      </w:r>
      <w:r w:rsidR="00C824FF">
        <w:instrText xml:space="preserve"> ADDIN EN.CITE &lt;EndNote&gt;&lt;Cite&gt;&lt;Author&gt;Al-Aly&lt;/Author&gt;&lt;Year&gt;2021&lt;/Year&gt;&lt;RecNum&gt;95&lt;/RecNum&gt;&lt;DisplayText&gt;(99)&lt;/DisplayText&gt;&lt;record&gt;&lt;rec-number&gt;95&lt;/rec-number&gt;&lt;foreign-keys&gt;&lt;key app="EN" db-id="9f0ep50sjvzxw0eftao5z25xraxsfesvwrdt" timestamp="1684477980"&gt;95&lt;/key&gt;&lt;/foreign-keys&gt;&lt;ref-type name="Journal Article"&gt;17&lt;/ref-type&gt;&lt;contributors&gt;&lt;authors&gt;&lt;author&gt;Al-Aly, Ziyad&lt;/author&gt;&lt;author&gt;Xie, Yan&lt;/author&gt;&lt;author&gt;Bowe, Benjamin&lt;/author&gt;&lt;/authors&gt;&lt;/contributors&gt;&lt;titles&gt;&lt;title&gt;High-dimensional characterization of post-acute sequelae of COVID-19&lt;/title&gt;&lt;secondary-title&gt;Nature&lt;/secondary-title&gt;&lt;/titles&gt;&lt;periodical&gt;&lt;full-title&gt;Nature&lt;/full-title&gt;&lt;/periodical&gt;&lt;pages&gt;259-264&lt;/pages&gt;&lt;volume&gt;594&lt;/volume&gt;&lt;number&gt;7862&lt;/number&gt;&lt;dates&gt;&lt;year&gt;2021&lt;/year&gt;&lt;/dates&gt;&lt;isbn&gt;0028-0836&lt;/isbn&gt;&lt;urls&gt;&lt;/urls&gt;&lt;/record&gt;&lt;/Cite&gt;&lt;/EndNote&gt;</w:instrText>
      </w:r>
      <w:r w:rsidR="001678CF">
        <w:fldChar w:fldCharType="separate"/>
      </w:r>
      <w:r w:rsidR="00C824FF">
        <w:rPr>
          <w:noProof/>
        </w:rPr>
        <w:t>(99)</w:t>
      </w:r>
      <w:r w:rsidR="001678CF">
        <w:fldChar w:fldCharType="end"/>
      </w:r>
      <w:r w:rsidR="001678CF">
        <w:t xml:space="preserve">. </w:t>
      </w:r>
    </w:p>
    <w:p w14:paraId="6D7573FF" w14:textId="4B7889DB" w:rsidR="001678CF" w:rsidRDefault="001678CF" w:rsidP="00E802DE">
      <w:pPr>
        <w:bidi w:val="0"/>
        <w:jc w:val="both"/>
      </w:pPr>
      <w:r>
        <w:t xml:space="preserve">During the pandemic, cardiovascular surgery was all but halted except for emergency operations such as for aortic dissection. A recent study examined </w:t>
      </w:r>
      <w:r>
        <w:fldChar w:fldCharType="begin"/>
      </w:r>
      <w:r w:rsidR="00C824FF">
        <w:instrText xml:space="preserve"> ADDIN EN.CITE &lt;EndNote&gt;&lt;Cite&gt;&lt;Author&gt;Ad&lt;/Author&gt;&lt;Year&gt;2021&lt;/Year&gt;&lt;RecNum&gt;94&lt;/RecNum&gt;&lt;DisplayText&gt;(104)&lt;/DisplayText&gt;&lt;record&gt;&lt;rec-number&gt;94&lt;/rec-number&gt;&lt;foreign-keys&gt;&lt;key app="EN" db-id="9f0ep50sjvzxw0eftao5z25xraxsfesvwrdt" timestamp="1684477780"&gt;94&lt;/key&gt;&lt;/foreign-keys&gt;&lt;ref-type name="Journal Article"&gt;17&lt;/ref-type&gt;&lt;contributors&gt;&lt;authors&gt;&lt;author&gt;Ad, Niv&lt;/author&gt;&lt;author&gt;Luc, Jessica GY&lt;/author&gt;&lt;author&gt;Nguyen, Tom C&lt;/author&gt;&lt;author&gt;Arora, Rakesh C&lt;/author&gt;&lt;author&gt;Balkhy, Husam H&lt;/author&gt;&lt;author&gt;Bender, Edward M&lt;/author&gt;&lt;author&gt;Bethencourt, Daniel M&lt;/author&gt;&lt;author&gt;Bisleri, Gianluigi&lt;/author&gt;&lt;author&gt;Boyd, Douglas&lt;/author&gt;&lt;author&gt;Chu, Michael WA&lt;/author&gt;&lt;/authors&gt;&lt;/contributors&gt;&lt;titles&gt;&lt;title&gt;Cardiac surgery in North America and coronavirus disease 2019 (COVID-19): regional variability in burden and impact&lt;/title&gt;&lt;secondary-title&gt;The Journal of thoracic cardiovascular surgery&lt;/secondary-title&gt;&lt;/titles&gt;&lt;periodical&gt;&lt;full-title&gt;The Journal of thoracic cardiovascular surgery&lt;/full-title&gt;&lt;/periodical&gt;&lt;pages&gt;893-903. e4&lt;/pages&gt;&lt;volume&gt;162&lt;/volume&gt;&lt;number&gt;3&lt;/number&gt;&lt;dates&gt;&lt;year&gt;2021&lt;/year&gt;&lt;/dates&gt;&lt;isbn&gt;0022-5223&lt;/isbn&gt;&lt;urls&gt;&lt;/urls&gt;&lt;/record&gt;&lt;/Cite&gt;&lt;/EndNote&gt;</w:instrText>
      </w:r>
      <w:r>
        <w:fldChar w:fldCharType="separate"/>
      </w:r>
      <w:r w:rsidR="00C824FF">
        <w:rPr>
          <w:noProof/>
        </w:rPr>
        <w:t>(104)</w:t>
      </w:r>
      <w:r>
        <w:fldChar w:fldCharType="end"/>
      </w:r>
      <w:r>
        <w:t xml:space="preserve"> </w:t>
      </w:r>
      <w:r w:rsidR="00863FF3" w:rsidRPr="00863FF3">
        <w:t xml:space="preserve">the effects of the COVID-19 pandemic in 67 adult cardiac surgery institutions in Canada and the USA. Non-urgent surgery markedly </w:t>
      </w:r>
      <w:r w:rsidR="00CE7EAD">
        <w:t>dwindled</w:t>
      </w:r>
      <w:r w:rsidR="00CE7EAD" w:rsidRPr="00863FF3">
        <w:t xml:space="preserve"> </w:t>
      </w:r>
      <w:r w:rsidR="00863FF3" w:rsidRPr="00863FF3">
        <w:t xml:space="preserve">during the month of March 2020 in nearly all institutions, resulting in a decline to 45% of baseline. Hospitals with a high burden of patients hospitalized with COVID-19 showed </w:t>
      </w:r>
      <w:r w:rsidR="00CE7EAD">
        <w:t>decline</w:t>
      </w:r>
      <w:r w:rsidR="00863FF3" w:rsidRPr="00863FF3">
        <w:t xml:space="preserve"> trends in total volume </w:t>
      </w:r>
      <w:r w:rsidR="00CE7EAD">
        <w:t>similar to</w:t>
      </w:r>
      <w:r w:rsidR="00CE7EAD" w:rsidRPr="00863FF3">
        <w:t xml:space="preserve"> </w:t>
      </w:r>
      <w:r w:rsidR="00863FF3" w:rsidRPr="00863FF3">
        <w:t xml:space="preserve">institutions in areas with fewer cases of COVID-19. As a proportion of total surgical volume, there was a relative increase of coronary artery bypass grafting surgery, heart </w:t>
      </w:r>
      <w:r w:rsidR="00863FF3" w:rsidRPr="00863FF3">
        <w:lastRenderedPageBreak/>
        <w:t>transplantation, and the use of extracorporeal membrane oxygenation</w:t>
      </w:r>
      <w:r w:rsidR="00CE7EAD">
        <w:t>,</w:t>
      </w:r>
      <w:r w:rsidR="00863FF3" w:rsidRPr="00863FF3">
        <w:t xml:space="preserve"> but a </w:t>
      </w:r>
      <w:r w:rsidR="00CE7EAD">
        <w:t>decrease</w:t>
      </w:r>
      <w:r w:rsidR="00CE7EAD" w:rsidRPr="00863FF3">
        <w:t xml:space="preserve"> </w:t>
      </w:r>
      <w:r w:rsidR="00863FF3" w:rsidRPr="00863FF3">
        <w:t xml:space="preserve">in valvular operations. With the </w:t>
      </w:r>
      <w:r w:rsidR="00CE7EAD">
        <w:t>end</w:t>
      </w:r>
      <w:r w:rsidR="00CE7EAD" w:rsidRPr="00863FF3">
        <w:t xml:space="preserve"> </w:t>
      </w:r>
      <w:r w:rsidR="00863FF3" w:rsidRPr="00863FF3">
        <w:t>of the pandemic, cardiac surgical volumes normalize</w:t>
      </w:r>
      <w:r w:rsidR="00CE7EAD">
        <w:t>d</w:t>
      </w:r>
      <w:r w:rsidR="00863FF3" w:rsidRPr="00863FF3">
        <w:t xml:space="preserve">, but the hospital staffing including nurses and respiratory therapies </w:t>
      </w:r>
      <w:r w:rsidR="00CE7EAD">
        <w:t>show high turnover</w:t>
      </w:r>
      <w:r w:rsidR="00863FF3" w:rsidRPr="00863FF3">
        <w:t>, markedly affecting patient care. Staff shortages continue to be a problem to the present day and probably to the future.</w:t>
      </w:r>
      <w:r w:rsidR="00863FF3">
        <w:t xml:space="preserve"> </w:t>
      </w:r>
    </w:p>
    <w:p w14:paraId="60EE45A9" w14:textId="77777777" w:rsidR="005B51AC" w:rsidRPr="00030222" w:rsidRDefault="007819EC" w:rsidP="00E802DE">
      <w:pPr>
        <w:bidi w:val="0"/>
        <w:jc w:val="both"/>
        <w:rPr>
          <w:b/>
          <w:bCs/>
          <w:i/>
          <w:iCs/>
          <w:u w:val="single"/>
        </w:rPr>
      </w:pPr>
      <w:r>
        <w:rPr>
          <w:b/>
          <w:bCs/>
          <w:i/>
          <w:iCs/>
          <w:u w:val="single"/>
        </w:rPr>
        <w:t>Outbreaks of Vaccine-Preventable Diseases</w:t>
      </w:r>
    </w:p>
    <w:p w14:paraId="6514BC03" w14:textId="1F62640F" w:rsidR="003E6D72" w:rsidRDefault="00725365" w:rsidP="00E802DE">
      <w:pPr>
        <w:bidi w:val="0"/>
        <w:jc w:val="both"/>
      </w:pPr>
      <w:r>
        <w:t>A</w:t>
      </w:r>
      <w:r w:rsidR="00964353" w:rsidRPr="00964353">
        <w:t xml:space="preserve"> large proportion of healthcare resources and facilities were devoted to </w:t>
      </w:r>
      <w:r>
        <w:t>the pandemic</w:t>
      </w:r>
      <w:r w:rsidR="00964353" w:rsidRPr="00964353">
        <w:t xml:space="preserve">. Even where resources were available, fear of visiting healthcare centers resulted in considerable disruption of routine childhood vaccination programs in parts of the world. </w:t>
      </w:r>
      <w:r w:rsidR="00585596" w:rsidRPr="00964353">
        <w:t>In addition</w:t>
      </w:r>
      <w:r w:rsidR="00964353" w:rsidRPr="00964353">
        <w:t>, some authorities dictated vaccination against COVID-19, likely prompting opposition and increased fear for other vaccinations. Failure to receive life-saving childhood vaccines increases the risk of future large outbreaks of infectious diseases. Indeed, during the first two months of 2022, globally reported measles cases showed a 79% increase compared to the same period in 2021, which raises concerns of possible outbreaks of vaccine-preventable diseases with potential fatal outcomes</w:t>
      </w:r>
      <w:r w:rsidR="00214033" w:rsidRPr="003A5CA2">
        <w:t xml:space="preserve"> </w:t>
      </w:r>
      <w:r w:rsidR="00214033" w:rsidRPr="003A5CA2">
        <w:fldChar w:fldCharType="begin"/>
      </w:r>
      <w:r w:rsidR="00C824FF">
        <w:instrText xml:space="preserve"> ADDIN EN.CITE &lt;EndNote&gt;&lt;Cite&gt;&lt;Author&gt;World Health Organization&lt;/Author&gt;&lt;Year&gt;2022&lt;/Year&gt;&lt;RecNum&gt;32&lt;/RecNum&gt;&lt;DisplayText&gt;(105)&lt;/DisplayText&gt;&lt;record&gt;&lt;rec-number&gt;32&lt;/rec-number&gt;&lt;foreign-keys&gt;&lt;key app="EN" db-id="9f0ep50sjvzxw0eftao5z25xraxsfesvwrdt" timestamp="1680149279"&gt;32&lt;/key&gt;&lt;/foreign-keys&gt;&lt;ref-type name="Web Page"&gt;12&lt;/ref-type&gt;&lt;contributors&gt;&lt;authors&gt;&lt;author&gt;World Health Organization, Joint News Release&lt;/author&gt;&lt;/authors&gt;&lt;/contributors&gt;&lt;titles&gt;&lt;title&gt;UNICEF and WHO warn of perfect storm of conditions for measles outbreaks, affecting children&lt;/title&gt;&lt;/titles&gt;&lt;volume&gt;2023&lt;/volume&gt;&lt;number&gt;March 30&lt;/number&gt;&lt;dates&gt;&lt;year&gt;2022&lt;/year&gt;&lt;/dates&gt;&lt;urls&gt;&lt;related-urls&gt;&lt;url&gt;&lt;style face="underline" font="default" size="100%"&gt;https://www.who.int/news/item/27-04-2022-unicef-and-who-warn-of--perfect-storm--of-conditions-for-measles-outbreaks--affecting-children&lt;/style&gt;&lt;/url&gt;&lt;/related-urls&gt;&lt;/urls&gt;&lt;/record&gt;&lt;/Cite&gt;&lt;/EndNote&gt;</w:instrText>
      </w:r>
      <w:r w:rsidR="00214033" w:rsidRPr="003A5CA2">
        <w:fldChar w:fldCharType="separate"/>
      </w:r>
      <w:r w:rsidR="00C824FF">
        <w:rPr>
          <w:noProof/>
        </w:rPr>
        <w:t>(105)</w:t>
      </w:r>
      <w:r w:rsidR="00214033" w:rsidRPr="003A5CA2">
        <w:fldChar w:fldCharType="end"/>
      </w:r>
      <w:r w:rsidR="00AE7AC8" w:rsidRPr="003A5CA2">
        <w:t xml:space="preserve">. </w:t>
      </w:r>
      <w:r w:rsidR="003E6D72">
        <w:t>Due to the highly contagious nature of measles, as social distancing and strict health-related protocols weaken</w:t>
      </w:r>
      <w:r>
        <w:t xml:space="preserve"> and vaccination rates decline</w:t>
      </w:r>
      <w:r w:rsidR="003E6D72">
        <w:t xml:space="preserve">, the disease could spread quickly. The same is </w:t>
      </w:r>
      <w:r>
        <w:t xml:space="preserve">true </w:t>
      </w:r>
      <w:r w:rsidR="003E6D72">
        <w:t xml:space="preserve">for other vaccine-preventable infectious diseases, perhaps at a more gradual pace. Besides its acute </w:t>
      </w:r>
      <w:r>
        <w:t xml:space="preserve">impact </w:t>
      </w:r>
      <w:r w:rsidR="003E6D72">
        <w:t xml:space="preserve">on general health, measles temporarily impairs the immune system and predisposes the patient to a variety of secondary bacterial and viral infections, which could be devastating for children. </w:t>
      </w:r>
      <w:r>
        <w:t>T</w:t>
      </w:r>
      <w:r w:rsidR="003E6D72">
        <w:t>he outbreak of vaccine-preventable diseases is a worldwide serious threat requir</w:t>
      </w:r>
      <w:r>
        <w:t>ing</w:t>
      </w:r>
      <w:r w:rsidR="003E6D72">
        <w:t xml:space="preserve"> global action. </w:t>
      </w:r>
    </w:p>
    <w:p w14:paraId="2926C1D2" w14:textId="2C9DBFBE" w:rsidR="00CE38AE" w:rsidRDefault="003E6D72" w:rsidP="00E802DE">
      <w:pPr>
        <w:bidi w:val="0"/>
        <w:jc w:val="both"/>
      </w:pPr>
      <w:r>
        <w:t>More generally, a post-COVID rebound has been acknowledged also in non-preventable infectious diseases such as hand-foot-and-mouth disease (HFMD) and some infectious respiratory diseases as a result of the loss of immunity following COVID-19 social distancing measures</w:t>
      </w:r>
      <w:r w:rsidR="009E30B4" w:rsidRPr="009E30B4">
        <w:t xml:space="preserve"> </w:t>
      </w:r>
      <w:r w:rsidR="009E30B4" w:rsidRPr="009E30B4">
        <w:fldChar w:fldCharType="begin">
          <w:fldData xml:space="preserve">PEVuZE5vdGU+PENpdGU+PEF1dGhvcj5GYXJhaGF0PC9BdXRob3I+PFllYXI+MjAyMjwvWWVhcj48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</w:fldData>
        </w:fldChar>
      </w:r>
      <w:r w:rsidR="00C824FF">
        <w:instrText xml:space="preserve"> ADDIN EN.CITE </w:instrText>
      </w:r>
      <w:r w:rsidR="00C824FF">
        <w:fldChar w:fldCharType="begin">
          <w:fldData xml:space="preserve">PEVuZE5vdGU+PENpdGU+PEF1dGhvcj5GYXJhaGF0PC9BdXRob3I+PFllYXI+MjAyMjwvWWVhcj48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</w:fldData>
        </w:fldChar>
      </w:r>
      <w:r w:rsidR="00C824FF">
        <w:instrText xml:space="preserve"> ADDIN EN.CITE.DATA </w:instrText>
      </w:r>
      <w:r w:rsidR="00C824FF">
        <w:fldChar w:fldCharType="end"/>
      </w:r>
      <w:r w:rsidR="009E30B4" w:rsidRPr="009E30B4">
        <w:fldChar w:fldCharType="separate"/>
      </w:r>
      <w:r w:rsidR="00C824FF">
        <w:rPr>
          <w:noProof/>
        </w:rPr>
        <w:t>(106, 107)</w:t>
      </w:r>
      <w:r w:rsidR="009E30B4" w:rsidRPr="009E30B4">
        <w:fldChar w:fldCharType="end"/>
      </w:r>
      <w:r w:rsidR="00A951FB" w:rsidRPr="009E30B4">
        <w:t xml:space="preserve">. </w:t>
      </w:r>
      <w:r>
        <w:t>Although</w:t>
      </w:r>
      <w:r w:rsidR="00A951FB" w:rsidRPr="009E30B4">
        <w:t xml:space="preserve"> the situation may normalize in the years to come,</w:t>
      </w:r>
      <w:r w:rsidR="00725365">
        <w:t xml:space="preserve"> it is unclear</w:t>
      </w:r>
      <w:r w:rsidR="00A951FB" w:rsidRPr="009E30B4">
        <w:t xml:space="preserve"> how long this immunity debt will last and what its consequences will be.</w:t>
      </w:r>
      <w:r w:rsidR="00A951FB">
        <w:t xml:space="preserve"> </w:t>
      </w:r>
      <w:r w:rsidR="00AA48B8" w:rsidRPr="003A5CA2">
        <w:t xml:space="preserve"> </w:t>
      </w:r>
    </w:p>
    <w:p w14:paraId="75ADC3AC" w14:textId="17C24D69" w:rsidR="00AF5825" w:rsidRPr="00AF5825" w:rsidRDefault="00725365" w:rsidP="00E802DE">
      <w:pPr>
        <w:bidi w:val="0"/>
        <w:jc w:val="both"/>
        <w:rPr>
          <w:b/>
          <w:bCs/>
          <w:i/>
          <w:iCs/>
          <w:u w:val="single"/>
        </w:rPr>
      </w:pPr>
      <w:r>
        <w:rPr>
          <w:b/>
          <w:bCs/>
          <w:i/>
          <w:iCs/>
          <w:u w:val="single"/>
        </w:rPr>
        <w:t>Repercussion for</w:t>
      </w:r>
      <w:r w:rsidR="00AF5825" w:rsidRPr="00AF5825">
        <w:rPr>
          <w:b/>
          <w:bCs/>
          <w:i/>
          <w:iCs/>
          <w:u w:val="single"/>
        </w:rPr>
        <w:t xml:space="preserve"> </w:t>
      </w:r>
      <w:r w:rsidR="00EB51F0">
        <w:rPr>
          <w:b/>
          <w:bCs/>
          <w:i/>
          <w:iCs/>
          <w:u w:val="single"/>
        </w:rPr>
        <w:t>Y</w:t>
      </w:r>
      <w:r w:rsidR="00AF5825" w:rsidRPr="00AF5825">
        <w:rPr>
          <w:b/>
          <w:bCs/>
          <w:i/>
          <w:iCs/>
          <w:u w:val="single"/>
        </w:rPr>
        <w:t xml:space="preserve">oung </w:t>
      </w:r>
      <w:r w:rsidR="00EB51F0">
        <w:rPr>
          <w:b/>
          <w:bCs/>
          <w:i/>
          <w:iCs/>
          <w:u w:val="single"/>
        </w:rPr>
        <w:t>C</w:t>
      </w:r>
      <w:r w:rsidR="00AF5825" w:rsidRPr="00AF5825">
        <w:rPr>
          <w:b/>
          <w:bCs/>
          <w:i/>
          <w:iCs/>
          <w:u w:val="single"/>
        </w:rPr>
        <w:t>hildren</w:t>
      </w:r>
    </w:p>
    <w:p w14:paraId="4D475192" w14:textId="5E1B8544" w:rsidR="00AF5825" w:rsidRPr="003A5CA2" w:rsidRDefault="00A519BE" w:rsidP="00E802DE">
      <w:pPr>
        <w:bidi w:val="0"/>
        <w:jc w:val="both"/>
      </w:pPr>
      <w:r>
        <w:t>M</w:t>
      </w:r>
      <w:r w:rsidR="00AF5825">
        <w:t>any people suffered increases in anxiety, depression</w:t>
      </w:r>
      <w:r>
        <w:t>,</w:t>
      </w:r>
      <w:r w:rsidR="00AF5825">
        <w:t xml:space="preserve"> and stress during C</w:t>
      </w:r>
      <w:r w:rsidR="00D87DD5">
        <w:t>OVID</w:t>
      </w:r>
      <w:r w:rsidR="00AF5825">
        <w:t xml:space="preserve">-19 </w:t>
      </w:r>
      <w:r w:rsidR="000C038A">
        <w:fldChar w:fldCharType="begin"/>
      </w:r>
      <w:r w:rsidR="00C824FF">
        <w:instrText xml:space="preserve"> ADDIN EN.CITE &lt;EndNote&gt;&lt;Cite&gt;&lt;Author&gt;Muñoz-Vela&lt;/Author&gt;&lt;Year&gt;2023&lt;/Year&gt;&lt;RecNum&gt;90&lt;/RecNum&gt;&lt;DisplayText&gt;(108)&lt;/DisplayText&gt;&lt;record&gt;&lt;rec-number&gt;90&lt;/rec-number&gt;&lt;foreign-keys&gt;&lt;key app="EN" db-id="9f0ep50sjvzxw0eftao5z25xraxsfesvwrdt" timestamp="1684477359"&gt;90&lt;/key&gt;&lt;/foreign-keys&gt;&lt;ref-type name="Journal Article"&gt;17&lt;/ref-type&gt;&lt;contributors&gt;&lt;authors&gt;&lt;author&gt;Muñoz-Vela, Francisco Javier&lt;/author&gt;&lt;author&gt;Rodríguez-Díaz, Luciano&lt;/author&gt;&lt;author&gt;Gómez-Salgado, Juan&lt;/author&gt;&lt;author&gt;Fernández-Carrasco, Francisco Javier&lt;/author&gt;&lt;author&gt;Allande-Cussó, Regina&lt;/author&gt;&lt;author&gt;Vázquez-Lara, Juana María&lt;/author&gt;&lt;author&gt;Fagundo-Rivera, Javier&lt;/author&gt;&lt;/authors&gt;&lt;/contributors&gt;&lt;titles&gt;&lt;title&gt;Fear and Anxiety in Pregnant Women During the COVID-19 Pandemic: A Systematic Review&lt;/title&gt;&lt;secondary-title&gt;International journal of public health&lt;/secondary-title&gt;&lt;/titles&gt;&lt;periodical&gt;&lt;full-title&gt;International journal of public health&lt;/full-title&gt;&lt;/periodical&gt;&lt;pages&gt;41&lt;/pages&gt;&lt;dates&gt;&lt;year&gt;2023&lt;/year&gt;&lt;/dates&gt;&lt;isbn&gt;1661-8564&lt;/isbn&gt;&lt;urls&gt;&lt;/urls&gt;&lt;/record&gt;&lt;/Cite&gt;&lt;/EndNote&gt;</w:instrText>
      </w:r>
      <w:r w:rsidR="000C038A">
        <w:fldChar w:fldCharType="separate"/>
      </w:r>
      <w:r w:rsidR="00C824FF">
        <w:rPr>
          <w:noProof/>
        </w:rPr>
        <w:t>(108)</w:t>
      </w:r>
      <w:r w:rsidR="000C038A">
        <w:fldChar w:fldCharType="end"/>
      </w:r>
      <w:r w:rsidR="00AF5825">
        <w:t xml:space="preserve">. </w:t>
      </w:r>
      <w:r>
        <w:t>D</w:t>
      </w:r>
      <w:r w:rsidR="00AF5825">
        <w:t xml:space="preserve">omestic </w:t>
      </w:r>
      <w:r>
        <w:t>violence also increased</w:t>
      </w:r>
      <w:r w:rsidR="00AF5825">
        <w:t xml:space="preserve"> </w:t>
      </w:r>
      <w:r w:rsidR="000C038A">
        <w:fldChar w:fldCharType="begin"/>
      </w:r>
      <w:r w:rsidR="00C824FF">
        <w:instrText xml:space="preserve"> ADDIN EN.CITE &lt;EndNote&gt;&lt;Cite&gt;&lt;Author&gt;Huldani&lt;/Author&gt;&lt;Year&gt;2022&lt;/Year&gt;&lt;RecNum&gt;91&lt;/RecNum&gt;&lt;DisplayText&gt;(109)&lt;/DisplayText&gt;&lt;record&gt;&lt;rec-number&gt;91&lt;/rec-number&gt;&lt;foreign-keys&gt;&lt;key app="EN" db-id="9f0ep50sjvzxw0eftao5z25xraxsfesvwrdt" timestamp="1684477411"&gt;91&lt;/key&gt;&lt;/foreign-keys&gt;&lt;ref-type name="Journal Article"&gt;17&lt;/ref-type&gt;&lt;contributors&gt;&lt;authors&gt;&lt;author&gt;Huldani, Huldani&lt;/author&gt;&lt;author&gt;Kamal Abdelbasset, Walid&lt;/author&gt;&lt;author&gt;Abdalkareem Jasim, Saade&lt;/author&gt;&lt;author&gt;Suksatan, Wanich&lt;/author&gt;&lt;author&gt;Turki Jalil, Abduladheem&lt;/author&gt;&lt;author&gt;Thangavelu, Lakshmi&lt;/author&gt;&lt;author&gt;Fakri Mustafa, Yasser&lt;/author&gt;&lt;author&gt;Karami, Maryam&lt;/author&gt;&lt;/authors&gt;&lt;/contributors&gt;&lt;titles&gt;&lt;title&gt;Intimate partner violence against pregnant women during the COVID-19 pandemic: A systematic review and meta-analysis&lt;/title&gt;&lt;secondary-title&gt;Women &amp;amp; Health&lt;/secondary-title&gt;&lt;/titles&gt;&lt;periodical&gt;&lt;full-title&gt;Women &amp;amp; Health&lt;/full-title&gt;&lt;/periodical&gt;&lt;pages&gt;556-564&lt;/pages&gt;&lt;volume&gt;62&lt;/volume&gt;&lt;number&gt;6&lt;/number&gt;&lt;dates&gt;&lt;year&gt;2022&lt;/year&gt;&lt;/dates&gt;&lt;isbn&gt;0363-0242&lt;/isbn&gt;&lt;urls&gt;&lt;/urls&gt;&lt;/record&gt;&lt;/Cite&gt;&lt;/EndNote&gt;</w:instrText>
      </w:r>
      <w:r w:rsidR="000C038A">
        <w:fldChar w:fldCharType="separate"/>
      </w:r>
      <w:r w:rsidR="00C824FF">
        <w:rPr>
          <w:noProof/>
        </w:rPr>
        <w:t>(109)</w:t>
      </w:r>
      <w:r w:rsidR="000C038A">
        <w:fldChar w:fldCharType="end"/>
      </w:r>
      <w:r w:rsidR="00AF5825">
        <w:t xml:space="preserve">. </w:t>
      </w:r>
      <w:r w:rsidR="005B33A1">
        <w:t>I</w:t>
      </w:r>
      <w:r w:rsidR="00AF5825">
        <w:t>f a pregnant woman is exposed to such increased stress</w:t>
      </w:r>
      <w:r w:rsidR="00D87DD5">
        <w:t>,</w:t>
      </w:r>
      <w:r w:rsidR="00AF5825">
        <w:t xml:space="preserve"> her child is at greater risk of a range of neurodevelopmental problems, including </w:t>
      </w:r>
      <w:r w:rsidR="00D87DD5">
        <w:t>attention deficit hyperactivity disorder (</w:t>
      </w:r>
      <w:r w:rsidR="00AF5825">
        <w:t>ADHD</w:t>
      </w:r>
      <w:r w:rsidR="00D87DD5">
        <w:t>)</w:t>
      </w:r>
      <w:r w:rsidR="00AF5825">
        <w:t>, conduct disorder, anxiety</w:t>
      </w:r>
      <w:r w:rsidR="000C038A">
        <w:t>, and depression</w:t>
      </w:r>
      <w:r w:rsidR="00E24B7A">
        <w:t>,</w:t>
      </w:r>
      <w:r w:rsidR="006A71A0">
        <w:t xml:space="preserve"> </w:t>
      </w:r>
      <w:r w:rsidR="00AF5825">
        <w:t xml:space="preserve">as well </w:t>
      </w:r>
      <w:r w:rsidR="00002173">
        <w:t>being on the autistic spectrum</w:t>
      </w:r>
      <w:r w:rsidR="00E24B7A">
        <w:t xml:space="preserve"> </w:t>
      </w:r>
      <w:r w:rsidR="00E24B7A">
        <w:fldChar w:fldCharType="begin"/>
      </w:r>
      <w:r w:rsidR="00C824FF">
        <w:instrText xml:space="preserve"> ADDIN EN.CITE &lt;EndNote&gt;&lt;Cite&gt;&lt;Author&gt;Glover&lt;/Author&gt;&lt;Year&gt;2018&lt;/Year&gt;&lt;RecNum&gt;92&lt;/RecNum&gt;&lt;DisplayText&gt;(110)&lt;/DisplayText&gt;&lt;record&gt;&lt;rec-number&gt;92&lt;/rec-number&gt;&lt;foreign-keys&gt;&lt;key app="EN" db-id="9f0ep50sjvzxw0eftao5z25xraxsfesvwrdt" timestamp="1684477497"&gt;92&lt;/key&gt;&lt;/foreign-keys&gt;&lt;ref-type name="Journal Article"&gt;17&lt;/ref-type&gt;&lt;contributors&gt;&lt;authors&gt;&lt;author&gt;Glover, Vivette&lt;/author&gt;&lt;author&gt;O&amp;apos;Donnell, Kieran J&lt;/author&gt;&lt;author&gt;O&amp;apos;Connor, Thomas G&lt;/author&gt;&lt;author&gt;Fisher, Jane&lt;/author&gt;&lt;/authors&gt;&lt;/contributors&gt;&lt;titles&gt;&lt;title&gt;Prenatal maternal stress, fetal programming, and mechanisms underlying later psychopathology—a global perspective&lt;/title&gt;&lt;secondary-title&gt;Development psychopathology&lt;/secondary-title&gt;&lt;/titles&gt;&lt;periodical&gt;&lt;full-title&gt;Development psychopathology&lt;/full-title&gt;&lt;/periodical&gt;&lt;pages&gt;843-854&lt;/pages&gt;&lt;volume&gt;30&lt;/volume&gt;&lt;number&gt;3&lt;/number&gt;&lt;dates&gt;&lt;year&gt;2018&lt;/year&gt;&lt;/dates&gt;&lt;isbn&gt;0954-5794&lt;/isbn&gt;&lt;urls&gt;&lt;/urls&gt;&lt;/record&gt;&lt;/Cite&gt;&lt;/EndNote&gt;</w:instrText>
      </w:r>
      <w:r w:rsidR="00E24B7A">
        <w:fldChar w:fldCharType="separate"/>
      </w:r>
      <w:r w:rsidR="00C824FF">
        <w:rPr>
          <w:noProof/>
        </w:rPr>
        <w:t>(110)</w:t>
      </w:r>
      <w:r w:rsidR="00E24B7A">
        <w:fldChar w:fldCharType="end"/>
      </w:r>
      <w:r w:rsidR="00002173">
        <w:t>.</w:t>
      </w:r>
      <w:r w:rsidR="00AF5825">
        <w:t xml:space="preserve"> </w:t>
      </w:r>
      <w:r w:rsidR="00002173">
        <w:t>Prenatal infection</w:t>
      </w:r>
      <w:r w:rsidR="00AF5825">
        <w:t xml:space="preserve"> independently </w:t>
      </w:r>
      <w:r w:rsidR="00002173">
        <w:t>predicts child</w:t>
      </w:r>
      <w:r w:rsidR="00AF5825">
        <w:t xml:space="preserve"> socia</w:t>
      </w:r>
      <w:r w:rsidR="000C038A">
        <w:t xml:space="preserve">l and communication problems </w:t>
      </w:r>
      <w:r w:rsidR="000C038A">
        <w:fldChar w:fldCharType="begin"/>
      </w:r>
      <w:r w:rsidR="00C824FF">
        <w:instrText xml:space="preserve"> ADDIN EN.CITE &lt;EndNote&gt;&lt;Cite&gt;&lt;Author&gt;O&amp;apos;Connor&lt;/Author&gt;&lt;Year&gt;2022&lt;/Year&gt;&lt;RecNum&gt;93&lt;/RecNum&gt;&lt;DisplayText&gt;(111)&lt;/DisplayText&gt;&lt;record&gt;&lt;rec-number&gt;93&lt;/rec-number&gt;&lt;foreign-keys&gt;&lt;key app="EN" db-id="9f0ep50sjvzxw0eftao5z25xraxsfesvwrdt" timestamp="1684477559"&gt;93&lt;/key&gt;&lt;/foreign-keys&gt;&lt;ref-type name="Journal Article"&gt;17&lt;/ref-type&gt;&lt;contributors&gt;&lt;authors&gt;&lt;author&gt;O&amp;apos;Connor, Thomas G&lt;/author&gt;&lt;author&gt;Ciesla, Allison Avrich&lt;/author&gt;&lt;author&gt;Sefair, Ana Vallejo&lt;/author&gt;&lt;author&gt;Thornburg, Loralei L&lt;/author&gt;&lt;author&gt;Brown, Alan S&lt;/author&gt;&lt;author&gt;Glover, Vivette&lt;/author&gt;&lt;author&gt;O&amp;apos;Donnell, Kieran J&lt;/author&gt;&lt;/authors&gt;&lt;/contributors&gt;&lt;titles&gt;&lt;title&gt;Maternal prenatal infection and anxiety predict neurodevelopmental outcomes in middle childhood&lt;/title&gt;&lt;secondary-title&gt;Journal of psychopathology clinical science&lt;/secondary-title&gt;&lt;/titles&gt;&lt;periodical&gt;&lt;full-title&gt;Journal of psychopathology clinical science&lt;/full-title&gt;&lt;/periodical&gt;&lt;pages&gt;422&lt;/pages&gt;&lt;volume&gt;131&lt;/volume&gt;&lt;number&gt;4&lt;/number&gt;&lt;dates&gt;&lt;year&gt;2022&lt;/year&gt;&lt;/dates&gt;&lt;isbn&gt;2769-755X&lt;/isbn&gt;&lt;urls&gt;&lt;/urls&gt;&lt;/record&gt;&lt;/Cite&gt;&lt;/EndNote&gt;</w:instrText>
      </w:r>
      <w:r w:rsidR="000C038A">
        <w:fldChar w:fldCharType="separate"/>
      </w:r>
      <w:r w:rsidR="00C824FF">
        <w:rPr>
          <w:noProof/>
        </w:rPr>
        <w:t>(111)</w:t>
      </w:r>
      <w:r w:rsidR="000C038A">
        <w:fldChar w:fldCharType="end"/>
      </w:r>
      <w:r w:rsidR="00AF5825">
        <w:t xml:space="preserve"> </w:t>
      </w:r>
      <w:r w:rsidR="00970349">
        <w:t>and t</w:t>
      </w:r>
      <w:r w:rsidR="00AF5825">
        <w:t xml:space="preserve">he children are also at increased risk of some physical problems, such as asthma. </w:t>
      </w:r>
      <w:r w:rsidR="005D5369">
        <w:t>A</w:t>
      </w:r>
      <w:r w:rsidR="00AF5825">
        <w:t xml:space="preserve">ll these conditions will </w:t>
      </w:r>
      <w:r w:rsidR="005D5369">
        <w:t xml:space="preserve">likely </w:t>
      </w:r>
      <w:r w:rsidR="00AF5825">
        <w:t xml:space="preserve">be more frequent among the children of women who were pregnant during </w:t>
      </w:r>
      <w:r w:rsidR="006A71A0">
        <w:t>the COVID-19 pandemic</w:t>
      </w:r>
      <w:r w:rsidR="00AF5825">
        <w:t xml:space="preserve">. There should be extra screening </w:t>
      </w:r>
      <w:r w:rsidR="006A71A0">
        <w:t>programs for</w:t>
      </w:r>
      <w:r w:rsidR="00AF5825">
        <w:t xml:space="preserve"> these children and early intervention to help.</w:t>
      </w:r>
    </w:p>
    <w:p w14:paraId="7846CABC" w14:textId="77777777" w:rsidR="00A17D3E" w:rsidRDefault="00A17D3E" w:rsidP="00E802DE">
      <w:pPr>
        <w:bidi w:val="0"/>
        <w:jc w:val="both"/>
      </w:pPr>
    </w:p>
    <w:p w14:paraId="4EDC7386" w14:textId="77777777" w:rsidR="00766160" w:rsidRPr="00CC1CDF" w:rsidRDefault="000663E6" w:rsidP="00E802DE">
      <w:pPr>
        <w:bidi w:val="0"/>
        <w:jc w:val="both"/>
        <w:rPr>
          <w:b/>
          <w:bCs/>
        </w:rPr>
      </w:pPr>
      <w:r w:rsidRPr="00CC1CDF">
        <w:rPr>
          <w:b/>
          <w:bCs/>
        </w:rPr>
        <w:t>Psychological</w:t>
      </w:r>
      <w:r w:rsidR="00CC1CDF">
        <w:rPr>
          <w:b/>
          <w:bCs/>
        </w:rPr>
        <w:t xml:space="preserve"> and Mental</w:t>
      </w:r>
      <w:r w:rsidRPr="00CC1CDF">
        <w:rPr>
          <w:b/>
          <w:bCs/>
        </w:rPr>
        <w:t xml:space="preserve"> Health </w:t>
      </w:r>
      <w:r w:rsidR="00CC1CDF">
        <w:rPr>
          <w:b/>
          <w:bCs/>
        </w:rPr>
        <w:t xml:space="preserve">Challenges </w:t>
      </w:r>
      <w:r w:rsidR="002225A9" w:rsidRPr="00CC1CDF">
        <w:rPr>
          <w:b/>
          <w:bCs/>
        </w:rPr>
        <w:t xml:space="preserve"> </w:t>
      </w:r>
    </w:p>
    <w:p w14:paraId="0EBE1199" w14:textId="7C4C282C" w:rsidR="00703CAF" w:rsidRPr="00703CAF" w:rsidRDefault="00703CAF" w:rsidP="00E802DE">
      <w:pPr>
        <w:bidi w:val="0"/>
        <w:jc w:val="both"/>
        <w:rPr>
          <w:b/>
          <w:bCs/>
          <w:i/>
          <w:iCs/>
          <w:u w:val="single"/>
        </w:rPr>
      </w:pPr>
      <w:r w:rsidRPr="00703CAF">
        <w:rPr>
          <w:b/>
          <w:bCs/>
          <w:i/>
          <w:iCs/>
          <w:u w:val="single"/>
        </w:rPr>
        <w:t xml:space="preserve">Stress, Grief, and Mental Disorders </w:t>
      </w:r>
    </w:p>
    <w:p w14:paraId="37CFF4D0" w14:textId="282CD17F" w:rsidR="00A84FCC" w:rsidRDefault="0007482C" w:rsidP="00E802DE">
      <w:pPr>
        <w:bidi w:val="0"/>
        <w:jc w:val="both"/>
      </w:pPr>
      <w:r w:rsidRPr="0007482C">
        <w:t xml:space="preserve">The pandemic </w:t>
      </w:r>
      <w:r w:rsidR="00660F76">
        <w:t>disrupted</w:t>
      </w:r>
      <w:r w:rsidRPr="0007482C">
        <w:t xml:space="preserve"> life and brought many</w:t>
      </w:r>
      <w:r w:rsidR="00660F76">
        <w:t xml:space="preserve"> coping</w:t>
      </w:r>
      <w:r w:rsidRPr="0007482C">
        <w:t xml:space="preserve"> challenges to individuals and families. Lockdowns, distancing, and strict health protocols affected mental health</w:t>
      </w:r>
      <w:r w:rsidR="00B01EFE">
        <w:t xml:space="preserve"> </w:t>
      </w:r>
      <w:r w:rsidR="00B01EFE">
        <w:fldChar w:fldCharType="begin">
          <w:fldData xml:space="preserve">PEVuZE5vdGU+PENpdGU+PEF1dGhvcj5YaW9uZzwvQXV0aG9yPjxZZWFyPjIwMjA8L1llYXI+PFJl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</w:fldData>
        </w:fldChar>
      </w:r>
      <w:r w:rsidR="00C824FF">
        <w:instrText xml:space="preserve"> ADDIN EN.CITE </w:instrText>
      </w:r>
      <w:r w:rsidR="00C824FF">
        <w:fldChar w:fldCharType="begin">
          <w:fldData xml:space="preserve">PEVuZE5vdGU+PENpdGU+PEF1dGhvcj5YaW9uZzwvQXV0aG9yPjxZZWFyPjIwMjA8L1llYXI+PFJl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</w:fldData>
        </w:fldChar>
      </w:r>
      <w:r w:rsidR="00C824FF">
        <w:instrText xml:space="preserve"> ADDIN EN.CITE.DATA </w:instrText>
      </w:r>
      <w:r w:rsidR="00C824FF">
        <w:fldChar w:fldCharType="end"/>
      </w:r>
      <w:r w:rsidR="00B01EFE">
        <w:fldChar w:fldCharType="separate"/>
      </w:r>
      <w:r w:rsidR="00C824FF">
        <w:rPr>
          <w:noProof/>
        </w:rPr>
        <w:t>(112)</w:t>
      </w:r>
      <w:r w:rsidR="00B01EFE">
        <w:fldChar w:fldCharType="end"/>
      </w:r>
      <w:r w:rsidR="00137132">
        <w:t xml:space="preserve">. </w:t>
      </w:r>
      <w:r w:rsidRPr="0007482C">
        <w:t xml:space="preserve">In particular, isolation, home confinement, deprivation from social interactions, persistent fear of being infected, loss of friends and family members, and long-term hospitalization </w:t>
      </w:r>
      <w:r w:rsidR="00660F76">
        <w:t>worsened</w:t>
      </w:r>
      <w:r w:rsidR="00660F76" w:rsidRPr="0007482C">
        <w:t xml:space="preserve"> </w:t>
      </w:r>
      <w:r w:rsidRPr="0007482C">
        <w:t>mental health</w:t>
      </w:r>
      <w:r w:rsidR="003463A1">
        <w:t xml:space="preserve"> </w:t>
      </w:r>
      <w:r w:rsidR="003463A1">
        <w:fldChar w:fldCharType="begin">
          <w:fldData xml:space="preserve">PEVuZE5vdGU+PENpdGU+PEF1dGhvcj5HcnViZXI8L0F1dGhvcj48WWVhcj4yMDIxPC9ZZWFyPjxS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</w:fldData>
        </w:fldChar>
      </w:r>
      <w:r w:rsidR="00C824FF">
        <w:instrText xml:space="preserve"> ADDIN EN.CITE </w:instrText>
      </w:r>
      <w:r w:rsidR="00C824FF">
        <w:fldChar w:fldCharType="begin">
          <w:fldData xml:space="preserve">PEVuZE5vdGU+PENpdGU+PEF1dGhvcj5HcnViZXI8L0F1dGhvcj48WWVhcj4yMDIxPC9ZZWFyPjxS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</w:fldData>
        </w:fldChar>
      </w:r>
      <w:r w:rsidR="00C824FF">
        <w:instrText xml:space="preserve"> ADDIN EN.CITE.DATA </w:instrText>
      </w:r>
      <w:r w:rsidR="00C824FF">
        <w:fldChar w:fldCharType="end"/>
      </w:r>
      <w:r w:rsidR="003463A1">
        <w:fldChar w:fldCharType="separate"/>
      </w:r>
      <w:r w:rsidR="00C824FF">
        <w:rPr>
          <w:noProof/>
        </w:rPr>
        <w:t>(113)</w:t>
      </w:r>
      <w:r w:rsidR="003463A1">
        <w:fldChar w:fldCharType="end"/>
      </w:r>
      <w:r w:rsidR="0010402A">
        <w:t xml:space="preserve">. </w:t>
      </w:r>
      <w:r w:rsidRPr="0007482C">
        <w:t>Isolation had particularly adverse consequences when family members or friends were not allowed to visit dying family members in hospitals or residential care homes for the elderly; these consequences included guilt for being unable to express an appropriately good-bye to loved ones</w:t>
      </w:r>
      <w:r w:rsidR="0009072A">
        <w:t xml:space="preserve"> </w:t>
      </w:r>
      <w:r w:rsidR="0009072A">
        <w:fldChar w:fldCharType="begin">
          <w:fldData xml:space="preserve">PEVuZE5vdGU+PENpdGU+PEF1dGhvcj5TenVoYW55PC9BdXRob3I+PFllYXI+MjAyMTwvWWVhcj48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</w:fldData>
        </w:fldChar>
      </w:r>
      <w:r w:rsidR="00C824FF">
        <w:instrText xml:space="preserve"> ADDIN EN.CITE </w:instrText>
      </w:r>
      <w:r w:rsidR="00C824FF">
        <w:fldChar w:fldCharType="begin">
          <w:fldData xml:space="preserve">PEVuZE5vdGU+PENpdGU+PEF1dGhvcj5TenVoYW55PC9BdXRob3I+PFllYXI+MjAyMTwvWWVhcj48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</w:fldData>
        </w:fldChar>
      </w:r>
      <w:r w:rsidR="00C824FF">
        <w:instrText xml:space="preserve"> ADDIN EN.CITE.DATA </w:instrText>
      </w:r>
      <w:r w:rsidR="00C824FF">
        <w:fldChar w:fldCharType="end"/>
      </w:r>
      <w:r w:rsidR="0009072A">
        <w:fldChar w:fldCharType="separate"/>
      </w:r>
      <w:r w:rsidR="00C824FF">
        <w:rPr>
          <w:noProof/>
        </w:rPr>
        <w:t>(114)</w:t>
      </w:r>
      <w:r w:rsidR="0009072A">
        <w:fldChar w:fldCharType="end"/>
      </w:r>
      <w:r w:rsidR="00A84FCC" w:rsidRPr="00707E3A">
        <w:t>.</w:t>
      </w:r>
      <w:r w:rsidR="00A84FCC">
        <w:t xml:space="preserve"> </w:t>
      </w:r>
    </w:p>
    <w:p w14:paraId="7A48C4CD" w14:textId="5A6DB101" w:rsidR="00A20D63" w:rsidRDefault="003A0D8D" w:rsidP="00E802DE">
      <w:pPr>
        <w:bidi w:val="0"/>
        <w:jc w:val="both"/>
      </w:pPr>
      <w:r w:rsidRPr="003A0D8D">
        <w:lastRenderedPageBreak/>
        <w:t>In addition, many businesses were closed</w:t>
      </w:r>
      <w:r w:rsidR="007B3B26">
        <w:t>,</w:t>
      </w:r>
      <w:r w:rsidRPr="003A0D8D">
        <w:t xml:space="preserve"> and the workers faced unemployment and financial difficulties. Relatedly, mental health deteriorated due to the unavailability of mental healthcare services, </w:t>
      </w:r>
      <w:r w:rsidR="007B3B26">
        <w:t>especially</w:t>
      </w:r>
      <w:r w:rsidR="007B3B26" w:rsidRPr="003A0D8D">
        <w:t xml:space="preserve"> </w:t>
      </w:r>
      <w:r w:rsidRPr="003A0D8D">
        <w:t>during the first weeks of the pandemic when online services were just about to be established</w:t>
      </w:r>
      <w:r w:rsidR="007536C0">
        <w:t xml:space="preserve"> </w:t>
      </w:r>
      <w:r w:rsidR="007536C0">
        <w:fldChar w:fldCharType="begin">
          <w:fldData xml:space="preserve">PEVuZE5vdGU+PENpdGU+PEF1dGhvcj5MaTwvQXV0aG9yPjxZZWFyPjIwMjA8L1llYXI+PFJlY051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</w:fldData>
        </w:fldChar>
      </w:r>
      <w:r w:rsidR="00C824FF">
        <w:instrText xml:space="preserve"> ADDIN EN.CITE </w:instrText>
      </w:r>
      <w:r w:rsidR="00C824FF">
        <w:fldChar w:fldCharType="begin">
          <w:fldData xml:space="preserve">PEVuZE5vdGU+PENpdGU+PEF1dGhvcj5MaTwvQXV0aG9yPjxZZWFyPjIwMjA8L1llYXI+PFJlY051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</w:fldData>
        </w:fldChar>
      </w:r>
      <w:r w:rsidR="00C824FF">
        <w:instrText xml:space="preserve"> ADDIN EN.CITE.DATA </w:instrText>
      </w:r>
      <w:r w:rsidR="00C824FF">
        <w:fldChar w:fldCharType="end"/>
      </w:r>
      <w:r w:rsidR="007536C0">
        <w:fldChar w:fldCharType="separate"/>
      </w:r>
      <w:r w:rsidR="00C824FF">
        <w:rPr>
          <w:noProof/>
        </w:rPr>
        <w:t>(115)</w:t>
      </w:r>
      <w:r w:rsidR="007536C0">
        <w:fldChar w:fldCharType="end"/>
      </w:r>
      <w:r w:rsidR="00707096">
        <w:t xml:space="preserve">. </w:t>
      </w:r>
      <w:r w:rsidRPr="003A0D8D">
        <w:t>The psychological repercussions of the pandemic were most prevalent in vulnerable populations, such as the children and older adults. Moreover, healthcare personnel experienced long periods of isolation from family besides long hours of working in hospitals and healthcare centers, which put considerable psychological strain on them. Anxiety, depression, post-traumatic stress disorder (PTSD), obsessive-compulsive disorder (OCD), and sleep disturbances were commonly reported during the pandemic</w:t>
      </w:r>
      <w:r w:rsidR="00E90F5B">
        <w:t xml:space="preserve"> </w:t>
      </w:r>
      <w:r w:rsidR="00E90F5B">
        <w:fldChar w:fldCharType="begin">
          <w:fldData xml:space="preserve">PEVuZE5vdGU+PENpdGU+PEF1dGhvcj5aZW5nPC9BdXRob3I+PFllYXI+MjAyMzwvWWVhcj48UmVj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</w:fldData>
        </w:fldChar>
      </w:r>
      <w:r w:rsidR="00C824FF">
        <w:instrText xml:space="preserve"> ADDIN EN.CITE </w:instrText>
      </w:r>
      <w:r w:rsidR="00C824FF">
        <w:fldChar w:fldCharType="begin">
          <w:fldData xml:space="preserve">PEVuZE5vdGU+PENpdGU+PEF1dGhvcj5aZW5nPC9BdXRob3I+PFllYXI+MjAyMzwvWWVhcj48UmVj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</w:fldData>
        </w:fldChar>
      </w:r>
      <w:r w:rsidR="00C824FF">
        <w:instrText xml:space="preserve"> ADDIN EN.CITE.DATA </w:instrText>
      </w:r>
      <w:r w:rsidR="00C824FF">
        <w:fldChar w:fldCharType="end"/>
      </w:r>
      <w:r w:rsidR="00E90F5B">
        <w:fldChar w:fldCharType="separate"/>
      </w:r>
      <w:r w:rsidR="00C824FF">
        <w:rPr>
          <w:noProof/>
        </w:rPr>
        <w:t>(116-119)</w:t>
      </w:r>
      <w:r w:rsidR="00E90F5B">
        <w:fldChar w:fldCharType="end"/>
      </w:r>
      <w:r w:rsidR="007949EE">
        <w:t xml:space="preserve">. </w:t>
      </w:r>
    </w:p>
    <w:p w14:paraId="54B2E69B" w14:textId="3D2C5239" w:rsidR="00AE4892" w:rsidRDefault="00A20D63" w:rsidP="00E802DE">
      <w:pPr>
        <w:bidi w:val="0"/>
        <w:jc w:val="both"/>
      </w:pPr>
      <w:r>
        <w:t xml:space="preserve">Maladaptive behaviors such as self-harm ideation, unprotected sex, aggressive behavior, </w:t>
      </w:r>
      <w:r w:rsidR="00BA2A78">
        <w:t xml:space="preserve">hoarding, </w:t>
      </w:r>
      <w:r>
        <w:t>binge eating episodes, drug abuse,</w:t>
      </w:r>
      <w:r w:rsidR="00BA2A78">
        <w:t xml:space="preserve"> and</w:t>
      </w:r>
      <w:r>
        <w:t xml:space="preserve"> </w:t>
      </w:r>
      <w:r w:rsidR="00BA2A78">
        <w:t xml:space="preserve">alcohol consumption were </w:t>
      </w:r>
      <w:r w:rsidR="003A0D8D">
        <w:t xml:space="preserve">also </w:t>
      </w:r>
      <w:r w:rsidR="003A1EF7">
        <w:t>increasingly observed</w:t>
      </w:r>
      <w:r w:rsidR="00BA2A78">
        <w:t xml:space="preserve"> </w:t>
      </w:r>
      <w:r w:rsidR="004A696A">
        <w:fldChar w:fldCharType="begin">
          <w:fldData xml:space="preserve">PEVuZE5vdGU+PENpdGU+PEF1dGhvcj5QZWRyaW5pPC9BdXRob3I+PFllYXI+MjAyMjwvWWVhcj48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</w:fldData>
        </w:fldChar>
      </w:r>
      <w:r w:rsidR="00C824FF">
        <w:instrText xml:space="preserve"> ADDIN EN.CITE </w:instrText>
      </w:r>
      <w:r w:rsidR="00C824FF">
        <w:fldChar w:fldCharType="begin">
          <w:fldData xml:space="preserve">PEVuZE5vdGU+PENpdGU+PEF1dGhvcj5QZWRyaW5pPC9BdXRob3I+PFllYXI+MjAyMjwvWWVhcj48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</w:fldData>
        </w:fldChar>
      </w:r>
      <w:r w:rsidR="00C824FF">
        <w:instrText xml:space="preserve"> ADDIN EN.CITE.DATA </w:instrText>
      </w:r>
      <w:r w:rsidR="00C824FF">
        <w:fldChar w:fldCharType="end"/>
      </w:r>
      <w:r w:rsidR="004A696A">
        <w:fldChar w:fldCharType="separate"/>
      </w:r>
      <w:r w:rsidR="00C824FF">
        <w:rPr>
          <w:noProof/>
        </w:rPr>
        <w:t>(120, 121)</w:t>
      </w:r>
      <w:r w:rsidR="004A696A">
        <w:fldChar w:fldCharType="end"/>
      </w:r>
      <w:r w:rsidR="00CF6689">
        <w:t>.</w:t>
      </w:r>
      <w:r w:rsidR="00FF0179">
        <w:t xml:space="preserve"> </w:t>
      </w:r>
      <w:r w:rsidR="00CF6689" w:rsidRPr="00CF6689">
        <w:t>A multidisciplinary, long-term action is needed to prevent serious physical and psychosocial complications</w:t>
      </w:r>
      <w:r w:rsidR="003463A1">
        <w:t xml:space="preserve"> </w:t>
      </w:r>
      <w:r w:rsidR="003463A1">
        <w:fldChar w:fldCharType="begin">
          <w:fldData xml:space="preserve">PEVuZE5vdGU+PENpdGU+PEF1dGhvcj5Ib2xtZXM8L0F1dGhvcj48WWVhcj4yMDIwPC9ZZWFyPjxS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</w:fldData>
        </w:fldChar>
      </w:r>
      <w:r w:rsidR="00C824FF">
        <w:instrText xml:space="preserve"> ADDIN EN.CITE </w:instrText>
      </w:r>
      <w:r w:rsidR="00C824FF">
        <w:fldChar w:fldCharType="begin">
          <w:fldData xml:space="preserve">PEVuZE5vdGU+PENpdGU+PEF1dGhvcj5Ib2xtZXM8L0F1dGhvcj48WWVhcj4yMDIwPC9ZZWFyPjxS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</w:fldData>
        </w:fldChar>
      </w:r>
      <w:r w:rsidR="00C824FF">
        <w:instrText xml:space="preserve"> ADDIN EN.CITE.DATA </w:instrText>
      </w:r>
      <w:r w:rsidR="00C824FF">
        <w:fldChar w:fldCharType="end"/>
      </w:r>
      <w:r w:rsidR="003463A1">
        <w:fldChar w:fldCharType="separate"/>
      </w:r>
      <w:r w:rsidR="00C824FF">
        <w:rPr>
          <w:noProof/>
        </w:rPr>
        <w:t>(122)</w:t>
      </w:r>
      <w:r w:rsidR="003463A1">
        <w:fldChar w:fldCharType="end"/>
      </w:r>
      <w:r w:rsidR="002F4B41">
        <w:t xml:space="preserve">. </w:t>
      </w:r>
    </w:p>
    <w:p w14:paraId="169A8281" w14:textId="180717BB" w:rsidR="00E77395" w:rsidRPr="00E77395" w:rsidRDefault="00E77395" w:rsidP="00E802DE">
      <w:pPr>
        <w:bidi w:val="0"/>
        <w:jc w:val="both"/>
        <w:rPr>
          <w:b/>
          <w:bCs/>
          <w:i/>
          <w:iCs/>
          <w:u w:val="single"/>
        </w:rPr>
      </w:pPr>
      <w:r w:rsidRPr="00E77395">
        <w:rPr>
          <w:b/>
          <w:bCs/>
          <w:i/>
          <w:iCs/>
          <w:u w:val="single"/>
        </w:rPr>
        <w:t xml:space="preserve">Information </w:t>
      </w:r>
      <w:r w:rsidR="00EB51F0">
        <w:rPr>
          <w:b/>
          <w:bCs/>
          <w:i/>
          <w:iCs/>
          <w:u w:val="single"/>
        </w:rPr>
        <w:t>O</w:t>
      </w:r>
      <w:r w:rsidRPr="00E77395">
        <w:rPr>
          <w:b/>
          <w:bCs/>
          <w:i/>
          <w:iCs/>
          <w:u w:val="single"/>
        </w:rPr>
        <w:t xml:space="preserve">verload and </w:t>
      </w:r>
      <w:r w:rsidR="00EB51F0">
        <w:rPr>
          <w:b/>
          <w:bCs/>
          <w:i/>
          <w:iCs/>
          <w:u w:val="single"/>
        </w:rPr>
        <w:t>M</w:t>
      </w:r>
      <w:r w:rsidRPr="00E77395">
        <w:rPr>
          <w:b/>
          <w:bCs/>
          <w:i/>
          <w:iCs/>
          <w:u w:val="single"/>
        </w:rPr>
        <w:t>isinformation</w:t>
      </w:r>
    </w:p>
    <w:p w14:paraId="6E45A524" w14:textId="66531CAC" w:rsidR="00C77CB4" w:rsidRDefault="00376E55" w:rsidP="00E802DE">
      <w:pPr>
        <w:bidi w:val="0"/>
        <w:jc w:val="both"/>
      </w:pPr>
      <w:r>
        <w:t xml:space="preserve">Infodemic, defined as </w:t>
      </w:r>
      <w:r w:rsidR="00236DA8">
        <w:t>the combination of excessive</w:t>
      </w:r>
      <w:r w:rsidR="005C15C4">
        <w:t>ly</w:t>
      </w:r>
      <w:r w:rsidR="00236DA8">
        <w:t xml:space="preserve"> </w:t>
      </w:r>
      <w:r w:rsidR="007D19C9">
        <w:t xml:space="preserve">mostly </w:t>
      </w:r>
      <w:r w:rsidR="00445CBD">
        <w:t xml:space="preserve">correct and relevant information with incorrect </w:t>
      </w:r>
      <w:r w:rsidR="007D19C9">
        <w:t xml:space="preserve">or unreliable information that is typically </w:t>
      </w:r>
      <w:r w:rsidR="00445CBD">
        <w:t xml:space="preserve">widespread, has become a challenge since </w:t>
      </w:r>
      <w:r w:rsidR="008469D5">
        <w:t xml:space="preserve">the </w:t>
      </w:r>
      <w:r w:rsidR="00445CBD">
        <w:t>early days of the pandemic</w:t>
      </w:r>
      <w:r w:rsidR="00E359E4">
        <w:t xml:space="preserve"> </w:t>
      </w:r>
      <w:r w:rsidR="00E359E4">
        <w:fldChar w:fldCharType="begin"/>
      </w:r>
      <w:r w:rsidR="00C824FF">
        <w:instrText xml:space="preserve"> ADDIN EN.CITE &lt;EndNote&gt;&lt;Cite&gt;&lt;Author&gt;Naeem&lt;/Author&gt;&lt;Year&gt;2020&lt;/Year&gt;&lt;RecNum&gt;43&lt;/RecNum&gt;&lt;DisplayText&gt;(123)&lt;/DisplayText&gt;&lt;record&gt;&lt;rec-number&gt;43&lt;/rec-number&gt;&lt;foreign-keys&gt;&lt;key app="EN" db-id="9f0ep50sjvzxw0eftao5z25xraxsfesvwrdt" timestamp="1680267325"&gt;43&lt;/key&gt;&lt;/foreign-keys&gt;&lt;ref-type name="Journal Article"&gt;17&lt;/ref-type&gt;&lt;contributors&gt;&lt;authors&gt;&lt;author&gt;Naeem, Salman Bin&lt;/author&gt;&lt;author&gt;Bhatti, Rubina&lt;/author&gt;&lt;/authors&gt;&lt;/contributors&gt;&lt;titles&gt;&lt;title&gt;The Covid-19 ‘infodemic’: a new front for information professionals&lt;/title&gt;&lt;secondary-title&gt;Health Information &amp;amp; Libraries Journal&lt;/secondary-title&gt;&lt;/titles&gt;&lt;periodical&gt;&lt;full-title&gt;Health Information &amp;amp; Libraries Journal&lt;/full-title&gt;&lt;/periodical&gt;&lt;pages&gt;233-239&lt;/pages&gt;&lt;volume&gt;37&lt;/volume&gt;&lt;number&gt;3&lt;/number&gt;&lt;keywords&gt;&lt;keyword&gt;global health&lt;/keyword&gt;&lt;keyword&gt;information literacy&lt;/keyword&gt;&lt;keyword&gt;library and information professionals&lt;/keyword&gt;&lt;/keywords&gt;&lt;dates&gt;&lt;year&gt;2020&lt;/year&gt;&lt;pub-dates&gt;&lt;date&gt;2020/09/01&lt;/date&gt;&lt;/pub-dates&gt;&lt;/dates&gt;&lt;publisher&gt;John Wiley &amp;amp; Sons, Ltd&lt;/publisher&gt;&lt;isbn&gt;1471-1834&lt;/isbn&gt;&lt;work-type&gt;https://doi.org/10.1111/hir.12311&lt;/work-type&gt;&lt;urls&gt;&lt;related-urls&gt;&lt;url&gt;https://doi.org/10.1111/hir.12311&lt;/url&gt;&lt;/related-urls&gt;&lt;/urls&gt;&lt;electronic-resource-num&gt;https://doi.org/10.1111/hir.12311&lt;/electronic-resource-num&gt;&lt;access-date&gt;2023/03/31&lt;/access-date&gt;&lt;/record&gt;&lt;/Cite&gt;&lt;/EndNote&gt;</w:instrText>
      </w:r>
      <w:r w:rsidR="00E359E4">
        <w:fldChar w:fldCharType="separate"/>
      </w:r>
      <w:r w:rsidR="00C824FF">
        <w:rPr>
          <w:noProof/>
        </w:rPr>
        <w:t>(123)</w:t>
      </w:r>
      <w:r w:rsidR="00E359E4">
        <w:fldChar w:fldCharType="end"/>
      </w:r>
      <w:r w:rsidR="00445CBD">
        <w:t xml:space="preserve">. </w:t>
      </w:r>
      <w:r w:rsidR="00CF6689" w:rsidRPr="00CF6689">
        <w:t xml:space="preserve">Infodemic leads to the accumulation of false or distorted news, causes uncertainty, provokes emotional distress, and negatively affects mental health. </w:t>
      </w:r>
      <w:r w:rsidR="00D31EA8">
        <w:t xml:space="preserve">When prolonged, </w:t>
      </w:r>
      <w:r w:rsidR="00CF6689" w:rsidRPr="00CF6689">
        <w:t>infodemic may  foster alternative coping strategies, such as neglecting pandemic-related information, which may deprive people from receiving effective health-related information to combat the pandemic</w:t>
      </w:r>
      <w:r w:rsidR="00E359E4">
        <w:t xml:space="preserve"> </w:t>
      </w:r>
      <w:r w:rsidR="00E359E4">
        <w:fldChar w:fldCharType="begin"/>
      </w:r>
      <w:r w:rsidR="00C824FF">
        <w:instrText xml:space="preserve"> ADDIN EN.CITE &lt;EndNote&gt;&lt;Cite&gt;&lt;Author&gt;Soroya&lt;/Author&gt;&lt;Year&gt;2021&lt;/Year&gt;&lt;RecNum&gt;46&lt;/RecNum&gt;&lt;DisplayText&gt;(124, 125)&lt;/DisplayText&gt;&lt;record&gt;&lt;rec-number&gt;46&lt;/rec-number&gt;&lt;foreign-keys&gt;&lt;key app="EN" db-id="9f0ep50sjvzxw0eftao5z25xraxsfesvwrdt" timestamp="1680267415"&gt;46&lt;/key&gt;&lt;/foreign-keys&gt;&lt;ref-type name="Journal Article"&gt;17&lt;/ref-type&gt;&lt;contributors&gt;&lt;authors&gt;&lt;author&gt;Soroya, Saira Hanif&lt;/author&gt;&lt;author&gt;Farooq, Ali&lt;/author&gt;&lt;author&gt;Mahmood, Khalid&lt;/author&gt;&lt;author&gt;Isoaho, Jouni&lt;/author&gt;&lt;author&gt;Zara, Shan-e&lt;/author&gt;&lt;/authors&gt;&lt;/contributors&gt;&lt;titles&gt;&lt;title&gt;From information seeking to information avoidance: Understanding the health information behavior during a global health crisis&lt;/title&gt;&lt;secondary-title&gt;Information processing management&lt;/secondary-title&gt;&lt;/titles&gt;&lt;periodical&gt;&lt;full-title&gt;Information processing management&lt;/full-title&gt;&lt;/periodical&gt;&lt;pages&gt;102440&lt;/pages&gt;&lt;volume&gt;58&lt;/volume&gt;&lt;number&gt;2&lt;/number&gt;&lt;dates&gt;&lt;year&gt;2021&lt;/year&gt;&lt;/dates&gt;&lt;isbn&gt;0306-4573&lt;/isbn&gt;&lt;urls&gt;&lt;/urls&gt;&lt;/record&gt;&lt;/Cite&gt;&lt;Cite&gt;&lt;Author&gt;Zarocostas&lt;/Author&gt;&lt;Year&gt;2020&lt;/Year&gt;&lt;RecNum&gt;48&lt;/RecNum&gt;&lt;record&gt;&lt;rec-number&gt;48&lt;/rec-number&gt;&lt;foreign-keys&gt;&lt;key app="EN" db-id="9f0ep50sjvzxw0eftao5z25xraxsfesvwrdt" timestamp="1680267452"&gt;48&lt;/key&gt;&lt;/foreign-keys&gt;&lt;ref-type name="Journal Article"&gt;17&lt;/ref-type&gt;&lt;contributors&gt;&lt;authors&gt;&lt;author&gt;Zarocostas, John&lt;/author&gt;&lt;/authors&gt;&lt;/contributors&gt;&lt;titles&gt;&lt;title&gt;How to fight an infodemic&lt;/title&gt;&lt;secondary-title&gt;The lancet&lt;/secondary-title&gt;&lt;/titles&gt;&lt;periodical&gt;&lt;full-title&gt;The lancet&lt;/full-title&gt;&lt;/periodical&gt;&lt;pages&gt;676&lt;/pages&gt;&lt;volume&gt;395&lt;/volume&gt;&lt;number&gt;10225&lt;/number&gt;&lt;dates&gt;&lt;year&gt;2020&lt;/year&gt;&lt;/dates&gt;&lt;isbn&gt;0140-6736&lt;/isbn&gt;&lt;urls&gt;&lt;/urls&gt;&lt;/record&gt;&lt;/Cite&gt;&lt;/EndNote&gt;</w:instrText>
      </w:r>
      <w:r w:rsidR="00E359E4">
        <w:fldChar w:fldCharType="separate"/>
      </w:r>
      <w:r w:rsidR="00C824FF">
        <w:rPr>
          <w:noProof/>
        </w:rPr>
        <w:t>(124, 125)</w:t>
      </w:r>
      <w:r w:rsidR="00E359E4">
        <w:fldChar w:fldCharType="end"/>
      </w:r>
      <w:r w:rsidR="001B7F03">
        <w:t xml:space="preserve">. </w:t>
      </w:r>
      <w:r w:rsidR="002C615C">
        <w:t>Infodemic, information overload</w:t>
      </w:r>
      <w:r w:rsidR="00CF6689">
        <w:t>, and misinformation</w:t>
      </w:r>
      <w:r w:rsidR="002C615C">
        <w:t xml:space="preserve"> also challenged the acceptance of COVID-19 vaccination program in </w:t>
      </w:r>
      <w:r w:rsidR="00D941D6">
        <w:t>many susceptible</w:t>
      </w:r>
      <w:r w:rsidR="002C615C">
        <w:t xml:space="preserve"> communities</w:t>
      </w:r>
      <w:r w:rsidR="003339CF">
        <w:t xml:space="preserve">, with </w:t>
      </w:r>
      <w:r w:rsidR="00D31EA8">
        <w:t xml:space="preserve">harmful </w:t>
      </w:r>
      <w:r w:rsidR="003339CF">
        <w:t>consequences</w:t>
      </w:r>
      <w:r w:rsidR="00E359E4">
        <w:t xml:space="preserve"> </w:t>
      </w:r>
      <w:r w:rsidR="00E359E4" w:rsidRPr="002C54E0">
        <w:fldChar w:fldCharType="begin">
          <w:fldData xml:space="preserve">PEVuZE5vdGU+PENpdGU+PEF1dGhvcj5TaW5naDwvQXV0aG9yPjxZZWFyPjIwMjI8L1llYXI+PFJl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jYzMzgxPC9wYWdlcz48dm9sdW1lPjE3PC92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</w:fldData>
        </w:fldChar>
      </w:r>
      <w:r w:rsidR="00C824FF">
        <w:instrText xml:space="preserve"> ADDIN EN.CITE </w:instrText>
      </w:r>
      <w:r w:rsidR="00C824FF">
        <w:fldChar w:fldCharType="begin">
          <w:fldData xml:space="preserve">PEVuZE5vdGU+PENpdGU+PEF1dGhvcj5TaW5naDwvQXV0aG9yPjxZZWFyPjIwMjI8L1llYXI+PFJl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jYzMzgxPC9wYWdlcz48dm9sdW1lPjE3PC92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</w:fldData>
        </w:fldChar>
      </w:r>
      <w:r w:rsidR="00C824FF">
        <w:instrText xml:space="preserve"> ADDIN EN.CITE.DATA </w:instrText>
      </w:r>
      <w:r w:rsidR="00C824FF">
        <w:fldChar w:fldCharType="end"/>
      </w:r>
      <w:r w:rsidR="00E359E4" w:rsidRPr="002C54E0">
        <w:fldChar w:fldCharType="separate"/>
      </w:r>
      <w:r w:rsidR="00C824FF">
        <w:rPr>
          <w:noProof/>
        </w:rPr>
        <w:t>(126, 127)</w:t>
      </w:r>
      <w:r w:rsidR="00E359E4" w:rsidRPr="002C54E0">
        <w:fldChar w:fldCharType="end"/>
      </w:r>
      <w:r w:rsidR="002C615C" w:rsidRPr="002C54E0">
        <w:t xml:space="preserve">. </w:t>
      </w:r>
      <w:r w:rsidR="00A15646">
        <w:t>Infodemic and misinformation</w:t>
      </w:r>
      <w:r w:rsidR="0086631B" w:rsidRPr="002C54E0">
        <w:t xml:space="preserve"> by itself was a significant social pathology during the peak of the infection and </w:t>
      </w:r>
      <w:r w:rsidR="00D31EA8">
        <w:t>beyond</w:t>
      </w:r>
      <w:r w:rsidR="0086631B" w:rsidRPr="002C54E0">
        <w:t xml:space="preserve">, as it created a divide between abiding and non-complying citizens, and </w:t>
      </w:r>
      <w:r w:rsidR="00D31EA8">
        <w:t xml:space="preserve">generated </w:t>
      </w:r>
      <w:r w:rsidR="0086631B" w:rsidRPr="002C54E0">
        <w:t>friction in otherwise socially cohesive groups</w:t>
      </w:r>
      <w:r w:rsidR="000665D0">
        <w:t xml:space="preserve"> </w:t>
      </w:r>
      <w:r w:rsidR="000665D0">
        <w:fldChar w:fldCharType="begin">
          <w:fldData xml:space="preserve">PEVuZE5vdGU+PENpdGU+PEF1dGhvcj5Nb2hhbWVkPC9BdXRob3I+PFllYXI+MjAyMTwvWWVhcj48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</w:fldData>
        </w:fldChar>
      </w:r>
      <w:r w:rsidR="00C824FF">
        <w:instrText xml:space="preserve"> ADDIN EN.CITE </w:instrText>
      </w:r>
      <w:r w:rsidR="00C824FF">
        <w:fldChar w:fldCharType="begin">
          <w:fldData xml:space="preserve">PEVuZE5vdGU+PENpdGU+PEF1dGhvcj5Nb2hhbWVkPC9BdXRob3I+PFllYXI+MjAyMTwvWWVhcj48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</w:fldData>
        </w:fldChar>
      </w:r>
      <w:r w:rsidR="00C824FF">
        <w:instrText xml:space="preserve"> ADDIN EN.CITE.DATA </w:instrText>
      </w:r>
      <w:r w:rsidR="00C824FF">
        <w:fldChar w:fldCharType="end"/>
      </w:r>
      <w:r w:rsidR="000665D0">
        <w:fldChar w:fldCharType="separate"/>
      </w:r>
      <w:r w:rsidR="00C824FF">
        <w:rPr>
          <w:noProof/>
        </w:rPr>
        <w:t>(128)</w:t>
      </w:r>
      <w:r w:rsidR="000665D0">
        <w:fldChar w:fldCharType="end"/>
      </w:r>
      <w:r w:rsidR="002C54E0" w:rsidRPr="002C54E0">
        <w:t>.</w:t>
      </w:r>
    </w:p>
    <w:p w14:paraId="75082590" w14:textId="2385743F" w:rsidR="00F624A0" w:rsidRPr="00F624A0" w:rsidRDefault="00EB51F0" w:rsidP="00E802DE">
      <w:pPr>
        <w:bidi w:val="0"/>
        <w:jc w:val="both"/>
        <w:rPr>
          <w:b/>
          <w:bCs/>
          <w:i/>
          <w:iCs/>
          <w:u w:val="single"/>
        </w:rPr>
      </w:pPr>
      <w:r>
        <w:rPr>
          <w:b/>
          <w:bCs/>
          <w:i/>
          <w:iCs/>
          <w:u w:val="single"/>
        </w:rPr>
        <w:t>COVID-19 V</w:t>
      </w:r>
      <w:r w:rsidR="00F624A0" w:rsidRPr="00F624A0">
        <w:rPr>
          <w:b/>
          <w:bCs/>
          <w:i/>
          <w:iCs/>
          <w:u w:val="single"/>
        </w:rPr>
        <w:t xml:space="preserve">accine </w:t>
      </w:r>
      <w:r>
        <w:rPr>
          <w:b/>
          <w:bCs/>
          <w:i/>
          <w:iCs/>
          <w:u w:val="single"/>
        </w:rPr>
        <w:t>H</w:t>
      </w:r>
      <w:r w:rsidR="00F624A0" w:rsidRPr="00F624A0">
        <w:rPr>
          <w:b/>
          <w:bCs/>
          <w:i/>
          <w:iCs/>
          <w:u w:val="single"/>
        </w:rPr>
        <w:t>esitancy</w:t>
      </w:r>
    </w:p>
    <w:p w14:paraId="284EBEF8" w14:textId="1AE8B0D1" w:rsidR="00F624A0" w:rsidRDefault="00F624A0" w:rsidP="00E802DE">
      <w:pPr>
        <w:bidi w:val="0"/>
        <w:jc w:val="both"/>
      </w:pPr>
      <w:r>
        <w:t xml:space="preserve">Under the COVID-19 campaign worldwide, many people </w:t>
      </w:r>
      <w:r w:rsidR="001772C5">
        <w:t xml:space="preserve">manifested </w:t>
      </w:r>
      <w:r>
        <w:t>vaccine refusal or hesitancy. A study analyz</w:t>
      </w:r>
      <w:r w:rsidR="00053420">
        <w:t>ing</w:t>
      </w:r>
      <w:r>
        <w:t xml:space="preserve"> COVID-19 vaccine hesitancy in 23 countries</w:t>
      </w:r>
      <w:r w:rsidR="001772C5">
        <w:t xml:space="preserve"> showed</w:t>
      </w:r>
      <w:r>
        <w:t xml:space="preserve"> that this is the result </w:t>
      </w:r>
      <w:r w:rsidR="00876D19">
        <w:t>of</w:t>
      </w:r>
      <w:r>
        <w:t xml:space="preserve"> misperceptions about the safety, efficacy, and risks posed by</w:t>
      </w:r>
      <w:r w:rsidR="00A12B7B">
        <w:t xml:space="preserve"> the</w:t>
      </w:r>
      <w:r>
        <w:t xml:space="preserve"> vaccine, as well as mistrust in the science and clinical validation </w:t>
      </w:r>
      <w:r w:rsidR="001772C5">
        <w:t xml:space="preserve">of </w:t>
      </w:r>
      <w:r>
        <w:t>vaccine development or in the institutions responsible for vaccination campaigns</w:t>
      </w:r>
      <w:r w:rsidR="00D820A6">
        <w:t xml:space="preserve"> </w:t>
      </w:r>
      <w:r w:rsidR="00D820A6">
        <w:fldChar w:fldCharType="begin"/>
      </w:r>
      <w:r w:rsidR="00C824FF">
        <w:instrText xml:space="preserve"> ADDIN EN.CITE &lt;EndNote&gt;&lt;Cite&gt;&lt;Author&gt;Lazarus&lt;/Author&gt;&lt;Year&gt;2022&lt;/Year&gt;&lt;RecNum&gt;99&lt;/RecNum&gt;&lt;DisplayText&gt;(129)&lt;/DisplayText&gt;&lt;record&gt;&lt;rec-number&gt;99&lt;/rec-number&gt;&lt;foreign-keys&gt;&lt;key app="EN" db-id="9f0ep50sjvzxw0eftao5z25xraxsfesvwrdt" timestamp="1684478375"&gt;99&lt;/key&gt;&lt;/foreign-keys&gt;&lt;ref-type name="Journal Article"&gt;17&lt;/ref-type&gt;&lt;contributors&gt;&lt;authors&gt;&lt;author&gt;Lazarus, Jeffrey V.&lt;/author&gt;&lt;author&gt;Wyka, Katarzyna&lt;/author&gt;&lt;author&gt;White, Trenton M.&lt;/author&gt;&lt;author&gt;Picchio, Camila A.&lt;/author&gt;&lt;author&gt;Rabin, Kenneth&lt;/author&gt;&lt;author&gt;Ratzan, Scott C.&lt;/author&gt;&lt;author&gt;Parsons Leigh, Jeanna&lt;/author&gt;&lt;author&gt;Hu, Jia&lt;/author&gt;&lt;author&gt;El-Mohandes, Ayman&lt;/author&gt;&lt;/authors&gt;&lt;/contributors&gt;&lt;titles&gt;&lt;title&gt;Revisiting COVID-19 vaccine hesitancy around the world using data from 23 countries in 2021&lt;/title&gt;&lt;secondary-title&gt;Nature Communications&lt;/secondary-title&gt;&lt;/titles&gt;&lt;periodical&gt;&lt;full-title&gt;Nature Communications&lt;/full-title&gt;&lt;/periodical&gt;&lt;pages&gt;3801&lt;/pages&gt;&lt;volume&gt;13&lt;/volume&gt;&lt;number&gt;1&lt;/number&gt;&lt;dates&gt;&lt;year&gt;2022&lt;/year&gt;&lt;pub-dates&gt;&lt;date&gt;2022/07/01&lt;/date&gt;&lt;/pub-dates&gt;&lt;/dates&gt;&lt;isbn&gt;2041-1723&lt;/isbn&gt;&lt;urls&gt;&lt;related-urls&gt;&lt;url&gt;https://doi.org/10.1038/s41467-022-31441-x&lt;/url&gt;&lt;/related-urls&gt;&lt;/urls&gt;&lt;electronic-resource-num&gt;10.1038/s41467-022-31441-x&lt;/electronic-resource-num&gt;&lt;/record&gt;&lt;/Cite&gt;&lt;/EndNote&gt;</w:instrText>
      </w:r>
      <w:r w:rsidR="00D820A6">
        <w:fldChar w:fldCharType="separate"/>
      </w:r>
      <w:r w:rsidR="00C824FF">
        <w:rPr>
          <w:noProof/>
        </w:rPr>
        <w:t>(129)</w:t>
      </w:r>
      <w:r w:rsidR="00D820A6">
        <w:fldChar w:fldCharType="end"/>
      </w:r>
      <w:r>
        <w:t xml:space="preserve">. Other factors associated with vaccine hesitancy varied by country and included personal experience with COVID-19 (e.g., loss of a family member, sickness) and demographic characteristics (e.g., gender, education, income). For example, </w:t>
      </w:r>
      <w:r w:rsidR="00CF6689">
        <w:t>one</w:t>
      </w:r>
      <w:r>
        <w:t xml:space="preserve"> study </w:t>
      </w:r>
      <w:r w:rsidR="00585596">
        <w:fldChar w:fldCharType="begin"/>
      </w:r>
      <w:r w:rsidR="00585596">
        <w:instrText xml:space="preserve"> ADDIN EN.CITE &lt;EndNote&gt;&lt;Cite&gt;&lt;Author&gt;Lazarus&lt;/Author&gt;&lt;Year&gt;2022&lt;/Year&gt;&lt;RecNum&gt;99&lt;/RecNum&gt;&lt;DisplayText&gt;(129)&lt;/DisplayText&gt;&lt;record&gt;&lt;rec-number&gt;99&lt;/rec-number&gt;&lt;foreign-keys&gt;&lt;key app="EN" db-id="9f0ep50sjvzxw0eftao5z25xraxsfesvwrdt" timestamp="1684478375"&gt;99&lt;/key&gt;&lt;/foreign-keys&gt;&lt;ref-type name="Journal Article"&gt;17&lt;/ref-type&gt;&lt;contributors&gt;&lt;authors&gt;&lt;author&gt;Lazarus, Jeffrey V.&lt;/author&gt;&lt;author&gt;Wyka, Katarzyna&lt;/author&gt;&lt;author&gt;White, Trenton M.&lt;/author&gt;&lt;author&gt;Picchio, Camila A.&lt;/author&gt;&lt;author&gt;Rabin, Kenneth&lt;/author&gt;&lt;author&gt;Ratzan, Scott C.&lt;/author&gt;&lt;author&gt;Parsons Leigh, Jeanna&lt;/author&gt;&lt;author&gt;Hu, Jia&lt;/author&gt;&lt;author&gt;El-Mohandes, Ayman&lt;/author&gt;&lt;/authors&gt;&lt;/contributors&gt;&lt;titles&gt;&lt;title&gt;Revisiting COVID-19 vaccine hesitancy around the world using data from 23 countries in 2021&lt;/title&gt;&lt;secondary-title&gt;Nature Communications&lt;/secondary-title&gt;&lt;/titles&gt;&lt;periodical&gt;&lt;full-title&gt;Nature Communications&lt;/full-title&gt;&lt;/periodical&gt;&lt;pages&gt;3801&lt;/pages&gt;&lt;volume&gt;13&lt;/volume&gt;&lt;number&gt;1&lt;/number&gt;&lt;dates&gt;&lt;year&gt;2022&lt;/year&gt;&lt;pub-dates&gt;&lt;date&gt;2022/07/01&lt;/date&gt;&lt;/pub-dates&gt;&lt;/dates&gt;&lt;isbn&gt;2041-1723&lt;/isbn&gt;&lt;urls&gt;&lt;related-urls&gt;&lt;url&gt;https://doi.org/10.1038/s41467-022-31441-x&lt;/url&gt;&lt;/related-urls&gt;&lt;/urls&gt;&lt;electronic-resource-num&gt;10.1038/s41467-022-31441-x&lt;/electronic-resource-num&gt;&lt;/record&gt;&lt;/Cite&gt;&lt;/EndNote&gt;</w:instrText>
      </w:r>
      <w:r w:rsidR="00585596">
        <w:fldChar w:fldCharType="separate"/>
      </w:r>
      <w:r w:rsidR="00585596">
        <w:rPr>
          <w:noProof/>
        </w:rPr>
        <w:t>(129)</w:t>
      </w:r>
      <w:r w:rsidR="00585596">
        <w:fldChar w:fldCharType="end"/>
      </w:r>
      <w:r w:rsidR="00CF6689" w:rsidRPr="00CF6689">
        <w:t xml:space="preserve"> showed that low education levels and low household income are correlated with high levels of hesitancy in 19 and 11 countries, respectively, among the 23 </w:t>
      </w:r>
      <w:r w:rsidR="001772C5">
        <w:t>included</w:t>
      </w:r>
      <w:r w:rsidR="00CF6689" w:rsidRPr="00CF6689">
        <w:t xml:space="preserve">. In contrast, a loss of income due to the pandemic, loss of a family member, </w:t>
      </w:r>
      <w:commentRangeStart w:id="0"/>
      <w:r w:rsidR="00CF6689" w:rsidRPr="00CF6689">
        <w:t xml:space="preserve">or loss of personal and family COVID-19 illness </w:t>
      </w:r>
      <w:commentRangeEnd w:id="0"/>
      <w:r w:rsidR="001772C5">
        <w:rPr>
          <w:rStyle w:val="CommentReference"/>
        </w:rPr>
        <w:commentReference w:id="0"/>
      </w:r>
      <w:r w:rsidR="00CF6689" w:rsidRPr="00CF6689">
        <w:t>were associated with vaccine acceptance in 4, 11, and 6 countries, respectively, out of 23. Likely, people who lost their job, lost their socioeconomic status, or were sick desired to quickly return to normality and were more prone to ac</w:t>
      </w:r>
      <w:r w:rsidR="00CF6689">
        <w:t xml:space="preserve">cept the COVID-19 vaccination. </w:t>
      </w:r>
      <w:r w:rsidR="003936EF" w:rsidRPr="003936EF">
        <w:t>In the same study</w:t>
      </w:r>
      <w:r w:rsidR="003936EF">
        <w:t>,</w:t>
      </w:r>
      <w:r w:rsidR="003936EF" w:rsidRPr="003936EF">
        <w:t xml:space="preserve"> </w:t>
      </w:r>
      <w:r w:rsidR="003936EF">
        <w:t>a</w:t>
      </w:r>
      <w:r>
        <w:t>lthough these cases of vaccine hesitancy accounting for 24.8% in June 2021, the reported vaccine acceptance was as high as 75.2% among the 23 countries</w:t>
      </w:r>
      <w:r w:rsidR="00E87195">
        <w:t xml:space="preserve"> </w:t>
      </w:r>
      <w:r w:rsidR="00E87195">
        <w:fldChar w:fldCharType="begin"/>
      </w:r>
      <w:r w:rsidR="00C824FF">
        <w:instrText xml:space="preserve"> ADDIN EN.CITE &lt;EndNote&gt;&lt;Cite&gt;&lt;Author&gt;Lazarus&lt;/Author&gt;&lt;Year&gt;2022&lt;/Year&gt;&lt;RecNum&gt;99&lt;/RecNum&gt;&lt;DisplayText&gt;(129)&lt;/DisplayText&gt;&lt;record&gt;&lt;rec-number&gt;99&lt;/rec-number&gt;&lt;foreign-keys&gt;&lt;key app="EN" db-id="9f0ep50sjvzxw0eftao5z25xraxsfesvwrdt" timestamp="1684478375"&gt;99&lt;/key&gt;&lt;/foreign-keys&gt;&lt;ref-type name="Journal Article"&gt;17&lt;/ref-type&gt;&lt;contributors&gt;&lt;authors&gt;&lt;author&gt;Lazarus, Jeffrey V.&lt;/author&gt;&lt;author&gt;Wyka, Katarzyna&lt;/author&gt;&lt;author&gt;White, Trenton M.&lt;/author&gt;&lt;author&gt;Picchio, Camila A.&lt;/author&gt;&lt;author&gt;Rabin, Kenneth&lt;/author&gt;&lt;author&gt;Ratzan, Scott C.&lt;/author&gt;&lt;author&gt;Parsons Leigh, Jeanna&lt;/author&gt;&lt;author&gt;Hu, Jia&lt;/author&gt;&lt;author&gt;El-Mohandes, Ayman&lt;/author&gt;&lt;/authors&gt;&lt;/contributors&gt;&lt;titles&gt;&lt;title&gt;Revisiting COVID-19 vaccine hesitancy around the world using data from 23 countries in 2021&lt;/title&gt;&lt;secondary-title&gt;Nature Communications&lt;/secondary-title&gt;&lt;/titles&gt;&lt;periodical&gt;&lt;full-title&gt;Nature Communications&lt;/full-title&gt;&lt;/periodical&gt;&lt;pages&gt;3801&lt;/pages&gt;&lt;volume&gt;13&lt;/volume&gt;&lt;number&gt;1&lt;/number&gt;&lt;dates&gt;&lt;year&gt;2022&lt;/year&gt;&lt;pub-dates&gt;&lt;date&gt;2022/07/01&lt;/date&gt;&lt;/pub-dates&gt;&lt;/dates&gt;&lt;isbn&gt;2041-1723&lt;/isbn&gt;&lt;urls&gt;&lt;related-urls&gt;&lt;url&gt;https://doi.org/10.1038/s41467-022-31441-x&lt;/url&gt;&lt;/related-urls&gt;&lt;/urls&gt;&lt;electronic-resource-num&gt;10.1038/s41467-022-31441-x&lt;/electronic-resource-num&gt;&lt;/record&gt;&lt;/Cite&gt;&lt;/EndNote&gt;</w:instrText>
      </w:r>
      <w:r w:rsidR="00E87195">
        <w:fldChar w:fldCharType="separate"/>
      </w:r>
      <w:r w:rsidR="00C824FF">
        <w:rPr>
          <w:noProof/>
        </w:rPr>
        <w:t>(129)</w:t>
      </w:r>
      <w:r w:rsidR="00E87195">
        <w:fldChar w:fldCharType="end"/>
      </w:r>
      <w:r>
        <w:t xml:space="preserve">. </w:t>
      </w:r>
      <w:r w:rsidR="002F3691" w:rsidRPr="002F3691">
        <w:t>However, this percentage of acceptance is lower that the estimation needed to control the pandemic’s progress. The misperception of vaccine safety and efficacy have been also associated with wrong or inaccurate communication and dissemination, often politicized</w:t>
      </w:r>
      <w:r w:rsidR="00E87195">
        <w:t xml:space="preserve"> </w:t>
      </w:r>
      <w:r w:rsidR="00E87195">
        <w:fldChar w:fldCharType="begin">
          <w:fldData xml:space="preserve">PEVuZE5vdGU+PENpdGU+PEF1dGhvcj5BbGlhc2luPC9BdXRob3I+PFllYXI+MjAyMjwvWWVhcj48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</w:fldData>
        </w:fldChar>
      </w:r>
      <w:r w:rsidR="00C824FF">
        <w:instrText xml:space="preserve"> ADDIN EN.CITE </w:instrText>
      </w:r>
      <w:r w:rsidR="00C824FF">
        <w:fldChar w:fldCharType="begin">
          <w:fldData xml:space="preserve">PEVuZE5vdGU+PENpdGU+PEF1dGhvcj5BbGlhc2luPC9BdXRob3I+PFllYXI+MjAyMjwvWWVhcj48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</w:fldData>
        </w:fldChar>
      </w:r>
      <w:r w:rsidR="00C824FF">
        <w:instrText xml:space="preserve"> ADDIN EN.CITE.DATA </w:instrText>
      </w:r>
      <w:r w:rsidR="00C824FF">
        <w:fldChar w:fldCharType="end"/>
      </w:r>
      <w:r w:rsidR="00E87195">
        <w:fldChar w:fldCharType="separate"/>
      </w:r>
      <w:r w:rsidR="00C824FF">
        <w:rPr>
          <w:noProof/>
        </w:rPr>
        <w:t>(130, 131)</w:t>
      </w:r>
      <w:r w:rsidR="00E87195">
        <w:fldChar w:fldCharType="end"/>
      </w:r>
      <w:r>
        <w:t xml:space="preserve">. </w:t>
      </w:r>
      <w:r w:rsidR="002F3691">
        <w:t>Finally,</w:t>
      </w:r>
      <w:r>
        <w:t xml:space="preserve"> negative vaccine respondents may be more willing to accept a vaccine if recommended by their trusted doctor. </w:t>
      </w:r>
    </w:p>
    <w:p w14:paraId="00DD584F" w14:textId="4728CB98" w:rsidR="00243CD8" w:rsidRDefault="009A0831" w:rsidP="00E802DE">
      <w:pPr>
        <w:bidi w:val="0"/>
        <w:jc w:val="both"/>
      </w:pPr>
      <w:r w:rsidRPr="009A0831">
        <w:lastRenderedPageBreak/>
        <w:t xml:space="preserve">The challenges for the ongoing vaccination campaigns is thus to succeed in overcoming such misperception and resistance, and expanding vaccine access in low- and middle-income countries. Such campaigns would need to include the importance of the </w:t>
      </w:r>
      <w:r w:rsidR="001772C5">
        <w:t>correct</w:t>
      </w:r>
      <w:r w:rsidR="001772C5" w:rsidRPr="009A0831">
        <w:t xml:space="preserve"> </w:t>
      </w:r>
      <w:r w:rsidRPr="009A0831">
        <w:t xml:space="preserve">information and communication by trusted sources throughout the entire population, which could </w:t>
      </w:r>
      <w:r w:rsidR="001772C5">
        <w:t>improve</w:t>
      </w:r>
      <w:r w:rsidRPr="009A0831">
        <w:t xml:space="preserve"> perception</w:t>
      </w:r>
      <w:r w:rsidR="001772C5">
        <w:t>s</w:t>
      </w:r>
      <w:r w:rsidRPr="009A0831">
        <w:t xml:space="preserve"> of vaccine safety and efficacy</w:t>
      </w:r>
      <w:r w:rsidR="001772C5">
        <w:t>,</w:t>
      </w:r>
      <w:r w:rsidRPr="009A0831">
        <w:t xml:space="preserve"> and</w:t>
      </w:r>
      <w:r w:rsidR="001772C5">
        <w:t xml:space="preserve"> increase</w:t>
      </w:r>
      <w:r w:rsidRPr="009A0831">
        <w:t xml:space="preserve"> vaccine acceptance</w:t>
      </w:r>
      <w:r w:rsidR="00D820A6">
        <w:t xml:space="preserve"> </w:t>
      </w:r>
      <w:r w:rsidR="00D820A6">
        <w:fldChar w:fldCharType="begin"/>
      </w:r>
      <w:r w:rsidR="00C824FF">
        <w:instrText xml:space="preserve"> ADDIN EN.CITE &lt;EndNote&gt;&lt;Cite&gt;&lt;Author&gt;Shakeel&lt;/Author&gt;&lt;Year&gt;2022&lt;/Year&gt;&lt;RecNum&gt;100&lt;/RecNum&gt;&lt;DisplayText&gt;(132)&lt;/DisplayText&gt;&lt;record&gt;&lt;rec-number&gt;100&lt;/rec-number&gt;&lt;foreign-keys&gt;&lt;key app="EN" db-id="9f0ep50sjvzxw0eftao5z25xraxsfesvwrdt" timestamp="1684478464"&gt;100&lt;/key&gt;&lt;/foreign-keys&gt;&lt;ref-type name="Journal Article"&gt;17&lt;/ref-type&gt;&lt;contributors&gt;&lt;authors&gt;&lt;author&gt;Shakeel, C. S.&lt;/author&gt;&lt;author&gt;Mujeeb, A. A.&lt;/author&gt;&lt;author&gt;Mirza, M. S.&lt;/author&gt;&lt;author&gt;Chaudhry, B.&lt;/author&gt;&lt;author&gt;Khan, S. J.&lt;/author&gt;&lt;/authors&gt;&lt;/contributors&gt;&lt;auth-address&gt;Department of Biomedical Engineering, Faculty of Engineering, Science, Technology and Management, Ziauddin University, Karachi 74600, Pakistan.&amp;#xD;School of Computing and Informatics, University of Louisiana at Lafayette, Lafayette, LA 70504, USA.&lt;/auth-address&gt;&lt;titles&gt;&lt;title&gt;Global COVID-19 Vaccine Acceptance: A Systematic Review of Associated Social and Behavioral Factors&lt;/title&gt;&lt;secondary-title&gt;Vaccines (Basel)&lt;/secondary-title&gt;&lt;alt-title&gt;Vaccines&lt;/alt-title&gt;&lt;/titles&gt;&lt;periodical&gt;&lt;full-title&gt;Vaccines (Basel)&lt;/full-title&gt;&lt;abbr-1&gt;Vaccines&lt;/abbr-1&gt;&lt;/periodical&gt;&lt;alt-periodical&gt;&lt;full-title&gt;Vaccines (Basel)&lt;/full-title&gt;&lt;abbr-1&gt;Vaccines&lt;/abbr-1&gt;&lt;/alt-periodical&gt;&lt;volume&gt;10&lt;/volume&gt;&lt;number&gt;1&lt;/number&gt;&lt;edition&gt;2022/01/23&lt;/edition&gt;&lt;keywords&gt;&lt;keyword&gt;Covid-19&lt;/keyword&gt;&lt;keyword&gt;associated factors&lt;/keyword&gt;&lt;keyword&gt;global variations&lt;/keyword&gt;&lt;keyword&gt;systematic review&lt;/keyword&gt;&lt;keyword&gt;vaccine acceptance&lt;/keyword&gt;&lt;keyword&gt;vaccine hesitancy&lt;/keyword&gt;&lt;/keywords&gt;&lt;dates&gt;&lt;year&gt;2022&lt;/year&gt;&lt;pub-dates&gt;&lt;date&gt;Jan 12&lt;/date&gt;&lt;/pub-dates&gt;&lt;/dates&gt;&lt;isbn&gt;2076-393X (Print)&amp;#xD;2076-393x&lt;/isbn&gt;&lt;accession-num&gt;35062771&lt;/accession-num&gt;&lt;urls&gt;&lt;/urls&gt;&lt;custom2&gt;PMC8779795&lt;/custom2&gt;&lt;electronic-resource-num&gt;10.3390/vaccines10010110&lt;/electronic-resource-num&gt;&lt;remote-database-provider&gt;NLM&lt;/remote-database-provider&gt;&lt;language&gt;eng&lt;/language&gt;&lt;/record&gt;&lt;/Cite&gt;&lt;/EndNote&gt;</w:instrText>
      </w:r>
      <w:r w:rsidR="00D820A6">
        <w:fldChar w:fldCharType="separate"/>
      </w:r>
      <w:r w:rsidR="00C824FF">
        <w:rPr>
          <w:noProof/>
        </w:rPr>
        <w:t>(132)</w:t>
      </w:r>
      <w:r w:rsidR="00D820A6">
        <w:fldChar w:fldCharType="end"/>
      </w:r>
      <w:r w:rsidR="00F624A0">
        <w:t>.</w:t>
      </w:r>
    </w:p>
    <w:p w14:paraId="41EC8E78" w14:textId="77777777" w:rsidR="00F624A0" w:rsidRDefault="00F624A0" w:rsidP="00E802DE">
      <w:pPr>
        <w:bidi w:val="0"/>
        <w:jc w:val="both"/>
      </w:pPr>
    </w:p>
    <w:p w14:paraId="4691767C" w14:textId="77777777" w:rsidR="00243CD8" w:rsidRPr="00243CD8" w:rsidRDefault="00243CD8" w:rsidP="00E802DE">
      <w:pPr>
        <w:bidi w:val="0"/>
        <w:jc w:val="both"/>
        <w:rPr>
          <w:b/>
          <w:bCs/>
        </w:rPr>
      </w:pPr>
      <w:r w:rsidRPr="00243CD8">
        <w:rPr>
          <w:b/>
          <w:bCs/>
        </w:rPr>
        <w:t>Digital Transformation Challenges</w:t>
      </w:r>
    </w:p>
    <w:p w14:paraId="557B5E32" w14:textId="77777777" w:rsidR="00243CD8" w:rsidRPr="00243CD8" w:rsidRDefault="00243CD8" w:rsidP="00E802DE">
      <w:pPr>
        <w:bidi w:val="0"/>
        <w:jc w:val="both"/>
        <w:rPr>
          <w:b/>
          <w:bCs/>
          <w:i/>
          <w:iCs/>
          <w:u w:val="single"/>
        </w:rPr>
      </w:pPr>
      <w:r w:rsidRPr="00243CD8">
        <w:rPr>
          <w:b/>
          <w:bCs/>
          <w:i/>
          <w:iCs/>
          <w:u w:val="single"/>
        </w:rPr>
        <w:t>Education</w:t>
      </w:r>
    </w:p>
    <w:p w14:paraId="3B3A1EBD" w14:textId="5283DCE3" w:rsidR="0046279A" w:rsidRDefault="0046279A" w:rsidP="00E802DE">
      <w:pPr>
        <w:bidi w:val="0"/>
        <w:jc w:val="both"/>
      </w:pPr>
      <w:r>
        <w:t>Due to c</w:t>
      </w:r>
      <w:r w:rsidR="006328F3" w:rsidRPr="006328F3">
        <w:t>losure of schools, universities, and other educational centers</w:t>
      </w:r>
      <w:r>
        <w:t xml:space="preserve">, </w:t>
      </w:r>
      <w:r w:rsidR="006328F3" w:rsidRPr="006328F3">
        <w:t>education</w:t>
      </w:r>
      <w:r>
        <w:t>al</w:t>
      </w:r>
      <w:r w:rsidR="006328F3" w:rsidRPr="006328F3">
        <w:t xml:space="preserve"> authorities</w:t>
      </w:r>
      <w:r>
        <w:t xml:space="preserve"> started considering </w:t>
      </w:r>
      <w:r w:rsidR="006328F3" w:rsidRPr="006328F3">
        <w:t xml:space="preserve">alternative routes </w:t>
      </w:r>
      <w:r>
        <w:t>for</w:t>
      </w:r>
      <w:r w:rsidR="006328F3" w:rsidRPr="006328F3">
        <w:t xml:space="preserve"> mandated education programs. </w:t>
      </w:r>
      <w:r>
        <w:t>D</w:t>
      </w:r>
      <w:r w:rsidR="006328F3" w:rsidRPr="006328F3">
        <w:t xml:space="preserve">igitalization in education and e-learning had been expected to become part of routine educational programs, particularly as a supplemental tool, </w:t>
      </w:r>
      <w:r>
        <w:t xml:space="preserve">but </w:t>
      </w:r>
      <w:r w:rsidR="006328F3" w:rsidRPr="006328F3">
        <w:t xml:space="preserve">the pandemic pushed the plans rapidly in practice and quickly added virtual learning methods to established curriculums during the middle of a semester. Although neither the education system nor the students were ready for the unprecedented shift, they had to adapt quickly. Post-pandemic educational models have become </w:t>
      </w:r>
      <w:r>
        <w:t xml:space="preserve">topics of scholarly </w:t>
      </w:r>
      <w:r w:rsidR="006328F3" w:rsidRPr="006328F3">
        <w:t>interest</w:t>
      </w:r>
      <w:r w:rsidR="00B65FC3">
        <w:t xml:space="preserve"> </w:t>
      </w:r>
      <w:r w:rsidR="00B65FC3">
        <w:fldChar w:fldCharType="begin">
          <w:fldData xml:space="preserve">PEVuZE5vdGU+PENpdGU+PEF1dGhvcj5QZWltYW5pPC9BdXRob3I+PFllYXI+MjAyMTwvWWVhcj48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</w:fldData>
        </w:fldChar>
      </w:r>
      <w:r w:rsidR="00C824FF">
        <w:instrText xml:space="preserve"> ADDIN EN.CITE </w:instrText>
      </w:r>
      <w:r w:rsidR="00C824FF">
        <w:fldChar w:fldCharType="begin">
          <w:fldData xml:space="preserve">PEVuZE5vdGU+PENpdGU+PEF1dGhvcj5QZWltYW5pPC9BdXRob3I+PFllYXI+MjAyMTwvWWVhcj48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</w:fldData>
        </w:fldChar>
      </w:r>
      <w:r w:rsidR="00C824FF">
        <w:instrText xml:space="preserve"> ADDIN EN.CITE.DATA </w:instrText>
      </w:r>
      <w:r w:rsidR="00C824FF">
        <w:fldChar w:fldCharType="end"/>
      </w:r>
      <w:r w:rsidR="00B65FC3">
        <w:fldChar w:fldCharType="separate"/>
      </w:r>
      <w:r w:rsidR="00C824FF">
        <w:rPr>
          <w:noProof/>
        </w:rPr>
        <w:t>(133, 134)</w:t>
      </w:r>
      <w:r w:rsidR="00B65FC3">
        <w:fldChar w:fldCharType="end"/>
      </w:r>
      <w:r w:rsidR="00126372">
        <w:t xml:space="preserve">. </w:t>
      </w:r>
      <w:r w:rsidR="006328F3" w:rsidRPr="006328F3">
        <w:t>Despite some concern that digital technologies could change the conventional role played by universities and educational institutions in modifying social life, digitalization of university education is inevitable and the process is well under way</w:t>
      </w:r>
      <w:r w:rsidR="00B65FC3">
        <w:t xml:space="preserve"> </w:t>
      </w:r>
      <w:r w:rsidR="00B65FC3">
        <w:fldChar w:fldCharType="begin"/>
      </w:r>
      <w:r w:rsidR="00C824FF">
        <w:instrText xml:space="preserve"> ADDIN EN.CITE &lt;EndNote&gt;&lt;Cite&gt;&lt;Author&gt;Peimani&lt;/Author&gt;&lt;Year&gt;2021&lt;/Year&gt;&lt;RecNum&gt;49&lt;/RecNum&gt;&lt;DisplayText&gt;(133)&lt;/DisplayText&gt;&lt;record&gt;&lt;rec-number&gt;49&lt;/rec-number&gt;&lt;foreign-keys&gt;&lt;key app="EN" db-id="9f0ep50sjvzxw0eftao5z25xraxsfesvwrdt" timestamp="1680343790"&gt;49&lt;/key&gt;&lt;/foreign-keys&gt;&lt;ref-type name="Electronic Article"&gt;43&lt;/ref-type&gt;&lt;contributors&gt;&lt;authors&gt;&lt;author&gt;Peimani, Nastaran&lt;/author&gt;&lt;author&gt;Kamalipour, Hesam&lt;/author&gt;&lt;/authors&gt;&lt;/contributors&gt;&lt;titles&gt;&lt;title&gt;Online Education in the Post COVID-19 Era: Students’ Perception and Learning Experience&lt;/title&gt;&lt;secondary-title&gt;Education Sciences&lt;/secondary-title&gt;&lt;/titles&gt;&lt;periodical&gt;&lt;full-title&gt;Education Sciences&lt;/full-title&gt;&lt;/periodical&gt;&lt;volume&gt;11&lt;/volume&gt;&lt;number&gt;10&lt;/number&gt;&lt;keywords&gt;&lt;keyword&gt;student experience&lt;/keyword&gt;&lt;keyword&gt;postgraduate&lt;/keyword&gt;&lt;keyword&gt;online learning and teaching&lt;/keyword&gt;&lt;keyword&gt;higher education&lt;/keyword&gt;&lt;keyword&gt;online education&lt;/keyword&gt;&lt;keyword&gt;blended online learning&lt;/keyword&gt;&lt;keyword&gt;COVID-19&lt;/keyword&gt;&lt;keyword&gt;post-pandemic&lt;/keyword&gt;&lt;keyword&gt;public health&lt;/keyword&gt;&lt;keyword&gt;pandemic&lt;/keyword&gt;&lt;keyword&gt;technology&lt;/keyword&gt;&lt;keyword&gt;urban design&lt;/keyword&gt;&lt;keyword&gt;research methods&lt;/keyword&gt;&lt;/keywords&gt;&lt;dates&gt;&lt;year&gt;2021&lt;/year&gt;&lt;/dates&gt;&lt;isbn&gt;2227-7102&lt;/isbn&gt;&lt;urls&gt;&lt;/urls&gt;&lt;electronic-resource-num&gt;10.3390/educsci11100633&lt;/electronic-resource-num&gt;&lt;/record&gt;&lt;/Cite&gt;&lt;/EndNote&gt;</w:instrText>
      </w:r>
      <w:r w:rsidR="00B65FC3">
        <w:fldChar w:fldCharType="separate"/>
      </w:r>
      <w:r w:rsidR="00C824FF">
        <w:rPr>
          <w:noProof/>
        </w:rPr>
        <w:t>(133)</w:t>
      </w:r>
      <w:r w:rsidR="00B65FC3">
        <w:fldChar w:fldCharType="end"/>
      </w:r>
      <w:r w:rsidR="00A34AC0">
        <w:t>.</w:t>
      </w:r>
      <w:r w:rsidR="00106DAE">
        <w:t xml:space="preserve"> </w:t>
      </w:r>
    </w:p>
    <w:p w14:paraId="14328503" w14:textId="0F1F075B" w:rsidR="006328F3" w:rsidRDefault="006328F3" w:rsidP="0046279A">
      <w:pPr>
        <w:bidi w:val="0"/>
        <w:jc w:val="both"/>
      </w:pPr>
      <w:r w:rsidRPr="006328F3">
        <w:t xml:space="preserve">It has been generally accepted that online education cannot replace face-to-face education and in-person classes; </w:t>
      </w:r>
      <w:proofErr w:type="gramStart"/>
      <w:r w:rsidRPr="006328F3">
        <w:t>yet,</w:t>
      </w:r>
      <w:proofErr w:type="gramEnd"/>
      <w:r w:rsidRPr="006328F3">
        <w:t xml:space="preserve"> digitalization and remote learning methods are helpful </w:t>
      </w:r>
      <w:r w:rsidR="0046279A">
        <w:t>in</w:t>
      </w:r>
      <w:r w:rsidR="0046279A" w:rsidRPr="006328F3">
        <w:t xml:space="preserve"> </w:t>
      </w:r>
      <w:r w:rsidRPr="006328F3">
        <w:t>redesign</w:t>
      </w:r>
      <w:r w:rsidR="0046279A">
        <w:t>ing</w:t>
      </w:r>
      <w:r w:rsidRPr="006328F3">
        <w:t xml:space="preserve"> and develop</w:t>
      </w:r>
      <w:r w:rsidR="0046279A">
        <w:t>ing</w:t>
      </w:r>
      <w:r w:rsidRPr="006328F3">
        <w:t xml:space="preserve"> novel learning and teaching programs. </w:t>
      </w:r>
      <w:r w:rsidR="0046279A">
        <w:t>Indeed,</w:t>
      </w:r>
      <w:r w:rsidRPr="006328F3">
        <w:t>, the pandemic</w:t>
      </w:r>
      <w:r w:rsidR="0046279A">
        <w:t>-</w:t>
      </w:r>
      <w:r w:rsidRPr="006328F3">
        <w:t xml:space="preserve">induced virtual learning methods could be considered a model </w:t>
      </w:r>
      <w:r w:rsidR="0046279A">
        <w:t>for</w:t>
      </w:r>
      <w:r w:rsidR="0046279A" w:rsidRPr="006328F3">
        <w:t xml:space="preserve"> </w:t>
      </w:r>
      <w:r w:rsidRPr="006328F3">
        <w:t>evaluat</w:t>
      </w:r>
      <w:r w:rsidR="0046279A">
        <w:t>ing</w:t>
      </w:r>
      <w:r w:rsidRPr="006328F3">
        <w:t xml:space="preserve"> institutional, local, national, and global efforts to introduce digitalization into education, and </w:t>
      </w:r>
      <w:r w:rsidR="0046279A">
        <w:t xml:space="preserve">for </w:t>
      </w:r>
      <w:r w:rsidRPr="006328F3">
        <w:t>provid</w:t>
      </w:r>
      <w:r w:rsidR="0046279A">
        <w:t>ing</w:t>
      </w:r>
      <w:r w:rsidRPr="006328F3">
        <w:t xml:space="preserve"> an opportunity to assess innovative pedagogical approaches, students' perception and expectations, and the psychological effects of online learning and teaching</w:t>
      </w:r>
      <w:r w:rsidR="00B65FC3">
        <w:t xml:space="preserve"> </w:t>
      </w:r>
      <w:r w:rsidR="00B65FC3">
        <w:fldChar w:fldCharType="begin">
          <w:fldData xml:space="preserve">PEVuZE5vdGU+PENpdGU+PEF1dGhvcj5aaGFvPC9BdXRob3I+PFllYXI+MjAyMTwvWWVhcj48UmVj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</w:fldData>
        </w:fldChar>
      </w:r>
      <w:r w:rsidR="00C824FF">
        <w:instrText xml:space="preserve"> ADDIN EN.CITE </w:instrText>
      </w:r>
      <w:r w:rsidR="00C824FF">
        <w:fldChar w:fldCharType="begin">
          <w:fldData xml:space="preserve">PEVuZE5vdGU+PENpdGU+PEF1dGhvcj5aaGFvPC9BdXRob3I+PFllYXI+MjAyMTwvWWVhcj48UmVj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</w:fldData>
        </w:fldChar>
      </w:r>
      <w:r w:rsidR="00C824FF">
        <w:instrText xml:space="preserve"> ADDIN EN.CITE.DATA </w:instrText>
      </w:r>
      <w:r w:rsidR="00C824FF">
        <w:fldChar w:fldCharType="end"/>
      </w:r>
      <w:r w:rsidR="00B65FC3">
        <w:fldChar w:fldCharType="separate"/>
      </w:r>
      <w:r w:rsidR="00C824FF">
        <w:rPr>
          <w:noProof/>
        </w:rPr>
        <w:t>(134, 135)</w:t>
      </w:r>
      <w:r w:rsidR="00B65FC3">
        <w:fldChar w:fldCharType="end"/>
      </w:r>
      <w:r w:rsidR="00825768">
        <w:t xml:space="preserve">. </w:t>
      </w:r>
      <w:r w:rsidR="0046279A">
        <w:t>T</w:t>
      </w:r>
      <w:r w:rsidRPr="006328F3">
        <w:t xml:space="preserve">he role of online education in primary school </w:t>
      </w:r>
      <w:r w:rsidR="0046279A">
        <w:t>requires special mention. E</w:t>
      </w:r>
      <w:r w:rsidRPr="006328F3">
        <w:t>ngaging children to behind-the-computer learning is challenging</w:t>
      </w:r>
      <w:r w:rsidR="0046279A">
        <w:t>,</w:t>
      </w:r>
      <w:r w:rsidRPr="006328F3">
        <w:t xml:space="preserve"> given that interindividual learning capabilities are different and remote education does not support the social growth of children to the same extend as does in-person education</w:t>
      </w:r>
      <w:r w:rsidR="006E430C">
        <w:t xml:space="preserve"> </w:t>
      </w:r>
      <w:r w:rsidR="006E430C">
        <w:fldChar w:fldCharType="begin"/>
      </w:r>
      <w:r w:rsidR="00C824FF">
        <w:instrText xml:space="preserve"> ADDIN EN.CITE &lt;EndNote&gt;&lt;Cite&gt;&lt;Author&gt;Alsubaie&lt;/Author&gt;&lt;Year&gt;2022&lt;/Year&gt;&lt;RecNum&gt;180&lt;/RecNum&gt;&lt;DisplayText&gt;(136)&lt;/DisplayText&gt;&lt;record&gt;&lt;rec-number&gt;180&lt;/rec-number&gt;&lt;foreign-keys&gt;&lt;key app="EN" db-id="9f0ep50sjvzxw0eftao5z25xraxsfesvwrdt" timestamp="1685877485"&gt;180&lt;/key&gt;&lt;/foreign-keys&gt;&lt;ref-type name="Journal Article"&gt;17&lt;/ref-type&gt;&lt;contributors&gt;&lt;authors&gt;&lt;author&gt;Alsubaie, Merfat Ayesh&lt;/author&gt;&lt;/authors&gt;&lt;/contributors&gt;&lt;titles&gt;&lt;title&gt;Distance education and the social literacy of elementary school students during the Covid-19 pandemic&lt;/title&gt;&lt;secondary-title&gt;Heliyon&lt;/secondary-title&gt;&lt;/titles&gt;&lt;periodical&gt;&lt;full-title&gt;Heliyon&lt;/full-title&gt;&lt;/periodical&gt;&lt;pages&gt;e09811&lt;/pages&gt;&lt;volume&gt;8&lt;/volume&gt;&lt;number&gt;7&lt;/number&gt;&lt;keywords&gt;&lt;keyword&gt;Social literacy&lt;/keyword&gt;&lt;keyword&gt;Elementary school students&lt;/keyword&gt;&lt;keyword&gt;Covid-19&lt;/keyword&gt;&lt;keyword&gt;Distance education&lt;/keyword&gt;&lt;keyword&gt;Difficulties and challenges&lt;/keyword&gt;&lt;/keywords&gt;&lt;dates&gt;&lt;year&gt;2022&lt;/year&gt;&lt;pub-dates&gt;&lt;date&gt;2022/07/01/&lt;/date&gt;&lt;/pub-dates&gt;&lt;/dates&gt;&lt;isbn&gt;2405-8440&lt;/isbn&gt;&lt;urls&gt;&lt;related-urls&gt;&lt;url&gt;https://www.sciencedirect.com/science/article/pii/S2405844022010994&lt;/url&gt;&lt;/related-urls&gt;&lt;/urls&gt;&lt;electronic-resource-num&gt;https://doi.org/10.1016/j.heliyon.2022.e09811&lt;/electronic-resource-num&gt;&lt;/record&gt;&lt;/Cite&gt;&lt;/EndNote&gt;</w:instrText>
      </w:r>
      <w:r w:rsidR="006E430C">
        <w:fldChar w:fldCharType="separate"/>
      </w:r>
      <w:r w:rsidR="00C824FF">
        <w:rPr>
          <w:noProof/>
        </w:rPr>
        <w:t>(136)</w:t>
      </w:r>
      <w:r w:rsidR="006E430C">
        <w:fldChar w:fldCharType="end"/>
      </w:r>
      <w:r w:rsidR="006D3AA8" w:rsidRPr="006D3AA8">
        <w:t xml:space="preserve">. </w:t>
      </w:r>
      <w:r w:rsidR="0046279A">
        <w:t>I</w:t>
      </w:r>
      <w:r>
        <w:t>t is</w:t>
      </w:r>
      <w:r w:rsidR="0046279A">
        <w:t xml:space="preserve"> important to address</w:t>
      </w:r>
      <w:r>
        <w:t xml:space="preserve"> how the shift in the education model during the pandemic has affected the overall student ability to participate in live-long learning and to develop a sense </w:t>
      </w:r>
      <w:r w:rsidR="00B25593">
        <w:t xml:space="preserve">of </w:t>
      </w:r>
      <w:r>
        <w:t xml:space="preserve">professionalism.  </w:t>
      </w:r>
    </w:p>
    <w:p w14:paraId="3D243EF3" w14:textId="07137A87" w:rsidR="00F7215C" w:rsidRDefault="006328F3" w:rsidP="00E802DE">
      <w:pPr>
        <w:bidi w:val="0"/>
        <w:jc w:val="both"/>
      </w:pPr>
      <w:r>
        <w:t xml:space="preserve">Closure of schools and universities had a different impact in developing </w:t>
      </w:r>
      <w:r w:rsidR="00BD6090">
        <w:t xml:space="preserve">versus </w:t>
      </w:r>
      <w:r>
        <w:t>developed countries, due</w:t>
      </w:r>
      <w:r w:rsidR="00BD6090">
        <w:t xml:space="preserve"> to</w:t>
      </w:r>
      <w:r>
        <w:t xml:space="preserve"> the</w:t>
      </w:r>
      <w:r w:rsidR="00BD6090">
        <w:t xml:space="preserve"> great</w:t>
      </w:r>
      <w:r>
        <w:t xml:space="preserve"> gap in access to </w:t>
      </w:r>
      <w:r w:rsidR="00BD6090">
        <w:t xml:space="preserve">the </w:t>
      </w:r>
      <w:r>
        <w:t xml:space="preserve">internet (and, sometimes, also to electricity) and in information and communications technology (ICT) infrastructures. Indeed, there is a massive regional variation in internet penetration globally. </w:t>
      </w:r>
      <w:r w:rsidR="00BD6090">
        <w:t>I</w:t>
      </w:r>
      <w:r>
        <w:t xml:space="preserve">n the poorest </w:t>
      </w:r>
      <w:r w:rsidR="00BD6090">
        <w:t xml:space="preserve">(vs. wealthiest) </w:t>
      </w:r>
      <w:r>
        <w:t xml:space="preserve">countries, the percentage of people with internet connectivity is still </w:t>
      </w:r>
      <w:r w:rsidR="00BD6090">
        <w:t>very low</w:t>
      </w:r>
      <w:r>
        <w:t xml:space="preserve">. </w:t>
      </w:r>
      <w:r w:rsidR="00BD6090">
        <w:t>Improving the situation would require a considerable investment, which is unlikely to occur</w:t>
      </w:r>
      <w:r>
        <w:t>.</w:t>
      </w:r>
      <w:r w:rsidR="00BD6090">
        <w:t xml:space="preserve"> As such, i</w:t>
      </w:r>
      <w:r>
        <w:t>t is worth consider</w:t>
      </w:r>
      <w:r w:rsidR="00BD6090">
        <w:t>ing</w:t>
      </w:r>
      <w:r>
        <w:t xml:space="preserve"> low-cost solutions that could bridge the digital divide such as the community communication center (C3) model, massive open online courses (MOOCs), use of social media as a learning platform, and use of digital platforms</w:t>
      </w:r>
      <w:r w:rsidR="001B7ACA">
        <w:t xml:space="preserve"> </w:t>
      </w:r>
      <w:r w:rsidR="001B7ACA">
        <w:fldChar w:fldCharType="begin"/>
      </w:r>
      <w:r w:rsidR="00C824FF">
        <w:instrText xml:space="preserve"> ADDIN EN.CITE &lt;EndNote&gt;&lt;Cite&gt;&lt;Author&gt;Amina Osman&lt;/Author&gt;&lt;Year&gt;2022&lt;/Year&gt;&lt;RecNum&gt;101&lt;/RecNum&gt;&lt;DisplayText&gt;(137)&lt;/DisplayText&gt;&lt;record&gt;&lt;rec-number&gt;101&lt;/rec-number&gt;&lt;foreign-keys&gt;&lt;key app="EN" db-id="9f0ep50sjvzxw0eftao5z25xraxsfesvwrdt" timestamp="1684478802"&gt;101&lt;/key&gt;&lt;/foreign-keys&gt;&lt;ref-type name="Web Page"&gt;12&lt;/ref-type&gt;&lt;contributors&gt;&lt;authors&gt;&lt;author&gt;Amina Osman, James Keevy&lt;/author&gt;&lt;/authors&gt;&lt;/contributors&gt;&lt;titles&gt;&lt;title&gt;The Impact of COVID-19 on Education Systems in the Commonwealth&lt;/title&gt;&lt;/titles&gt;&lt;volume&gt;2023&lt;/volume&gt;&lt;number&gt;May 10&lt;/number&gt;&lt;dates&gt;&lt;year&gt;2022&lt;/year&gt;&lt;/dates&gt;&lt;publisher&gt;The Commonwealth iLibrary&lt;/publisher&gt;&lt;urls&gt;&lt;related-urls&gt;&lt;url&gt;&lt;style face="underline" font="default" size="100%"&gt;https://www.thecommonwealth-ilibrary.org/index.php/comsec/catalog/book/950&lt;/style&gt;&lt;/url&gt;&lt;/related-urls&gt;&lt;/urls&gt;&lt;electronic-resource-num&gt;&lt;style face="underline" font="default" size="100%"&gt;https://doi.org/10.14217/ComSec.950&lt;/style&gt;&lt;/electronic-resource-num&gt;&lt;/record&gt;&lt;/Cite&gt;&lt;/EndNote&gt;</w:instrText>
      </w:r>
      <w:r w:rsidR="001B7ACA">
        <w:fldChar w:fldCharType="separate"/>
      </w:r>
      <w:r w:rsidR="00C824FF">
        <w:rPr>
          <w:noProof/>
        </w:rPr>
        <w:t>(137)</w:t>
      </w:r>
      <w:r w:rsidR="001B7ACA">
        <w:fldChar w:fldCharType="end"/>
      </w:r>
      <w:r w:rsidR="00176591">
        <w:t xml:space="preserve">. </w:t>
      </w:r>
    </w:p>
    <w:p w14:paraId="09DCEA06" w14:textId="1B8CB7C9" w:rsidR="003D20A5" w:rsidRDefault="008B5C8C" w:rsidP="00E802DE">
      <w:pPr>
        <w:bidi w:val="0"/>
        <w:jc w:val="both"/>
      </w:pPr>
      <w:r>
        <w:t>In</w:t>
      </w:r>
      <w:r w:rsidR="003D20A5" w:rsidRPr="003D20A5">
        <w:t xml:space="preserve"> regard to higher education, financial strain and research disruption are </w:t>
      </w:r>
      <w:r>
        <w:t>key</w:t>
      </w:r>
      <w:r w:rsidRPr="003D20A5">
        <w:t xml:space="preserve"> </w:t>
      </w:r>
      <w:r w:rsidR="003D20A5" w:rsidRPr="003D20A5">
        <w:t>challenges. Many universities faced financial difficulties as a result of the pandemic, due to a decline in enrollment and government funding, which reduced their revenue. The</w:t>
      </w:r>
      <w:r>
        <w:t>se</w:t>
      </w:r>
      <w:r w:rsidR="003D20A5" w:rsidRPr="003D20A5">
        <w:t xml:space="preserve"> financial difficulties </w:t>
      </w:r>
      <w:r>
        <w:t>will</w:t>
      </w:r>
      <w:r w:rsidR="003D20A5" w:rsidRPr="003D20A5">
        <w:t xml:space="preserve"> likely continue to impact on higher education institutions for years to come</w:t>
      </w:r>
      <w:r w:rsidR="007D73D7">
        <w:t xml:space="preserve"> </w:t>
      </w:r>
      <w:r w:rsidR="007D73D7">
        <w:fldChar w:fldCharType="begin"/>
      </w:r>
      <w:r w:rsidR="00C824FF">
        <w:instrText xml:space="preserve"> ADDIN EN.CITE &lt;EndNote&gt;&lt;Cite&gt;&lt;Author&gt;Dubey&lt;/Author&gt;&lt;Year&gt;2020&lt;/Year&gt;&lt;RecNum&gt;183&lt;/RecNum&gt;&lt;DisplayText&gt;(138)&lt;/DisplayText&gt;&lt;record&gt;&lt;rec-number&gt;183&lt;/rec-number&gt;&lt;foreign-keys&gt;&lt;key app="EN" db-id="9f0ep50sjvzxw0eftao5z25xraxsfesvwrdt" timestamp="1685877846"&gt;183&lt;/key&gt;&lt;/foreign-keys&gt;&lt;ref-type name="Journal Article"&gt;17&lt;/ref-type&gt;&lt;contributors&gt;&lt;authors&gt;&lt;author&gt;Dubey, Pushkar&lt;/author&gt;&lt;author&gt;Pandey, Deepak&lt;/author&gt;&lt;/authors&gt;&lt;/contributors&gt;&lt;titles&gt;&lt;title&gt;Distance learning in higher education during pandemic: challenges and opportunities&lt;/title&gt;&lt;secondary-title&gt;The International journal of Indian psychology&lt;/secondary-title&gt;&lt;/titles&gt;&lt;periodical&gt;&lt;full-title&gt;The International journal of Indian psychology&lt;/full-title&gt;&lt;/periodical&gt;&lt;pages&gt;43-46&lt;/pages&gt;&lt;volume&gt;8&lt;/volume&gt;&lt;number&gt;2&lt;/number&gt;&lt;dates&gt;&lt;year&gt;2020&lt;/year&gt;&lt;/dates&gt;&lt;urls&gt;&lt;/urls&gt;&lt;/record&gt;&lt;/Cite&gt;&lt;/EndNote&gt;</w:instrText>
      </w:r>
      <w:r w:rsidR="007D73D7">
        <w:fldChar w:fldCharType="separate"/>
      </w:r>
      <w:r w:rsidR="00C824FF">
        <w:rPr>
          <w:noProof/>
        </w:rPr>
        <w:t>(138)</w:t>
      </w:r>
      <w:r w:rsidR="007D73D7">
        <w:fldChar w:fldCharType="end"/>
      </w:r>
      <w:r w:rsidR="0033116E">
        <w:t>.</w:t>
      </w:r>
      <w:r w:rsidR="0033116E">
        <w:rPr>
          <w:rFonts w:cs="Arial"/>
          <w:rtl/>
        </w:rPr>
        <w:t xml:space="preserve"> </w:t>
      </w:r>
      <w:r w:rsidR="003D20A5">
        <w:t>The pandemic has disrupted research in many fields, with laboratories and research facilities having to close temporarily. The</w:t>
      </w:r>
      <w:r>
        <w:t>se</w:t>
      </w:r>
      <w:r w:rsidR="003D20A5">
        <w:t xml:space="preserve"> disruptions are likely to have a lasting </w:t>
      </w:r>
      <w:r>
        <w:t>influence</w:t>
      </w:r>
      <w:r w:rsidR="003D20A5">
        <w:t xml:space="preserve"> and may change the way research is conducted in the future. In </w:t>
      </w:r>
      <w:r w:rsidR="003D20A5">
        <w:lastRenderedPageBreak/>
        <w:t xml:space="preserve">fact, pandemic-related effects on the supply chain for many reagents, consumable products, and equipment items are still being experienced by researchers globally. </w:t>
      </w:r>
    </w:p>
    <w:p w14:paraId="0503D4B0" w14:textId="0004FDF3" w:rsidR="0038329E" w:rsidRDefault="008B5C8C" w:rsidP="00E802DE">
      <w:pPr>
        <w:bidi w:val="0"/>
        <w:jc w:val="both"/>
      </w:pPr>
      <w:r>
        <w:t>T</w:t>
      </w:r>
      <w:r w:rsidR="003D20A5">
        <w:t>he technology for virtualizing training, meetings between research teams, and international collaborations and supervision has undergone an extraordinary but uneven evolution in a very short time, depending on a university’s technical capacities. Developments included the installation of digitized techniques both in the training process and the defense phase of doctoral thes</w:t>
      </w:r>
      <w:r>
        <w:t>e</w:t>
      </w:r>
      <w:r w:rsidR="003D20A5">
        <w:t>s, leading to a better economic return. The possibility of holding a greater number of virtual meetings of higher quality makes the training process more flexible and increases the capacity for internationalization. Regarding the defense of doctoral theses, digital technology has worked well, making examination committees more international and effective. The protocol and solemnity of the process may have been affected, but the economic cost has been lowered</w:t>
      </w:r>
      <w:r w:rsidR="001D568E">
        <w:t xml:space="preserve"> </w:t>
      </w:r>
      <w:r w:rsidR="001D568E">
        <w:fldChar w:fldCharType="begin"/>
      </w:r>
      <w:r w:rsidR="00C824FF">
        <w:instrText xml:space="preserve"> ADDIN EN.CITE &lt;EndNote&gt;&lt;Cite&gt;&lt;Author&gt;Mullen&lt;/Author&gt;&lt;Year&gt;2021&lt;/Year&gt;&lt;RecNum&gt;181&lt;/RecNum&gt;&lt;DisplayText&gt;(139, 140)&lt;/DisplayText&gt;&lt;record&gt;&lt;rec-number&gt;181&lt;/rec-number&gt;&lt;foreign-keys&gt;&lt;key app="EN" db-id="9f0ep50sjvzxw0eftao5z25xraxsfesvwrdt" timestamp="1685877731"&gt;181&lt;/key&gt;&lt;/foreign-keys&gt;&lt;ref-type name="Journal Article"&gt;17&lt;/ref-type&gt;&lt;contributors&gt;&lt;authors&gt;&lt;author&gt;Mullen, Carol A&lt;/author&gt;&lt;/authors&gt;&lt;/contributors&gt;&lt;titles&gt;&lt;title&gt;Online doctoral mentoring in a pandemic: help or hindrance to academic progress on dissertations?&lt;/title&gt;&lt;secondary-title&gt;International Journal of Mentoring Coaching in Education&lt;/secondary-title&gt;&lt;/titles&gt;&lt;periodical&gt;&lt;full-title&gt;International Journal of Mentoring Coaching in Education&lt;/full-title&gt;&lt;/periodical&gt;&lt;pages&gt;139-157&lt;/pages&gt;&lt;volume&gt;10&lt;/volume&gt;&lt;number&gt;2&lt;/number&gt;&lt;dates&gt;&lt;year&gt;2021&lt;/year&gt;&lt;/dates&gt;&lt;isbn&gt;2046-6854&lt;/isbn&gt;&lt;urls&gt;&lt;/urls&gt;&lt;/record&gt;&lt;/Cite&gt;&lt;Cite&gt;&lt;Author&gt;Raju&lt;/Author&gt;&lt;Year&gt;2021&lt;/Year&gt;&lt;RecNum&gt;182&lt;/RecNum&gt;&lt;record&gt;&lt;rec-number&gt;182&lt;/rec-number&gt;&lt;foreign-keys&gt;&lt;key app="EN" db-id="9f0ep50sjvzxw0eftao5z25xraxsfesvwrdt" timestamp="1685877751"&gt;182&lt;/key&gt;&lt;/foreign-keys&gt;&lt;ref-type name="Journal Article"&gt;17&lt;/ref-type&gt;&lt;contributors&gt;&lt;authors&gt;&lt;author&gt;Raju, Valliappan&lt;/author&gt;&lt;/authors&gt;&lt;/contributors&gt;&lt;titles&gt;&lt;title&gt;Implementing flexible systems in doctoral viva defense through virtual mechanism&lt;/title&gt;&lt;secondary-title&gt;Global Journal of Flexible Systems Management&lt;/secondary-title&gt;&lt;/titles&gt;&lt;periodical&gt;&lt;full-title&gt;Global Journal of Flexible Systems Management&lt;/full-title&gt;&lt;/periodical&gt;&lt;pages&gt;127-139&lt;/pages&gt;&lt;volume&gt;22&lt;/volume&gt;&lt;number&gt;2&lt;/number&gt;&lt;dates&gt;&lt;year&gt;2021&lt;/year&gt;&lt;/dates&gt;&lt;isbn&gt;0972-2696&lt;/isbn&gt;&lt;urls&gt;&lt;/urls&gt;&lt;/record&gt;&lt;/Cite&gt;&lt;/EndNote&gt;</w:instrText>
      </w:r>
      <w:r w:rsidR="001D568E">
        <w:fldChar w:fldCharType="separate"/>
      </w:r>
      <w:r w:rsidR="00C824FF">
        <w:rPr>
          <w:noProof/>
        </w:rPr>
        <w:t>(139, 140)</w:t>
      </w:r>
      <w:r w:rsidR="001D568E">
        <w:fldChar w:fldCharType="end"/>
      </w:r>
      <w:r w:rsidR="00B71557">
        <w:t>.</w:t>
      </w:r>
    </w:p>
    <w:p w14:paraId="4B05DB0F" w14:textId="77777777" w:rsidR="00243CD8" w:rsidRPr="004925EA" w:rsidRDefault="00243CD8" w:rsidP="00E802DE">
      <w:pPr>
        <w:bidi w:val="0"/>
        <w:jc w:val="both"/>
        <w:rPr>
          <w:b/>
          <w:bCs/>
          <w:i/>
          <w:iCs/>
          <w:u w:val="single"/>
        </w:rPr>
      </w:pPr>
      <w:r w:rsidRPr="004925EA">
        <w:rPr>
          <w:b/>
          <w:bCs/>
          <w:i/>
          <w:iCs/>
          <w:u w:val="single"/>
        </w:rPr>
        <w:t xml:space="preserve">Careers </w:t>
      </w:r>
    </w:p>
    <w:p w14:paraId="172E3F60" w14:textId="7ED9CE0B" w:rsidR="003D20A5" w:rsidRDefault="003D20A5" w:rsidP="00E802DE">
      <w:pPr>
        <w:bidi w:val="0"/>
        <w:jc w:val="both"/>
      </w:pPr>
      <w:r>
        <w:t xml:space="preserve">A change in careers </w:t>
      </w:r>
      <w:r w:rsidR="008B5C8C">
        <w:t xml:space="preserve">occurred </w:t>
      </w:r>
      <w:r>
        <w:t xml:space="preserve">frequently, starting </w:t>
      </w:r>
      <w:r w:rsidR="008B5C8C">
        <w:t xml:space="preserve">at </w:t>
      </w:r>
      <w:r>
        <w:t xml:space="preserve">the early days of the pandemic and lockdown. Many non-essential employees switched to working remotely from home, and many companies deployed automatic systems and used robots to continue work with the lowest risk of spreading the infection. Permanent career changes are likely in the post-pandemic era. </w:t>
      </w:r>
    </w:p>
    <w:p w14:paraId="0B10CB9A" w14:textId="00316A44" w:rsidR="00E05094" w:rsidRDefault="003D20A5" w:rsidP="00E802DE">
      <w:pPr>
        <w:bidi w:val="0"/>
        <w:jc w:val="both"/>
      </w:pPr>
      <w:r>
        <w:t>Some companies have considered flexible workplace arrangements (in-person and remote), as they realized that remote working during the pandemic could be more efficient and often save physical space, benefiting financially the company. In addition, employees' transportation and meal expenses may decrease. The possibility of working remotely and the widespread application of virtual meetings limited business travels, which reduces companies' expenses and saved time</w:t>
      </w:r>
      <w:r w:rsidR="00CA078B">
        <w:t xml:space="preserve"> </w:t>
      </w:r>
      <w:r w:rsidR="00CA078B">
        <w:fldChar w:fldCharType="begin">
          <w:fldData xml:space="preserve">PEVuZE5vdGU+PENpdGU+PEF1dGhvcj5IYW5hZWk8L0F1dGhvcj48WWVhcj4yMDIxPC9ZZWFyPjxS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</w:fldData>
        </w:fldChar>
      </w:r>
      <w:r w:rsidR="00C824FF">
        <w:instrText xml:space="preserve"> ADDIN EN.CITE </w:instrText>
      </w:r>
      <w:r w:rsidR="00C824FF">
        <w:fldChar w:fldCharType="begin">
          <w:fldData xml:space="preserve">PEVuZE5vdGU+PENpdGU+PEF1dGhvcj5IYW5hZWk8L0F1dGhvcj48WWVhcj4yMDIxPC9ZZWFyPjxS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</w:fldData>
        </w:fldChar>
      </w:r>
      <w:r w:rsidR="00C824FF">
        <w:instrText xml:space="preserve"> ADDIN EN.CITE.DATA </w:instrText>
      </w:r>
      <w:r w:rsidR="00C824FF">
        <w:fldChar w:fldCharType="end"/>
      </w:r>
      <w:r w:rsidR="00CA078B">
        <w:fldChar w:fldCharType="separate"/>
      </w:r>
      <w:r w:rsidR="00C824FF">
        <w:rPr>
          <w:noProof/>
        </w:rPr>
        <w:t>(141, 142)</w:t>
      </w:r>
      <w:r w:rsidR="00CA078B">
        <w:fldChar w:fldCharType="end"/>
      </w:r>
      <w:r w:rsidR="00E05094">
        <w:t>.</w:t>
      </w:r>
      <w:r w:rsidR="007E26F0">
        <w:t xml:space="preserve"> </w:t>
      </w:r>
    </w:p>
    <w:p w14:paraId="1FE390C7" w14:textId="04C266EC" w:rsidR="00A97980" w:rsidRDefault="003D20A5" w:rsidP="00E802DE">
      <w:pPr>
        <w:bidi w:val="0"/>
        <w:jc w:val="both"/>
      </w:pPr>
      <w:r w:rsidRPr="003D20A5">
        <w:t>However, online conferences and online meetings may provide the ground for informal social interactions, which could culminate in stimulating ideas. Before the pandemic, informal contacts at conferences were considered by many as the most important</w:t>
      </w:r>
      <w:r w:rsidR="00CF4EF5">
        <w:t xml:space="preserve"> features or opportunities</w:t>
      </w:r>
      <w:r w:rsidRPr="003D20A5">
        <w:t>.</w:t>
      </w:r>
      <w:r w:rsidR="00A97980">
        <w:t xml:space="preserve"> </w:t>
      </w:r>
    </w:p>
    <w:p w14:paraId="4F8E8E27" w14:textId="589C2541" w:rsidR="00A00757" w:rsidRDefault="004B3EDC" w:rsidP="00E802DE">
      <w:pPr>
        <w:bidi w:val="0"/>
        <w:jc w:val="both"/>
      </w:pPr>
      <w:r>
        <w:t xml:space="preserve">Conversely, </w:t>
      </w:r>
      <w:r w:rsidR="003D20A5">
        <w:t>whereas</w:t>
      </w:r>
      <w:r w:rsidR="00D523E3" w:rsidRPr="00D523E3">
        <w:t xml:space="preserve"> business travels </w:t>
      </w:r>
      <w:r w:rsidR="00867361">
        <w:t>may</w:t>
      </w:r>
      <w:r w:rsidR="00D523E3" w:rsidRPr="00D523E3">
        <w:t xml:space="preserve"> be reduced, tourism and leisure-related businesses are expected to experience a surge in demand post-pandemic</w:t>
      </w:r>
      <w:r w:rsidR="00CA078B">
        <w:t xml:space="preserve"> </w:t>
      </w:r>
      <w:r w:rsidR="00CA078B">
        <w:fldChar w:fldCharType="begin"/>
      </w:r>
      <w:r w:rsidR="00C824FF">
        <w:instrText xml:space="preserve"> ADDIN EN.CITE &lt;EndNote&gt;&lt;Cite&gt;&lt;Author&gt;Susan Lund&lt;/Author&gt;&lt;Year&gt;2021&lt;/Year&gt;&lt;RecNum&gt;186&lt;/RecNum&gt;&lt;DisplayText&gt;(143)&lt;/DisplayText&gt;&lt;record&gt;&lt;rec-number&gt;186&lt;/rec-number&gt;&lt;foreign-keys&gt;&lt;key app="EN" db-id="9f0ep50sjvzxw0eftao5z25xraxsfesvwrdt" timestamp="1685878729"&gt;186&lt;/key&gt;&lt;/foreign-keys&gt;&lt;ref-type name="Web Page"&gt;12&lt;/ref-type&gt;&lt;contributors&gt;&lt;authors&gt;&lt;author&gt;Susan Lund, Anu Madgavkar, James Manyika, Sven Smit, Kweilin Ellingrud, Olivia Robinson&lt;/author&gt;&lt;/authors&gt;&lt;/contributors&gt;&lt;titles&gt;&lt;title&gt;The future of work after COVID-19&lt;/title&gt;&lt;/titles&gt;&lt;volume&gt;2023&lt;/volume&gt;&lt;number&gt;May 15&lt;/number&gt;&lt;dates&gt;&lt;year&gt;2021&lt;/year&gt;&lt;/dates&gt;&lt;publisher&gt;McKinsey Global Institute&lt;/publisher&gt;&lt;urls&gt;&lt;related-urls&gt;&lt;url&gt;&lt;style face="underline" font="default" size="100%"&gt;https://www.mckinsey.com/featured-insights/future-of-work/the-future-of-work-after-covid-19&lt;/style&gt;&lt;/url&gt;&lt;/related-urls&gt;&lt;/urls&gt;&lt;/record&gt;&lt;/Cite&gt;&lt;/EndNote&gt;</w:instrText>
      </w:r>
      <w:r w:rsidR="00CA078B">
        <w:fldChar w:fldCharType="separate"/>
      </w:r>
      <w:r w:rsidR="00C824FF">
        <w:rPr>
          <w:noProof/>
        </w:rPr>
        <w:t>(143)</w:t>
      </w:r>
      <w:r w:rsidR="00CA078B">
        <w:fldChar w:fldCharType="end"/>
      </w:r>
      <w:r w:rsidR="00D523E3" w:rsidRPr="00D523E3">
        <w:t xml:space="preserve">. </w:t>
      </w:r>
      <w:r w:rsidR="003D20A5" w:rsidRPr="003D20A5">
        <w:t>Furthermore, both businesses and consumers have found e-commerce more convenient, and likely will continue to extend it post-pandemic. Many companies have started to use automation and artificial intelligence (AI), initiating a quick adoption of these technologies in work categories with high level of physical interaction (direct human-to-human contact) such as in warehouses, call centers, and grocery stores. Application of automation and AI is predicted to continue and even expand to other work categories in the post-pandemic era. The demand for healthcare related workers may increase, as the pandemic has alerted attention to health. Overall, low-wage occupations as well as those of part-time and minority workers are predicted to be vulnerable jobs facing cuts post-pandemic</w:t>
      </w:r>
      <w:r w:rsidR="006D37AC">
        <w:t xml:space="preserve"> </w:t>
      </w:r>
      <w:r w:rsidR="006D37AC">
        <w:fldChar w:fldCharType="begin">
          <w:fldData xml:space="preserve">PEVuZE5vdGU+PENpdGU+PEF1dGhvcj5JbnN0aXR1dGU8L0F1dGhvcj48WWVhcj4yMDIxPC9ZZWFy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</w:fldData>
        </w:fldChar>
      </w:r>
      <w:r w:rsidR="00C824FF">
        <w:instrText xml:space="preserve"> ADDIN EN.CITE </w:instrText>
      </w:r>
      <w:r w:rsidR="00C824FF">
        <w:fldChar w:fldCharType="begin">
          <w:fldData xml:space="preserve">PEVuZE5vdGU+PENpdGU+PEF1dGhvcj5JbnN0aXR1dGU8L0F1dGhvcj48WWVhcj4yMDIxPC9ZZWFy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</w:fldData>
        </w:fldChar>
      </w:r>
      <w:r w:rsidR="00C824FF">
        <w:instrText xml:space="preserve"> ADDIN EN.CITE.DATA </w:instrText>
      </w:r>
      <w:r w:rsidR="00C824FF">
        <w:fldChar w:fldCharType="end"/>
      </w:r>
      <w:r w:rsidR="006D37AC">
        <w:fldChar w:fldCharType="separate"/>
      </w:r>
      <w:r w:rsidR="00C824FF">
        <w:rPr>
          <w:noProof/>
        </w:rPr>
        <w:t>(144, 145)</w:t>
      </w:r>
      <w:r w:rsidR="006D37AC">
        <w:fldChar w:fldCharType="end"/>
      </w:r>
      <w:r w:rsidR="000C1AB4">
        <w:t xml:space="preserve">. </w:t>
      </w:r>
    </w:p>
    <w:p w14:paraId="2AF057E5" w14:textId="77777777" w:rsidR="00A00757" w:rsidRPr="00AB7EA0" w:rsidRDefault="00AB7EA0" w:rsidP="00E802DE">
      <w:pPr>
        <w:bidi w:val="0"/>
        <w:jc w:val="both"/>
        <w:rPr>
          <w:b/>
          <w:bCs/>
          <w:i/>
          <w:iCs/>
          <w:u w:val="single"/>
        </w:rPr>
      </w:pPr>
      <w:r>
        <w:rPr>
          <w:b/>
          <w:bCs/>
          <w:i/>
          <w:iCs/>
          <w:u w:val="single"/>
        </w:rPr>
        <w:t>Tele-Health</w:t>
      </w:r>
      <w:r w:rsidR="00B70C4F">
        <w:rPr>
          <w:b/>
          <w:bCs/>
          <w:i/>
          <w:iCs/>
          <w:u w:val="single"/>
        </w:rPr>
        <w:t>care</w:t>
      </w:r>
    </w:p>
    <w:p w14:paraId="02553796" w14:textId="66A7F0E6" w:rsidR="00CF4EF5" w:rsidRDefault="003D20A5" w:rsidP="00E802DE">
      <w:pPr>
        <w:bidi w:val="0"/>
        <w:jc w:val="both"/>
      </w:pPr>
      <w:r w:rsidRPr="003D20A5">
        <w:t>Tele-healthcare is the application of distant communication and information technologies to deliver healthcare as well as promote and monitor patient's self-management via constant monitoring and personalized feedback. During the pandemic, a considerable burden was imposed on healthcare staff, which triggered accelerated in-practice utilization of robotic and AI technologies in healthcare settings. For instance, disinfection of the hospitals’ environment, patients’ risk assessment, and delivery and supply chain activities were conducted using robotic and AI technologies</w:t>
      </w:r>
      <w:r w:rsidR="008639CB">
        <w:t xml:space="preserve"> </w:t>
      </w:r>
      <w:r w:rsidR="008639CB">
        <w:fldChar w:fldCharType="begin"/>
      </w:r>
      <w:r w:rsidR="00C824FF">
        <w:instrText xml:space="preserve"> ADDIN EN.CITE &lt;EndNote&gt;&lt;Cite&gt;&lt;Author&gt;Sarker&lt;/Author&gt;&lt;Year&gt;2021&lt;/Year&gt;&lt;RecNum&gt;55&lt;/RecNum&gt;&lt;DisplayText&gt;(146)&lt;/DisplayText&gt;&lt;record&gt;&lt;rec-number&gt;55&lt;/rec-number&gt;&lt;foreign-keys&gt;&lt;key app="EN" db-id="9f0ep50sjvzxw0eftao5z25xraxsfesvwrdt" timestamp="1680421131"&gt;55&lt;/key&gt;&lt;/foreign-keys&gt;&lt;ref-type name="Journal Article"&gt;17&lt;/ref-type&gt;&lt;contributors&gt;&lt;authors&gt;&lt;author&gt;Sarker, Sujan&lt;/author&gt;&lt;author&gt;Jamal, Lafifa&lt;/author&gt;&lt;author&gt;Ahmed, Syeda Faiza&lt;/author&gt;&lt;author&gt;Irtisam, Niloy&lt;/author&gt;&lt;/authors&gt;&lt;/contributors&gt;&lt;titles&gt;&lt;title&gt;Robotics and artificial intelligence in healthcare during COVID-19 pandemic: A systematic review&lt;/title&gt;&lt;secondary-title&gt;Robotics and Autonomous Systems&lt;/secondary-title&gt;&lt;/titles&gt;&lt;periodical&gt;&lt;full-title&gt;Robotics and Autonomous Systems&lt;/full-title&gt;&lt;/periodical&gt;&lt;pages&gt;103902&lt;/pages&gt;&lt;volume&gt;146&lt;/volume&gt;&lt;keywords&gt;&lt;keyword&gt;COVID-19&lt;/keyword&gt;&lt;keyword&gt;SARS-coV-2&lt;/keyword&gt;&lt;keyword&gt;Robotics&lt;/keyword&gt;&lt;keyword&gt;Artificial intelligence&lt;/keyword&gt;&lt;keyword&gt;Healthcare&lt;/keyword&gt;&lt;keyword&gt;Autonomous system&lt;/keyword&gt;&lt;/keywords&gt;&lt;dates&gt;&lt;year&gt;2021&lt;/year&gt;&lt;pub-dates&gt;&lt;date&gt;2021/12/01/&lt;/date&gt;&lt;/pub-dates&gt;&lt;/dates&gt;&lt;isbn&gt;0921-8890&lt;/isbn&gt;&lt;urls&gt;&lt;related-urls&gt;&lt;url&gt;https://www.sciencedirect.com/science/article/pii/S0921889021001871&lt;/url&gt;&lt;/related-urls&gt;&lt;/urls&gt;&lt;electronic-resource-num&gt;https://doi.org/10.1016/j.robot.2021.103902&lt;/electronic-resource-num&gt;&lt;/record&gt;&lt;/Cite&gt;&lt;/EndNote&gt;</w:instrText>
      </w:r>
      <w:r w:rsidR="008639CB">
        <w:fldChar w:fldCharType="separate"/>
      </w:r>
      <w:r w:rsidR="00C824FF">
        <w:rPr>
          <w:noProof/>
        </w:rPr>
        <w:t>(146)</w:t>
      </w:r>
      <w:r w:rsidR="008639CB">
        <w:fldChar w:fldCharType="end"/>
      </w:r>
      <w:r w:rsidR="00370213">
        <w:t xml:space="preserve">. </w:t>
      </w:r>
      <w:r w:rsidRPr="003D20A5">
        <w:t xml:space="preserve">However, due to high expenses </w:t>
      </w:r>
      <w:r w:rsidR="00CF4EF5">
        <w:t>of</w:t>
      </w:r>
      <w:r w:rsidR="00CF4EF5" w:rsidRPr="003D20A5">
        <w:t xml:space="preserve"> </w:t>
      </w:r>
      <w:r w:rsidRPr="003D20A5">
        <w:t xml:space="preserve">developing robotic and AI aiding technologies and lack of proper </w:t>
      </w:r>
      <w:r w:rsidRPr="003D20A5">
        <w:lastRenderedPageBreak/>
        <w:t xml:space="preserve">infrastructure, healthcare settings in some regions of the world did not benefit from these technologies. </w:t>
      </w:r>
    </w:p>
    <w:p w14:paraId="6168AAFB" w14:textId="032C7590" w:rsidR="00AB7EA0" w:rsidRDefault="003D20A5" w:rsidP="00CF4EF5">
      <w:pPr>
        <w:bidi w:val="0"/>
        <w:jc w:val="both"/>
      </w:pPr>
      <w:r w:rsidRPr="003D20A5">
        <w:t>Although many patients and physicians prefer the in-person clinical visit and care, tele-healthcare and home visits are predicted to become popular and perhaps the norm. A strong surveillance system and proper infrastructure is essential for continuous and extensive use of tele-healthcare; otherwise, serious health issues may occur, particularly in regions with underdeveloped infrastructure</w:t>
      </w:r>
      <w:r w:rsidR="008639CB">
        <w:t xml:space="preserve"> </w:t>
      </w:r>
      <w:r w:rsidR="008639CB">
        <w:fldChar w:fldCharType="begin">
          <w:fldData xml:space="preserve">PEVuZE5vdGU+PENpdGU+PEF1dGhvcj5TYXJrZXI8L0F1dGhvcj48WWVhcj4yMDIxPC9ZZWFyPjxS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</w:fldData>
        </w:fldChar>
      </w:r>
      <w:r w:rsidR="00C824FF">
        <w:instrText xml:space="preserve"> ADDIN EN.CITE </w:instrText>
      </w:r>
      <w:r w:rsidR="00C824FF">
        <w:fldChar w:fldCharType="begin">
          <w:fldData xml:space="preserve">PEVuZE5vdGU+PENpdGU+PEF1dGhvcj5TYXJrZXI8L0F1dGhvcj48WWVhcj4yMDIxPC9ZZWFyPjxS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</w:fldData>
        </w:fldChar>
      </w:r>
      <w:r w:rsidR="00C824FF">
        <w:instrText xml:space="preserve"> ADDIN EN.CITE.DATA </w:instrText>
      </w:r>
      <w:r w:rsidR="00C824FF">
        <w:fldChar w:fldCharType="end"/>
      </w:r>
      <w:r w:rsidR="008639CB">
        <w:fldChar w:fldCharType="separate"/>
      </w:r>
      <w:r w:rsidR="00C824FF">
        <w:rPr>
          <w:noProof/>
        </w:rPr>
        <w:t>(146, 147)</w:t>
      </w:r>
      <w:r w:rsidR="008639CB">
        <w:fldChar w:fldCharType="end"/>
      </w:r>
      <w:r w:rsidR="002E2F37">
        <w:t xml:space="preserve">. </w:t>
      </w:r>
      <w:r w:rsidRPr="003D20A5">
        <w:t>Different challenges are associated with widespread application of tele-health. For example, lack of face-to-face physical contact may negatively affect the quality of visit</w:t>
      </w:r>
      <w:r w:rsidR="00CF4EF5">
        <w:t>,</w:t>
      </w:r>
      <w:r w:rsidRPr="003D20A5">
        <w:t xml:space="preserve"> as emotional information is more likely to be missed. Another challenge </w:t>
      </w:r>
      <w:r w:rsidR="00CF4EF5">
        <w:t>is</w:t>
      </w:r>
      <w:r w:rsidRPr="003D20A5">
        <w:t xml:space="preserve"> the overuse of available services when they are unnecessary, which may result in mismanagement of the patient's chief health complaint. Similar to digitalization in other fields, such as education, poor internet access in some regions is a big challenge for tele-healthcare</w:t>
      </w:r>
      <w:r w:rsidR="008639CB">
        <w:t xml:space="preserve"> </w:t>
      </w:r>
      <w:r w:rsidR="008639CB">
        <w:fldChar w:fldCharType="begin">
          <w:fldData xml:space="preserve">PEVuZE5vdGU+PENpdGU+PEF1dGhvcj5BbmF5YTwvQXV0aG9yPjxZZWFyPjIwMjI8L1llYXI+PFJl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</w:fldData>
        </w:fldChar>
      </w:r>
      <w:r w:rsidR="00C824FF">
        <w:instrText xml:space="preserve"> ADDIN EN.CITE </w:instrText>
      </w:r>
      <w:r w:rsidR="00C824FF">
        <w:fldChar w:fldCharType="begin">
          <w:fldData xml:space="preserve">PEVuZE5vdGU+PENpdGU+PEF1dGhvcj5BbmF5YTwvQXV0aG9yPjxZZWFyPjIwMjI8L1llYXI+PFJl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</w:fldData>
        </w:fldChar>
      </w:r>
      <w:r w:rsidR="00C824FF">
        <w:instrText xml:space="preserve"> ADDIN EN.CITE.DATA </w:instrText>
      </w:r>
      <w:r w:rsidR="00C824FF">
        <w:fldChar w:fldCharType="end"/>
      </w:r>
      <w:r w:rsidR="008639CB">
        <w:fldChar w:fldCharType="separate"/>
      </w:r>
      <w:r w:rsidR="00C824FF">
        <w:rPr>
          <w:noProof/>
        </w:rPr>
        <w:t>(148, 149)</w:t>
      </w:r>
      <w:r w:rsidR="008639CB">
        <w:fldChar w:fldCharType="end"/>
      </w:r>
      <w:r w:rsidR="0048257B">
        <w:t xml:space="preserve">. </w:t>
      </w:r>
      <w:r w:rsidR="00CF4EF5">
        <w:t>In short, a</w:t>
      </w:r>
      <w:r w:rsidR="008D7791" w:rsidRPr="008D7791">
        <w:t xml:space="preserve">lthough tele-health health has been a resource during the pandemic, it is </w:t>
      </w:r>
      <w:r w:rsidR="00CF4EF5">
        <w:t>unclear</w:t>
      </w:r>
      <w:r w:rsidR="00CF4EF5" w:rsidRPr="008D7791">
        <w:t xml:space="preserve"> </w:t>
      </w:r>
      <w:r w:rsidR="008D7791" w:rsidRPr="008D7791">
        <w:t>to what extent the widespread application of robotic, AI, and advanced technologies in a vital situation</w:t>
      </w:r>
      <w:r w:rsidR="001B4DE6">
        <w:t>,</w:t>
      </w:r>
      <w:r w:rsidR="008D7791" w:rsidRPr="008D7791">
        <w:t xml:space="preserve"> such as human health</w:t>
      </w:r>
      <w:r w:rsidR="001B4DE6">
        <w:t>,</w:t>
      </w:r>
      <w:r w:rsidR="008D7791" w:rsidRPr="008D7791">
        <w:t xml:space="preserve"> </w:t>
      </w:r>
      <w:r w:rsidR="00CF4EF5">
        <w:t>will</w:t>
      </w:r>
      <w:r w:rsidR="00CF4EF5" w:rsidRPr="008D7791">
        <w:t xml:space="preserve"> </w:t>
      </w:r>
      <w:r w:rsidR="008D7791" w:rsidRPr="008D7791">
        <w:t>be safe and useful in the post-pandemic era.</w:t>
      </w:r>
      <w:r w:rsidR="008D7791">
        <w:t xml:space="preserve"> </w:t>
      </w:r>
      <w:r w:rsidR="006F72A2">
        <w:t xml:space="preserve">  </w:t>
      </w:r>
      <w:r w:rsidR="004F377E">
        <w:t xml:space="preserve"> </w:t>
      </w:r>
    </w:p>
    <w:p w14:paraId="74CF723E" w14:textId="77777777" w:rsidR="002D6DBB" w:rsidRDefault="002D6DBB" w:rsidP="00E802DE">
      <w:pPr>
        <w:bidi w:val="0"/>
        <w:jc w:val="both"/>
        <w:rPr>
          <w:b/>
          <w:bCs/>
        </w:rPr>
      </w:pPr>
    </w:p>
    <w:p w14:paraId="76974922" w14:textId="5D969498" w:rsidR="002473CC" w:rsidRPr="002D6DBB" w:rsidRDefault="002473CC" w:rsidP="00E802DE">
      <w:pPr>
        <w:bidi w:val="0"/>
        <w:jc w:val="both"/>
        <w:rPr>
          <w:b/>
          <w:bCs/>
        </w:rPr>
      </w:pPr>
      <w:r w:rsidRPr="002D6DBB">
        <w:rPr>
          <w:b/>
          <w:bCs/>
        </w:rPr>
        <w:t xml:space="preserve">Scientific Challenges </w:t>
      </w:r>
    </w:p>
    <w:p w14:paraId="24DD8C19" w14:textId="77777777" w:rsidR="002473CC" w:rsidRPr="002D6DBB" w:rsidRDefault="002473CC" w:rsidP="00E802DE">
      <w:pPr>
        <w:bidi w:val="0"/>
        <w:jc w:val="both"/>
        <w:rPr>
          <w:b/>
          <w:bCs/>
          <w:i/>
          <w:iCs/>
          <w:u w:val="single"/>
        </w:rPr>
      </w:pPr>
      <w:r w:rsidRPr="002D6DBB">
        <w:rPr>
          <w:b/>
          <w:bCs/>
          <w:i/>
          <w:iCs/>
          <w:u w:val="single"/>
        </w:rPr>
        <w:t>Data Disclosure Process</w:t>
      </w:r>
    </w:p>
    <w:p w14:paraId="5952A9AD" w14:textId="6F1DA231" w:rsidR="001B4DE6" w:rsidRDefault="001B4DE6" w:rsidP="00E802DE">
      <w:pPr>
        <w:bidi w:val="0"/>
        <w:jc w:val="both"/>
      </w:pPr>
      <w:r w:rsidRPr="001B4DE6">
        <w:t>The health toll caused by the COVID-19 crisis called for the collection of a large volume of data and a speed-up in the flow of information at an unprecedented scale and magnitude. The scientific community adapted rather promptly by facilitating the exchange of information between research groups, creating rules governing publishing in such cases</w:t>
      </w:r>
      <w:r w:rsidR="00EF412C">
        <w:t>,</w:t>
      </w:r>
      <w:r w:rsidRPr="001B4DE6">
        <w:t xml:space="preserve"> and ultimately through a sharp rise in the use of preprint archives. The perceived value of preprint manuscripts increased considerably, </w:t>
      </w:r>
      <w:r w:rsidR="00EF412C">
        <w:t>as</w:t>
      </w:r>
      <w:r w:rsidR="00EF412C" w:rsidRPr="001B4DE6">
        <w:t xml:space="preserve"> </w:t>
      </w:r>
      <w:r w:rsidRPr="001B4DE6">
        <w:t>they became a source of information for the media</w:t>
      </w:r>
      <w:r w:rsidR="002473CC" w:rsidRPr="002D6DBB">
        <w:t xml:space="preserve"> </w:t>
      </w:r>
      <w:r w:rsidR="002473CC" w:rsidRPr="002D6DBB">
        <w:fldChar w:fldCharType="begin"/>
      </w:r>
      <w:r w:rsidR="00C824FF">
        <w:instrText xml:space="preserve"> ADDIN EN.CITE &lt;EndNote&gt;&lt;Cite&gt;&lt;Author&gt;Watson&lt;/Author&gt;&lt;Year&gt;2022&lt;/Year&gt;&lt;RecNum&gt;127&lt;/RecNum&gt;&lt;DisplayText&gt;(150)&lt;/DisplayText&gt;&lt;record&gt;&lt;rec-number&gt;127&lt;/rec-number&gt;&lt;foreign-keys&gt;&lt;key app="EN" db-id="9f0ep50sjvzxw0eftao5z25xraxsfesvwrdt" timestamp="1685856188"&gt;127&lt;/key&gt;&lt;/foreign-keys&gt;&lt;ref-type name="Journal Article"&gt;17&lt;/ref-type&gt;&lt;contributors&gt;&lt;authors&gt;&lt;author&gt;Watson, Clare&lt;/author&gt;&lt;/authors&gt;&lt;/contributors&gt;&lt;titles&gt;&lt;title&gt;Rise of the preprint: how rapid data sharing during COVID-19 has changed science forever&lt;/title&gt;&lt;secondary-title&gt;Nature Medicine&lt;/secondary-title&gt;&lt;/titles&gt;&lt;periodical&gt;&lt;full-title&gt;Nature Medicine&lt;/full-title&gt;&lt;/periodical&gt;&lt;pages&gt;2-5&lt;/pages&gt;&lt;volume&gt;28&lt;/volume&gt;&lt;number&gt;1&lt;/number&gt;&lt;dates&gt;&lt;year&gt;2022&lt;/year&gt;&lt;pub-dates&gt;&lt;date&gt;2022/01/01&lt;/date&gt;&lt;/pub-dates&gt;&lt;/dates&gt;&lt;isbn&gt;1546-170X&lt;/isbn&gt;&lt;urls&gt;&lt;related-urls&gt;&lt;url&gt;https://doi.org/10.1038/s41591-021-01654-6&lt;/url&gt;&lt;/related-urls&gt;&lt;/urls&gt;&lt;electronic-resource-num&gt;10.1038/s41591-021-01654-6&lt;/electronic-resource-num&gt;&lt;/record&gt;&lt;/Cite&gt;&lt;/EndNote&gt;</w:instrText>
      </w:r>
      <w:r w:rsidR="002473CC" w:rsidRPr="002D6DBB">
        <w:fldChar w:fldCharType="separate"/>
      </w:r>
      <w:r w:rsidR="00C824FF">
        <w:rPr>
          <w:noProof/>
        </w:rPr>
        <w:t>(150)</w:t>
      </w:r>
      <w:r w:rsidR="002473CC" w:rsidRPr="002D6DBB">
        <w:fldChar w:fldCharType="end"/>
      </w:r>
      <w:r w:rsidR="002473CC" w:rsidRPr="002D6DBB">
        <w:t xml:space="preserve">. </w:t>
      </w:r>
      <w:r>
        <w:t xml:space="preserve">This trend has drawbacks: the pertinent manuscript has not undergone peer-review and hence may entail mistakes. </w:t>
      </w:r>
    </w:p>
    <w:p w14:paraId="5A087695" w14:textId="47E9FCFE" w:rsidR="002473CC" w:rsidRPr="002D6DBB" w:rsidRDefault="001B4DE6" w:rsidP="00E802DE">
      <w:pPr>
        <w:bidi w:val="0"/>
        <w:jc w:val="both"/>
      </w:pPr>
      <w:r>
        <w:t xml:space="preserve">Similarly, public repositories of raw data, especially of genetic sequences, boomed to facilitate storage and shared analysis. Although this was largely a salutary measure, particular cases invited caution by the scientific community, as some repositories (GISAID, in particular) have operated based on terms and policies contrary to </w:t>
      </w:r>
      <w:r w:rsidR="00EF412C">
        <w:t xml:space="preserve">the </w:t>
      </w:r>
      <w:r>
        <w:t>best interest and ethical needs</w:t>
      </w:r>
      <w:r w:rsidR="002473CC" w:rsidRPr="002D6DBB">
        <w:t xml:space="preserve"> </w:t>
      </w:r>
      <w:r w:rsidR="002473CC" w:rsidRPr="002D6DBB">
        <w:fldChar w:fldCharType="begin"/>
      </w:r>
      <w:r w:rsidR="00C824FF">
        <w:instrText xml:space="preserve"> ADDIN EN.CITE &lt;EndNote&gt;&lt;Cite&gt;&lt;Author&gt;Enserink&lt;/Author&gt;&lt;Year&gt;2023&lt;/Year&gt;&lt;RecNum&gt;126&lt;/RecNum&gt;&lt;DisplayText&gt;(151)&lt;/DisplayText&gt;&lt;record&gt;&lt;rec-number&gt;126&lt;/rec-number&gt;&lt;foreign-keys&gt;&lt;key app="EN" db-id="9f0ep50sjvzxw0eftao5z25xraxsfesvwrdt" timestamp="1685856043"&gt;126&lt;/key&gt;&lt;/foreign-keys&gt;&lt;ref-type name="Web Page"&gt;12&lt;/ref-type&gt;&lt;contributors&gt;&lt;authors&gt;&lt;author&gt;Martin Enserink&lt;/author&gt;&lt;/authors&gt;&lt;/contributors&gt;&lt;titles&gt;&lt;title&gt;Dispute simmers over who first shared SARS-CoV-2’s genome&lt;/title&gt;&lt;/titles&gt;&lt;volume&gt;2023&lt;/volume&gt;&lt;number&gt;May 30&lt;/number&gt;&lt;dates&gt;&lt;year&gt;2023&lt;/year&gt;&lt;/dates&gt;&lt;publisher&gt;Science&lt;/publisher&gt;&lt;urls&gt;&lt;related-urls&gt;&lt;url&gt;&lt;style face="underline" font="default" size="100%"&gt;https://www.science.org/content/article/dispute-simmers-over-who-first-shared-sars-cov-2-s-genome&lt;/style&gt;&lt;/url&gt;&lt;/related-urls&gt;&lt;/urls&gt;&lt;electronic-resource-num&gt;10.1126/science.adi0300&lt;/electronic-resource-num&gt;&lt;/record&gt;&lt;/Cite&gt;&lt;/EndNote&gt;</w:instrText>
      </w:r>
      <w:r w:rsidR="002473CC" w:rsidRPr="002D6DBB">
        <w:fldChar w:fldCharType="separate"/>
      </w:r>
      <w:r w:rsidR="00C824FF">
        <w:rPr>
          <w:noProof/>
        </w:rPr>
        <w:t>(151)</w:t>
      </w:r>
      <w:r w:rsidR="002473CC" w:rsidRPr="002D6DBB">
        <w:fldChar w:fldCharType="end"/>
      </w:r>
      <w:r w:rsidR="002473CC" w:rsidRPr="002D6DBB">
        <w:t>.</w:t>
      </w:r>
    </w:p>
    <w:p w14:paraId="07744145" w14:textId="77777777" w:rsidR="00AB7EA0" w:rsidRDefault="00AB7EA0" w:rsidP="00E802DE">
      <w:pPr>
        <w:bidi w:val="0"/>
        <w:jc w:val="both"/>
      </w:pPr>
    </w:p>
    <w:p w14:paraId="11F89EA1" w14:textId="77777777" w:rsidR="006068CF" w:rsidRDefault="00A00757" w:rsidP="00E802DE">
      <w:pPr>
        <w:bidi w:val="0"/>
        <w:jc w:val="both"/>
        <w:rPr>
          <w:b/>
          <w:bCs/>
        </w:rPr>
      </w:pPr>
      <w:r w:rsidRPr="00AB7EA0">
        <w:rPr>
          <w:b/>
          <w:bCs/>
        </w:rPr>
        <w:t>Economic Challenges</w:t>
      </w:r>
      <w:r w:rsidR="00A51F40" w:rsidRPr="00AB7EA0">
        <w:rPr>
          <w:b/>
          <w:bCs/>
        </w:rPr>
        <w:t xml:space="preserve">  </w:t>
      </w:r>
    </w:p>
    <w:p w14:paraId="09EA4090" w14:textId="0198A484" w:rsidR="00243CD8" w:rsidRPr="006068CF" w:rsidRDefault="00D820D0" w:rsidP="00E802DE">
      <w:pPr>
        <w:bidi w:val="0"/>
        <w:jc w:val="both"/>
        <w:rPr>
          <w:b/>
          <w:bCs/>
        </w:rPr>
      </w:pPr>
      <w:r w:rsidRPr="00D820D0">
        <w:t xml:space="preserve">The pandemic had an enormous </w:t>
      </w:r>
      <w:r w:rsidR="00EF412C">
        <w:t>on</w:t>
      </w:r>
      <w:r w:rsidRPr="00D820D0">
        <w:t xml:space="preserve"> global economy. However, the pandemic’s consequences were most severe among emerging economies, exacerbating their fragility. With the lockdown and closure of many businesses, over 50% of households</w:t>
      </w:r>
      <w:r w:rsidR="00EF412C">
        <w:t xml:space="preserve"> (not only in emerging but also in advanced economies)</w:t>
      </w:r>
      <w:r w:rsidRPr="00D820D0">
        <w:t xml:space="preserve"> were unable to keep </w:t>
      </w:r>
      <w:r w:rsidR="00EF412C">
        <w:t xml:space="preserve">up </w:t>
      </w:r>
      <w:r w:rsidRPr="00D820D0">
        <w:t>basic consumption for more than 90 days in</w:t>
      </w:r>
      <w:r w:rsidR="00EF412C">
        <w:t xml:space="preserve"> the face</w:t>
      </w:r>
      <w:r w:rsidRPr="00D820D0">
        <w:t xml:space="preserve"> income loss. In addition, an average business was unable to cover expenses for more than 55 days with cash reserves. Overall, the pandemic had a</w:t>
      </w:r>
      <w:r w:rsidR="00EF412C">
        <w:t xml:space="preserve"> huge</w:t>
      </w:r>
      <w:r w:rsidRPr="00D820D0">
        <w:t xml:space="preserve"> influence on global poverty, which increased at a rate unobserved in a generation. Disproportionate unemployment and income loss resulted in a remarkable rise in fiscal inequality nationally and globally</w:t>
      </w:r>
      <w:r w:rsidR="00444604">
        <w:t xml:space="preserve"> </w:t>
      </w:r>
      <w:r w:rsidR="00444604">
        <w:fldChar w:fldCharType="begin"/>
      </w:r>
      <w:r w:rsidR="00C824FF">
        <w:instrText xml:space="preserve"> ADDIN EN.CITE &lt;EndNote&gt;&lt;Cite&gt;&lt;Author&gt;Bank&lt;/Author&gt;&lt;Year&gt;2022&lt;/Year&gt;&lt;RecNum&gt;59&lt;/RecNum&gt;&lt;DisplayText&gt;(152)&lt;/DisplayText&gt;&lt;record&gt;&lt;rec-number&gt;59&lt;/rec-number&gt;&lt;foreign-keys&gt;&lt;key app="EN" db-id="9f0ep50sjvzxw0eftao5z25xraxsfesvwrdt" timestamp="1680447139"&gt;59&lt;/key&gt;&lt;/foreign-keys&gt;&lt;ref-type name="Web Page"&gt;12&lt;/ref-type&gt;&lt;contributors&gt;&lt;authors&gt;&lt;author&gt;The World Bank&lt;/author&gt;&lt;/authors&gt;&lt;/contributors&gt;&lt;titles&gt;&lt;title&gt;World Development Report 2022: Chapter 1. The economic impacts of the COVID-19 crisis&lt;/title&gt;&lt;/titles&gt;&lt;volume&gt;2023&lt;/volume&gt;&lt;number&gt;March 30&lt;/number&gt;&lt;dates&gt;&lt;year&gt;2022&lt;/year&gt;&lt;/dates&gt;&lt;urls&gt;&lt;related-urls&gt;&lt;url&gt;&lt;style face="underline" font="default" size="100%"&gt;https://www.worldbank.org/en/publication/wdr2022/brief/chapter-1-introduction-the-economic-impacts-of-the-covid-19-crisis#&lt;/style&gt;&lt;/url&gt;&lt;/related-urls&gt;&lt;/urls&gt;&lt;/record&gt;&lt;/Cite&gt;&lt;/EndNote&gt;</w:instrText>
      </w:r>
      <w:r w:rsidR="00444604">
        <w:fldChar w:fldCharType="separate"/>
      </w:r>
      <w:r w:rsidR="00C824FF">
        <w:rPr>
          <w:noProof/>
        </w:rPr>
        <w:t>(152)</w:t>
      </w:r>
      <w:r w:rsidR="00444604">
        <w:fldChar w:fldCharType="end"/>
      </w:r>
      <w:r w:rsidR="00B8595F">
        <w:t xml:space="preserve">. </w:t>
      </w:r>
    </w:p>
    <w:p w14:paraId="0604D131" w14:textId="13A05D17" w:rsidR="00315E10" w:rsidRDefault="007F760B" w:rsidP="00E802DE">
      <w:pPr>
        <w:bidi w:val="0"/>
        <w:jc w:val="both"/>
      </w:pPr>
      <w:r w:rsidRPr="007F760B">
        <w:t>The World Bank estimated that recovery from the pandemic-induced crisis would be similarly unequal as its initial economic effects. In the post-pandemic era, high-income countries are expected to recover at a faster pace</w:t>
      </w:r>
      <w:r w:rsidR="00EF412C">
        <w:t xml:space="preserve"> than</w:t>
      </w:r>
      <w:r w:rsidRPr="007F760B">
        <w:t xml:space="preserve"> low-income countries. As the interest rates rise worldwide, the low-</w:t>
      </w:r>
      <w:r w:rsidRPr="007F760B">
        <w:lastRenderedPageBreak/>
        <w:t>income countries' currencies will depreciate, making it difficult to pay back their debts (which they incurred by borrowing in foreign currency during the pandemic) and hindering the</w:t>
      </w:r>
      <w:r w:rsidR="00B16ED8">
        <w:t>ir</w:t>
      </w:r>
      <w:r w:rsidRPr="007F760B">
        <w:t xml:space="preserve"> economic recovery</w:t>
      </w:r>
      <w:r w:rsidR="009F22F9">
        <w:t xml:space="preserve"> </w:t>
      </w:r>
      <w:r w:rsidR="009F22F9">
        <w:fldChar w:fldCharType="begin"/>
      </w:r>
      <w:r w:rsidR="00C824FF">
        <w:instrText xml:space="preserve"> ADDIN EN.CITE &lt;EndNote&gt;&lt;Cite&gt;&lt;Author&gt;Bank&lt;/Author&gt;&lt;Year&gt;2022&lt;/Year&gt;&lt;RecNum&gt;60&lt;/RecNum&gt;&lt;DisplayText&gt;(153)&lt;/DisplayText&gt;&lt;record&gt;&lt;rec-number&gt;60&lt;/rec-number&gt;&lt;foreign-keys&gt;&lt;key app="EN" db-id="9f0ep50sjvzxw0eftao5z25xraxsfesvwrdt" timestamp="1682067804"&gt;60&lt;/key&gt;&lt;/foreign-keys&gt;&lt;ref-type name="Web Page"&gt;12&lt;/ref-type&gt;&lt;contributors&gt;&lt;authors&gt;&lt;author&gt;The World Bank&lt;/author&gt;&lt;/authors&gt;&lt;/contributors&gt;&lt;titles&gt;&lt;title&gt;World Development Report 2022: Chapter 6. Policy priorities for the recovery&lt;/title&gt;&lt;/titles&gt;&lt;volume&gt;2023&lt;/volume&gt;&lt;number&gt;March 30&lt;/number&gt;&lt;dates&gt;&lt;year&gt;2022&lt;/year&gt;&lt;/dates&gt;&lt;urls&gt;&lt;related-urls&gt;&lt;url&gt;&lt;style face="underline" font="default" size="100%"&gt;https://www.worldbank.org/en/publication/wdr2022/brief/chapter-6-policy-priorities-for-the-recovery&lt;/style&gt;&lt;/url&gt;&lt;/related-urls&gt;&lt;/urls&gt;&lt;/record&gt;&lt;/Cite&gt;&lt;/EndNote&gt;</w:instrText>
      </w:r>
      <w:r w:rsidR="009F22F9">
        <w:fldChar w:fldCharType="separate"/>
      </w:r>
      <w:r w:rsidR="00C824FF">
        <w:rPr>
          <w:noProof/>
        </w:rPr>
        <w:t>(153)</w:t>
      </w:r>
      <w:r w:rsidR="009F22F9">
        <w:fldChar w:fldCharType="end"/>
      </w:r>
      <w:r w:rsidR="00CA50AC">
        <w:t xml:space="preserve">. </w:t>
      </w:r>
      <w:r w:rsidRPr="007F760B">
        <w:t>Inequality in economic development has been a global challenge, but was exacerbated by the pandemic. The swift trend of digitalization contributed to an increase in use of robots and automated systems for work that was previously carried out by low/middle-skilled workers, thus raising unemployment and inequality</w:t>
      </w:r>
      <w:r w:rsidR="009F22F9">
        <w:t xml:space="preserve"> </w:t>
      </w:r>
      <w:r w:rsidR="009F22F9">
        <w:fldChar w:fldCharType="begin"/>
      </w:r>
      <w:r w:rsidR="00C824FF">
        <w:instrText xml:space="preserve"> ADDIN EN.CITE &lt;EndNote&gt;&lt;Cite&gt;&lt;Author&gt;Bank&lt;/Author&gt;&lt;Year&gt;2022&lt;/Year&gt;&lt;RecNum&gt;59&lt;/RecNum&gt;&lt;DisplayText&gt;(152, 154)&lt;/DisplayText&gt;&lt;record&gt;&lt;rec-number&gt;59&lt;/rec-number&gt;&lt;foreign-keys&gt;&lt;key app="EN" db-id="9f0ep50sjvzxw0eftao5z25xraxsfesvwrdt" timestamp="1680447139"&gt;59&lt;/key&gt;&lt;/foreign-keys&gt;&lt;ref-type name="Web Page"&gt;12&lt;/ref-type&gt;&lt;contributors&gt;&lt;authors&gt;&lt;author&gt;The World Bank&lt;/author&gt;&lt;/authors&gt;&lt;/contributors&gt;&lt;titles&gt;&lt;title&gt;World Development Report 2022: Chapter 1. The economic impacts of the COVID-19 crisis&lt;/title&gt;&lt;/titles&gt;&lt;volume&gt;2023&lt;/volume&gt;&lt;number&gt;March 30&lt;/number&gt;&lt;dates&gt;&lt;year&gt;2022&lt;/year&gt;&lt;/dates&gt;&lt;urls&gt;&lt;related-urls&gt;&lt;url&gt;&lt;style face="underline" font="default" size="100%"&gt;https://www.worldbank.org/en/publication/wdr2022/brief/chapter-1-introduction-the-economic-impacts-of-the-covid-19-crisis#&lt;/style&gt;&lt;/url&gt;&lt;/related-urls&gt;&lt;/urls&gt;&lt;/record&gt;&lt;/Cite&gt;&lt;Cite&gt;&lt;Author&gt;Yung Chul Park&lt;/Author&gt;&lt;Year&gt;28 Feb 2022&lt;/Year&gt;&lt;RecNum&gt;62&lt;/RecNum&gt;&lt;record&gt;&lt;rec-number&gt;62&lt;/rec-number&gt;&lt;foreign-keys&gt;&lt;key app="EN" db-id="9f0ep50sjvzxw0eftao5z25xraxsfesvwrdt" timestamp="1682068215"&gt;62&lt;/key&gt;&lt;/foreign-keys&gt;&lt;ref-type name="Web Page"&gt;12&lt;/ref-type&gt;&lt;contributors&gt;&lt;authors&gt;&lt;author&gt;&lt;style face="normal" font="default" size="100%"&gt;Yung Chul Park, Thorsten Beck, Maurice Obstfeld, Daron Acemo&lt;/style&gt;&lt;style face="normal" font="default" charset="162" size="100%"&gt;ğlu&lt;/style&gt;&lt;/author&gt;&lt;/authors&gt;&lt;/contributors&gt;&lt;titles&gt;&lt;title&gt;Prospects of the global economy after Covid-19&lt;/title&gt;&lt;/titles&gt;&lt;volume&gt;2023&lt;/volume&gt;&lt;number&gt;March 30&lt;/number&gt;&lt;dates&gt;&lt;year&gt;28 Feb 2022&lt;/year&gt;&lt;/dates&gt;&lt;publisher&gt;CEPR Press&lt;/publisher&gt;&lt;urls&gt;&lt;related-urls&gt;&lt;url&gt;&lt;style face="underline" font="default" size="100%"&gt;https://cepr.org/voxeu/columns/prospects-global-economy-after-covid-19&lt;/style&gt;&lt;/url&gt;&lt;/related-urls&gt;&lt;/urls&gt;&lt;/record&gt;&lt;/Cite&gt;&lt;/EndNote&gt;</w:instrText>
      </w:r>
      <w:r w:rsidR="009F22F9">
        <w:fldChar w:fldCharType="separate"/>
      </w:r>
      <w:r w:rsidR="00C824FF">
        <w:rPr>
          <w:noProof/>
        </w:rPr>
        <w:t>(152, 154)</w:t>
      </w:r>
      <w:r w:rsidR="009F22F9">
        <w:fldChar w:fldCharType="end"/>
      </w:r>
      <w:r w:rsidR="003E00EA">
        <w:t xml:space="preserve">. </w:t>
      </w:r>
      <w:r w:rsidR="00D10AF6">
        <w:t xml:space="preserve"> </w:t>
      </w:r>
    </w:p>
    <w:p w14:paraId="01D9E759" w14:textId="5012C06A" w:rsidR="00CE3962" w:rsidRDefault="007864F6" w:rsidP="00E802DE">
      <w:pPr>
        <w:bidi w:val="0"/>
        <w:jc w:val="both"/>
      </w:pPr>
      <w:r w:rsidRPr="007864F6">
        <w:t>Interestingly, the economic crisis caused by the pandemic has provided an opportunity to facilitate transformation to a more efficient and sustainable global economy. Climate change has always been a global challenge, and different measures, including economic practices, have been suggested to tackle global warming. Revising the cost of carbon emission and supporting green economy approaches and the application of sustainable technologies are important practices to slow down climate change</w:t>
      </w:r>
      <w:r w:rsidR="00473F0D">
        <w:t xml:space="preserve"> </w:t>
      </w:r>
      <w:r w:rsidR="00473F0D">
        <w:fldChar w:fldCharType="begin"/>
      </w:r>
      <w:r w:rsidR="00C824FF">
        <w:instrText xml:space="preserve"> ADDIN EN.CITE &lt;EndNote&gt;&lt;Cite&gt;&lt;Author&gt;Drews&lt;/Author&gt;&lt;Year&gt;2022&lt;/Year&gt;&lt;RecNum&gt;189&lt;/RecNum&gt;&lt;DisplayText&gt;(155, 156)&lt;/DisplayText&gt;&lt;record&gt;&lt;rec-number&gt;189&lt;/rec-number&gt;&lt;foreign-keys&gt;&lt;key app="EN" db-id="9f0ep50sjvzxw0eftao5z25xraxsfesvwrdt" timestamp="1685882319"&gt;189&lt;/key&gt;&lt;/foreign-keys&gt;&lt;ref-type name="Journal Article"&gt;17&lt;/ref-type&gt;&lt;contributors&gt;&lt;authors&gt;&lt;author&gt;Drews, Stefan&lt;/author&gt;&lt;author&gt;Savin, Ivan&lt;/author&gt;&lt;author&gt;Van Den Bergh, Jeroen Cjm&lt;/author&gt;&lt;author&gt;Villamayor-Tomás, Sergio&lt;/author&gt;&lt;/authors&gt;&lt;/contributors&gt;&lt;titles&gt;&lt;title&gt;Climate concern and policy acceptance before and after COVID-19&lt;/title&gt;&lt;secondary-title&gt;Ecological Economics&lt;/secondary-title&gt;&lt;/titles&gt;&lt;periodical&gt;&lt;full-title&gt;Ecological Economics&lt;/full-title&gt;&lt;/periodical&gt;&lt;pages&gt;107507&lt;/pages&gt;&lt;volume&gt;199&lt;/volume&gt;&lt;dates&gt;&lt;year&gt;2022&lt;/year&gt;&lt;/dates&gt;&lt;isbn&gt;0921-8009&lt;/isbn&gt;&lt;urls&gt;&lt;/urls&gt;&lt;/record&gt;&lt;/Cite&gt;&lt;Cite&gt;&lt;Author&gt;Savin&lt;/Author&gt;&lt;Year&gt;2022&lt;/Year&gt;&lt;RecNum&gt;190&lt;/RecNum&gt;&lt;record&gt;&lt;rec-number&gt;190&lt;/rec-number&gt;&lt;foreign-keys&gt;&lt;key app="EN" db-id="9f0ep50sjvzxw0eftao5z25xraxsfesvwrdt" timestamp="1685882370"&gt;190&lt;/key&gt;&lt;/foreign-keys&gt;&lt;ref-type name="Journal Article"&gt;17&lt;/ref-type&gt;&lt;contributors&gt;&lt;authors&gt;&lt;author&gt;Savin, Ivan&lt;/author&gt;&lt;author&gt;Drews, Stefan&lt;/author&gt;&lt;author&gt;Van Den Bergh, Jeroen&lt;/author&gt;&lt;author&gt;Villamayor-Tomas, Sergio&lt;/author&gt;&lt;/authors&gt;&lt;/contributors&gt;&lt;titles&gt;&lt;title&gt;Public expectations about the impact of COVID-19 on climate action by citizens and government&lt;/title&gt;&lt;secondary-title&gt;Plos one&lt;/secondary-title&gt;&lt;/titles&gt;&lt;periodical&gt;&lt;full-title&gt;PLoS One&lt;/full-title&gt;&lt;abbr-1&gt;PloS one&lt;/abbr-1&gt;&lt;/periodical&gt;&lt;pages&gt;e0266979&lt;/pages&gt;&lt;volume&gt;17&lt;/volume&gt;&lt;number&gt;6&lt;/number&gt;&lt;dates&gt;&lt;year&gt;2022&lt;/year&gt;&lt;/dates&gt;&lt;isbn&gt;1932-6203&lt;/isbn&gt;&lt;urls&gt;&lt;/urls&gt;&lt;/record&gt;&lt;/Cite&gt;&lt;/EndNote&gt;</w:instrText>
      </w:r>
      <w:r w:rsidR="00473F0D">
        <w:fldChar w:fldCharType="separate"/>
      </w:r>
      <w:r w:rsidR="00C824FF">
        <w:rPr>
          <w:noProof/>
        </w:rPr>
        <w:t>(155, 156)</w:t>
      </w:r>
      <w:r w:rsidR="00473F0D">
        <w:fldChar w:fldCharType="end"/>
      </w:r>
      <w:r w:rsidR="00373ED8" w:rsidRPr="00373ED8">
        <w:t xml:space="preserve">. </w:t>
      </w:r>
      <w:r w:rsidRPr="007864F6">
        <w:t>The pandemic led to an inevitable economic slowdown, which varied between countries, offering governments the opportunity to adopt green economic approaches</w:t>
      </w:r>
      <w:r w:rsidR="009F22F9">
        <w:t xml:space="preserve"> </w:t>
      </w:r>
      <w:r w:rsidR="009F22F9">
        <w:fldChar w:fldCharType="begin">
          <w:fldData xml:space="preserve">PEVuZE5vdGU+PENpdGU+PEF1dGhvcj5CYW5rPC9BdXRob3I+PFllYXI+MjAyMjwvWWVhcj48UmVj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</w:fldData>
        </w:fldChar>
      </w:r>
      <w:r w:rsidR="00C824FF">
        <w:instrText xml:space="preserve"> ADDIN EN.CITE </w:instrText>
      </w:r>
      <w:r w:rsidR="00C824FF">
        <w:fldChar w:fldCharType="begin">
          <w:fldData xml:space="preserve">PEVuZE5vdGU+PENpdGU+PEF1dGhvcj5CYW5rPC9BdXRob3I+PFllYXI+MjAyMjwvWWVhcj48UmVj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</w:fldData>
        </w:fldChar>
      </w:r>
      <w:r w:rsidR="00C824FF">
        <w:instrText xml:space="preserve"> ADDIN EN.CITE.DATA </w:instrText>
      </w:r>
      <w:r w:rsidR="00C824FF">
        <w:fldChar w:fldCharType="end"/>
      </w:r>
      <w:r w:rsidR="009F22F9">
        <w:fldChar w:fldCharType="separate"/>
      </w:r>
      <w:r w:rsidR="00C824FF">
        <w:rPr>
          <w:noProof/>
        </w:rPr>
        <w:t>(153, 157)</w:t>
      </w:r>
      <w:r w:rsidR="009F22F9">
        <w:fldChar w:fldCharType="end"/>
      </w:r>
      <w:r w:rsidR="00BD1C2D">
        <w:t xml:space="preserve">. </w:t>
      </w:r>
    </w:p>
    <w:p w14:paraId="5CEF03D9" w14:textId="0A1FEBC3" w:rsidR="007864F6" w:rsidRDefault="007864F6" w:rsidP="00E802DE">
      <w:pPr>
        <w:bidi w:val="0"/>
        <w:jc w:val="both"/>
      </w:pPr>
      <w:r>
        <w:t xml:space="preserve">Furthermore, the increased healthcare expenses caused by the pandemic resulted in reallocation of funds. Also, large amounts of money were spent for vaccine development programs. </w:t>
      </w:r>
      <w:r w:rsidR="00B16ED8">
        <w:t>Consequently</w:t>
      </w:r>
      <w:r>
        <w:t xml:space="preserve">, the allocation of large sums of money to health-related sectors has inevitably reduced the budget to other sectors.  </w:t>
      </w:r>
    </w:p>
    <w:p w14:paraId="7C146C54" w14:textId="6ADB7F76" w:rsidR="00A27ADF" w:rsidRDefault="007864F6" w:rsidP="00E802DE">
      <w:pPr>
        <w:bidi w:val="0"/>
        <w:jc w:val="both"/>
      </w:pPr>
      <w:r>
        <w:t xml:space="preserve">On a related topic, additional funding needs to be committed to worldwide health monitoring programs. For example, the US ended funding for the Predict program that was run by the US Agency for International Development (USAID) and </w:t>
      </w:r>
      <w:r w:rsidR="00B16ED8">
        <w:t xml:space="preserve">was </w:t>
      </w:r>
      <w:r>
        <w:t xml:space="preserve">acting as an early warning system for pandemics, just months before the outbreak of </w:t>
      </w:r>
      <w:r w:rsidR="00B16ED8">
        <w:t>the current pandemic</w:t>
      </w:r>
      <w:r>
        <w:t xml:space="preserve">. Similarly, the Centers for Disease Control and Prevention (CDC), the leading public health agency in the US, is chronically underfunded, and there has been a consistent decline in independent funding for the WHO. Overall, public health is receiving less funding than that devoted to individualized medicine, </w:t>
      </w:r>
      <w:r w:rsidR="00B16ED8">
        <w:t>undermining preparedness for coping</w:t>
      </w:r>
      <w:r>
        <w:t xml:space="preserve"> with new </w:t>
      </w:r>
      <w:r w:rsidR="00B16ED8">
        <w:t>pandemics</w:t>
      </w:r>
      <w:r>
        <w:t>.</w:t>
      </w:r>
      <w:r w:rsidR="00A27ADF">
        <w:t xml:space="preserve"> </w:t>
      </w:r>
    </w:p>
    <w:p w14:paraId="70288A81" w14:textId="77777777" w:rsidR="00102596" w:rsidRDefault="00102596" w:rsidP="00E802DE">
      <w:pPr>
        <w:bidi w:val="0"/>
        <w:jc w:val="both"/>
      </w:pPr>
    </w:p>
    <w:p w14:paraId="368CD62A" w14:textId="68CF4BE2" w:rsidR="00CE3962" w:rsidRPr="00CE3962" w:rsidRDefault="00CE3962" w:rsidP="00E802DE">
      <w:pPr>
        <w:bidi w:val="0"/>
        <w:jc w:val="both"/>
        <w:rPr>
          <w:b/>
          <w:bCs/>
        </w:rPr>
      </w:pPr>
      <w:r w:rsidRPr="00CE3962">
        <w:rPr>
          <w:b/>
          <w:bCs/>
        </w:rPr>
        <w:t xml:space="preserve">Environmental Challenges </w:t>
      </w:r>
    </w:p>
    <w:p w14:paraId="2ACE836B" w14:textId="0286FBA2" w:rsidR="007C3A7D" w:rsidRPr="007C3A7D" w:rsidRDefault="007C3A7D" w:rsidP="00E802DE">
      <w:pPr>
        <w:bidi w:val="0"/>
        <w:jc w:val="both"/>
        <w:rPr>
          <w:b/>
          <w:bCs/>
          <w:i/>
          <w:iCs/>
          <w:u w:val="single"/>
        </w:rPr>
      </w:pPr>
      <w:r w:rsidRPr="007C3A7D">
        <w:rPr>
          <w:b/>
          <w:bCs/>
          <w:i/>
          <w:iCs/>
          <w:u w:val="single"/>
        </w:rPr>
        <w:t xml:space="preserve">Climate change, recycling, and air pollution </w:t>
      </w:r>
    </w:p>
    <w:p w14:paraId="20EE833D" w14:textId="7438BA85" w:rsidR="009076C1" w:rsidRDefault="007864F6" w:rsidP="00E802DE">
      <w:pPr>
        <w:bidi w:val="0"/>
        <w:jc w:val="both"/>
      </w:pPr>
      <w:r w:rsidRPr="007864F6">
        <w:t>Deforestation to build farms or pastures results in migration of wild species to new habitats, which leads to contact among different species (wild-wild, wild-domestic, and wild-human contacts) that would not have previously interacted when living in separate habitats. Furthermore, as shown in the case of bats, which face multiple and synergistic threats</w:t>
      </w:r>
      <w:r w:rsidR="00EE1BC1" w:rsidRPr="00473F0D">
        <w:t xml:space="preserve"> </w:t>
      </w:r>
      <w:r w:rsidR="00473F0D" w:rsidRPr="00473F0D">
        <w:fldChar w:fldCharType="begin"/>
      </w:r>
      <w:r w:rsidR="00C824FF">
        <w:instrText xml:space="preserve"> ADDIN EN.CITE &lt;EndNote&gt;&lt;Cite&gt;&lt;Author&gt;Kingston&lt;/Author&gt;&lt;Year&gt;2021&lt;/Year&gt;&lt;RecNum&gt;187&lt;/RecNum&gt;&lt;DisplayText&gt;(158)&lt;/DisplayText&gt;&lt;record&gt;&lt;rec-number&gt;187&lt;/rec-number&gt;&lt;foreign-keys&gt;&lt;key app="EN" db-id="9f0ep50sjvzxw0eftao5z25xraxsfesvwrdt" timestamp="1685882151"&gt;187&lt;/key&gt;&lt;/foreign-keys&gt;&lt;ref-type name="Journal Article"&gt;17&lt;/ref-type&gt;&lt;contributors&gt;&lt;authors&gt;&lt;author&gt;Kingston, Tigga&lt;/author&gt;&lt;author&gt;Florens, FB Vincent&lt;/author&gt;&lt;author&gt;Vincenot, Christian E&lt;/author&gt;&lt;/authors&gt;&lt;/contributors&gt;&lt;titles&gt;&lt;title&gt;Crumbling island keystones: threat diversity and intensification on islands push large island fruit bats to the brink&lt;/title&gt;&lt;secondary-title&gt;Preprint publication, EcoEvoRxiv&lt;/secondary-title&gt;&lt;/titles&gt;&lt;periodical&gt;&lt;full-title&gt;Preprint publication, EcoEvoRxiv&lt;/full-title&gt;&lt;/periodical&gt;&lt;dates&gt;&lt;year&gt;2021&lt;/year&gt;&lt;/dates&gt;&lt;urls&gt;&lt;/urls&gt;&lt;/record&gt;&lt;/Cite&gt;&lt;/EndNote&gt;</w:instrText>
      </w:r>
      <w:r w:rsidR="00473F0D" w:rsidRPr="00473F0D">
        <w:fldChar w:fldCharType="separate"/>
      </w:r>
      <w:r w:rsidR="00C824FF">
        <w:rPr>
          <w:noProof/>
        </w:rPr>
        <w:t>(158)</w:t>
      </w:r>
      <w:r w:rsidR="00473F0D" w:rsidRPr="00473F0D">
        <w:fldChar w:fldCharType="end"/>
      </w:r>
      <w:r w:rsidR="00081598" w:rsidRPr="00473F0D">
        <w:t>, environmental stress is responsible for increase viral shedding</w:t>
      </w:r>
      <w:r w:rsidR="00473F0D" w:rsidRPr="00473F0D">
        <w:t xml:space="preserve"> </w:t>
      </w:r>
      <w:r w:rsidR="00473F0D" w:rsidRPr="00473F0D">
        <w:fldChar w:fldCharType="begin"/>
      </w:r>
      <w:r w:rsidR="00C824FF">
        <w:instrText xml:space="preserve"> ADDIN EN.CITE &lt;EndNote&gt;&lt;Cite&gt;&lt;Author&gt;Eby&lt;/Author&gt;&lt;Year&gt;2023&lt;/Year&gt;&lt;RecNum&gt;188&lt;/RecNum&gt;&lt;DisplayText&gt;(159)&lt;/DisplayText&gt;&lt;record&gt;&lt;rec-number&gt;188&lt;/rec-number&gt;&lt;foreign-keys&gt;&lt;key app="EN" db-id="9f0ep50sjvzxw0eftao5z25xraxsfesvwrdt" timestamp="1685882227"&gt;188&lt;/key&gt;&lt;/foreign-keys&gt;&lt;ref-type name="Journal Article"&gt;17&lt;/ref-type&gt;&lt;contributors&gt;&lt;authors&gt;&lt;author&gt;Eby, Peggy&lt;/author&gt;&lt;author&gt;Peel, Alison J&lt;/author&gt;&lt;author&gt;Hoegh, Andrew&lt;/author&gt;&lt;author&gt;Madden, Wyatt&lt;/author&gt;&lt;author&gt;Giles, John R&lt;/author&gt;&lt;author&gt;Hudson, Peter J&lt;/author&gt;&lt;author&gt;Plowright, Raina K&lt;/author&gt;&lt;/authors&gt;&lt;/contributors&gt;&lt;titles&gt;&lt;title&gt;Pathogen spillover driven by rapid changes in bat ecology&lt;/title&gt;&lt;secondary-title&gt;Nature&lt;/secondary-title&gt;&lt;/titles&gt;&lt;periodical&gt;&lt;full-title&gt;Nature&lt;/full-title&gt;&lt;/periodical&gt;&lt;pages&gt;340-344&lt;/pages&gt;&lt;volume&gt;613&lt;/volume&gt;&lt;number&gt;7943&lt;/number&gt;&lt;dates&gt;&lt;year&gt;2023&lt;/year&gt;&lt;/dates&gt;&lt;isbn&gt;0028-0836&lt;/isbn&gt;&lt;urls&gt;&lt;/urls&gt;&lt;/record&gt;&lt;/Cite&gt;&lt;/EndNote&gt;</w:instrText>
      </w:r>
      <w:r w:rsidR="00473F0D" w:rsidRPr="00473F0D">
        <w:fldChar w:fldCharType="separate"/>
      </w:r>
      <w:r w:rsidR="00C824FF">
        <w:rPr>
          <w:noProof/>
        </w:rPr>
        <w:t>(159)</w:t>
      </w:r>
      <w:r w:rsidR="00473F0D" w:rsidRPr="00473F0D">
        <w:fldChar w:fldCharType="end"/>
      </w:r>
      <w:r w:rsidR="004E66E6" w:rsidRPr="00473F0D">
        <w:t>. The</w:t>
      </w:r>
      <w:r w:rsidR="008F53A0" w:rsidRPr="00473F0D">
        <w:t>s</w:t>
      </w:r>
      <w:r w:rsidR="004E66E6" w:rsidRPr="00473F0D">
        <w:t>e</w:t>
      </w:r>
      <w:r w:rsidR="008F53A0" w:rsidRPr="00473F0D">
        <w:t xml:space="preserve"> process</w:t>
      </w:r>
      <w:r w:rsidR="000C3373" w:rsidRPr="00473F0D">
        <w:t>es</w:t>
      </w:r>
      <w:r w:rsidR="008F53A0" w:rsidRPr="00473F0D">
        <w:t xml:space="preserve"> facilitate</w:t>
      </w:r>
      <w:r w:rsidR="00401006" w:rsidRPr="00473F0D">
        <w:t>s</w:t>
      </w:r>
      <w:r w:rsidR="008F53A0" w:rsidRPr="00473F0D">
        <w:t xml:space="preserve"> spread of emerging infectious diseases</w:t>
      </w:r>
      <w:r w:rsidR="00D775D1" w:rsidRPr="00473F0D">
        <w:t xml:space="preserve"> </w:t>
      </w:r>
      <w:r w:rsidR="00D775D1" w:rsidRPr="00473F0D">
        <w:fldChar w:fldCharType="begin">
          <w:fldData xml:space="preserve">PEVuZE5vdGU+PENpdGU+PEF1dGhvcj5Xb2xmZTwvQXV0aG9yPjxZZWFyPjIwMDc8L1llYXI+PFJl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</w:fldData>
        </w:fldChar>
      </w:r>
      <w:r w:rsidR="00C824FF">
        <w:instrText xml:space="preserve"> ADDIN EN.CITE </w:instrText>
      </w:r>
      <w:r w:rsidR="00C824FF">
        <w:fldChar w:fldCharType="begin">
          <w:fldData xml:space="preserve">PEVuZE5vdGU+PENpdGU+PEF1dGhvcj5Xb2xmZTwvQXV0aG9yPjxZZWFyPjIwMDc8L1llYXI+PFJl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</w:fldData>
        </w:fldChar>
      </w:r>
      <w:r w:rsidR="00C824FF">
        <w:instrText xml:space="preserve"> ADDIN EN.CITE.DATA </w:instrText>
      </w:r>
      <w:r w:rsidR="00C824FF">
        <w:fldChar w:fldCharType="end"/>
      </w:r>
      <w:r w:rsidR="00D775D1" w:rsidRPr="00473F0D">
        <w:fldChar w:fldCharType="separate"/>
      </w:r>
      <w:r w:rsidR="00C824FF">
        <w:rPr>
          <w:noProof/>
        </w:rPr>
        <w:t>(160, 161)</w:t>
      </w:r>
      <w:r w:rsidR="00D775D1" w:rsidRPr="00473F0D">
        <w:fldChar w:fldCharType="end"/>
      </w:r>
      <w:r w:rsidR="008F53A0" w:rsidRPr="00473F0D">
        <w:t>.</w:t>
      </w:r>
      <w:r w:rsidR="008F53A0">
        <w:t xml:space="preserve"> </w:t>
      </w:r>
    </w:p>
    <w:p w14:paraId="41E9BE2F" w14:textId="5D9F5297" w:rsidR="00F211A8" w:rsidRDefault="00F211A8" w:rsidP="00E802DE">
      <w:pPr>
        <w:bidi w:val="0"/>
        <w:jc w:val="both"/>
      </w:pPr>
      <w:r>
        <w:t>Biodiversity affects human health; it is reported that about 75% of anti-infection medications are derived from natural products</w:t>
      </w:r>
      <w:r w:rsidR="00D775D1">
        <w:t xml:space="preserve"> </w:t>
      </w:r>
      <w:r w:rsidR="00D775D1">
        <w:fldChar w:fldCharType="begin"/>
      </w:r>
      <w:r w:rsidR="00C824FF">
        <w:instrText xml:space="preserve"> ADDIN EN.CITE &lt;EndNote&gt;&lt;Cite&gt;&lt;Author&gt;Romanelli&lt;/Author&gt;&lt;Year&gt;2015&lt;/Year&gt;&lt;RecNum&gt;65&lt;/RecNum&gt;&lt;DisplayText&gt;(162)&lt;/DisplayText&gt;&lt;record&gt;&lt;rec-number&gt;65&lt;/rec-number&gt;&lt;foreign-keys&gt;&lt;key app="EN" db-id="9f0ep50sjvzxw0eftao5z25xraxsfesvwrdt" timestamp="1682084214"&gt;65&lt;/key&gt;&lt;/foreign-keys&gt;&lt;ref-type name="Conference Proceedings"&gt;10&lt;/ref-type&gt;&lt;contributors&gt;&lt;authors&gt;&lt;author&gt;Romanelli, Cristina&lt;/author&gt;&lt;author&gt;Cooper, David&lt;/author&gt;&lt;author&gt;Campbell-Lendrum, Diarmid&lt;/author&gt;&lt;author&gt;Maiero, Marina&lt;/author&gt;&lt;author&gt;Karesh, William B&lt;/author&gt;&lt;author&gt;Hunter, Danny&lt;/author&gt;&lt;author&gt;Golden, Christopher D&lt;/author&gt;&lt;/authors&gt;&lt;/contributors&gt;&lt;titles&gt;&lt;title&gt;Connecting global priorities: biodiversity and human health: a state of knowledge review&lt;/title&gt;&lt;/titles&gt;&lt;dates&gt;&lt;year&gt;2015&lt;/year&gt;&lt;/dates&gt;&lt;publisher&gt;World Health Organistion/Secretariat of the UN Convention on Biological …&lt;/publisher&gt;&lt;isbn&gt;9241508531&lt;/isbn&gt;&lt;urls&gt;&lt;/urls&gt;&lt;/record&gt;&lt;/Cite&gt;&lt;/EndNote&gt;</w:instrText>
      </w:r>
      <w:r w:rsidR="00D775D1">
        <w:fldChar w:fldCharType="separate"/>
      </w:r>
      <w:r w:rsidR="00C824FF">
        <w:rPr>
          <w:noProof/>
        </w:rPr>
        <w:t>(162)</w:t>
      </w:r>
      <w:r w:rsidR="00D775D1">
        <w:fldChar w:fldCharType="end"/>
      </w:r>
      <w:r>
        <w:t xml:space="preserve">. </w:t>
      </w:r>
      <w:r w:rsidR="007864F6">
        <w:t>Moreover</w:t>
      </w:r>
      <w:r>
        <w:t>, the checks and balances of natur</w:t>
      </w:r>
      <w:r w:rsidR="00BF3173">
        <w:t>al systems</w:t>
      </w:r>
      <w:r>
        <w:t xml:space="preserve"> </w:t>
      </w:r>
      <w:r w:rsidR="007D1617">
        <w:t>help to prevent contagious pathogens from worldwide spread and becoming a pandemic</w:t>
      </w:r>
      <w:r w:rsidR="00D775D1">
        <w:t xml:space="preserve"> </w:t>
      </w:r>
      <w:r w:rsidR="00D775D1">
        <w:fldChar w:fldCharType="begin"/>
      </w:r>
      <w:r w:rsidR="00C824FF">
        <w:instrText xml:space="preserve"> ADDIN EN.CITE &lt;EndNote&gt;&lt;Cite&gt;&lt;Author&gt;Everard&lt;/Author&gt;&lt;Year&gt;2020&lt;/Year&gt;&lt;RecNum&gt;66&lt;/RecNum&gt;&lt;DisplayText&gt;(163)&lt;/DisplayText&gt;&lt;record&gt;&lt;rec-number&gt;66&lt;/rec-number&gt;&lt;foreign-keys&gt;&lt;key app="EN" db-id="9f0ep50sjvzxw0eftao5z25xraxsfesvwrdt" timestamp="1682084361"&gt;66&lt;/key&gt;&lt;/foreign-keys&gt;&lt;ref-type name="Journal Article"&gt;17&lt;/ref-type&gt;&lt;contributors&gt;&lt;authors&gt;&lt;author&gt;Everard, Mark&lt;/author&gt;&lt;author&gt;Johnston, Paul&lt;/author&gt;&lt;author&gt;Santillo, David&lt;/author&gt;&lt;author&gt;Staddon, Chad&lt;/author&gt;&lt;/authors&gt;&lt;/contributors&gt;&lt;titles&gt;&lt;title&gt;The role of ecosystems in mitigation and management of Covid-19 and other zoonoses&lt;/title&gt;&lt;secondary-title&gt;Environmental Science &amp;amp; Policy&lt;/secondary-title&gt;&lt;/titles&gt;&lt;periodical&gt;&lt;full-title&gt;Environmental Science &amp;amp; Policy&lt;/full-title&gt;&lt;/periodical&gt;&lt;pages&gt;7-17&lt;/pages&gt;&lt;volume&gt;111&lt;/volume&gt;&lt;keywords&gt;&lt;keyword&gt;Zoonotic diseases&lt;/keyword&gt;&lt;keyword&gt;Ecosystem services&lt;/keyword&gt;&lt;keyword&gt;Water security&lt;/keyword&gt;&lt;keyword&gt;DPSIR&lt;/keyword&gt;&lt;keyword&gt;Socio-Ecological systems&lt;/keyword&gt;&lt;keyword&gt;Regeneration&lt;/keyword&gt;&lt;/keywords&gt;&lt;dates&gt;&lt;year&gt;2020&lt;/year&gt;&lt;pub-dates&gt;&lt;date&gt;2020/09/01/&lt;/date&gt;&lt;/pub-dates&gt;&lt;/dates&gt;&lt;isbn&gt;1462-9011&lt;/isbn&gt;&lt;urls&gt;&lt;related-urls&gt;&lt;url&gt;https://www.sciencedirect.com/science/article/pii/S1462901120306122&lt;/url&gt;&lt;/related-urls&gt;&lt;/urls&gt;&lt;electronic-resource-num&gt;https://doi.org/10.1016/j.envsci.2020.05.017&lt;/electronic-resource-num&gt;&lt;/record&gt;&lt;/Cite&gt;&lt;/EndNote&gt;</w:instrText>
      </w:r>
      <w:r w:rsidR="00D775D1">
        <w:fldChar w:fldCharType="separate"/>
      </w:r>
      <w:r w:rsidR="00C824FF">
        <w:rPr>
          <w:noProof/>
        </w:rPr>
        <w:t>(163)</w:t>
      </w:r>
      <w:r w:rsidR="00D775D1">
        <w:fldChar w:fldCharType="end"/>
      </w:r>
      <w:r w:rsidR="007D1617">
        <w:t xml:space="preserve">. </w:t>
      </w:r>
    </w:p>
    <w:p w14:paraId="29D07025" w14:textId="2DF673B0" w:rsidR="00853320" w:rsidRDefault="00B43B00" w:rsidP="00E802DE">
      <w:pPr>
        <w:bidi w:val="0"/>
        <w:jc w:val="both"/>
      </w:pPr>
      <w:r>
        <w:t xml:space="preserve">Climate change </w:t>
      </w:r>
      <w:r w:rsidR="00427DEB">
        <w:t>is</w:t>
      </w:r>
      <w:r>
        <w:t xml:space="preserve"> considered the biggest global </w:t>
      </w:r>
      <w:r w:rsidR="00292221">
        <w:t xml:space="preserve">environmental </w:t>
      </w:r>
      <w:r>
        <w:t>threat</w:t>
      </w:r>
      <w:r w:rsidR="00FF39BC">
        <w:t xml:space="preserve">, which </w:t>
      </w:r>
      <w:r w:rsidR="000C7031">
        <w:t>compounds</w:t>
      </w:r>
      <w:r w:rsidR="00FF39BC">
        <w:t xml:space="preserve"> the toll on mental health brought on by the pandemic</w:t>
      </w:r>
      <w:r w:rsidR="00890A25">
        <w:t xml:space="preserve"> </w:t>
      </w:r>
      <w:r w:rsidR="00890A25">
        <w:fldChar w:fldCharType="begin"/>
      </w:r>
      <w:r w:rsidR="00C824FF">
        <w:instrText xml:space="preserve"> ADDIN EN.CITE &lt;EndNote&gt;&lt;Cite&gt;&lt;Author&gt;Kornei&lt;/Author&gt;&lt;Year&gt;2023&lt;/Year&gt;&lt;RecNum&gt;102&lt;/RecNum&gt;&lt;DisplayText&gt;(164)&lt;/DisplayText&gt;&lt;record&gt;&lt;rec-number&gt;102&lt;/rec-number&gt;&lt;foreign-keys&gt;&lt;key app="EN" db-id="9f0ep50sjvzxw0eftao5z25xraxsfesvwrdt" timestamp="1684479099"&gt;102&lt;/key&gt;&lt;/foreign-keys&gt;&lt;ref-type name="Web Page"&gt;12&lt;/ref-type&gt;&lt;contributors&gt;&lt;authors&gt;&lt;author&gt;Katherine Kornei&lt;/author&gt;&lt;/authors&gt;&lt;/contributors&gt;&lt;titles&gt;&lt;title&gt;The mental toll of climate change&lt;/title&gt;&lt;/titles&gt;&lt;volume&gt;2023&lt;/volume&gt;&lt;number&gt;May 10&lt;/number&gt;&lt;dates&gt;&lt;year&gt;2023&lt;/year&gt;&lt;/dates&gt;&lt;publisher&gt;Eos&lt;/publisher&gt;&lt;urls&gt;&lt;related-urls&gt;&lt;url&gt;&lt;style face="underline" font="default" size="100%"&gt;https://eos.org/features/the-mental-toll-of-climate-change&lt;/style&gt;&lt;/url&gt;&lt;/related-urls&gt;&lt;/urls&gt;&lt;electronic-resource-num&gt;&lt;style face="underline" font="default" size="100%"&gt;https://doi.org/10.1029/2023EO230164&lt;/style&gt;&lt;/electronic-resource-num&gt;&lt;/record&gt;&lt;/Cite&gt;&lt;/EndNote&gt;</w:instrText>
      </w:r>
      <w:r w:rsidR="00890A25">
        <w:fldChar w:fldCharType="separate"/>
      </w:r>
      <w:r w:rsidR="00C824FF">
        <w:rPr>
          <w:noProof/>
        </w:rPr>
        <w:t>(164)</w:t>
      </w:r>
      <w:r w:rsidR="00890A25">
        <w:fldChar w:fldCharType="end"/>
      </w:r>
      <w:r>
        <w:t xml:space="preserve">. It </w:t>
      </w:r>
      <w:r w:rsidR="00FF39BC">
        <w:t>is</w:t>
      </w:r>
      <w:r>
        <w:t xml:space="preserve"> estimated that a 1.5 degrees Celsius increase in global temperature </w:t>
      </w:r>
      <w:r w:rsidR="00FF39BC">
        <w:t>can</w:t>
      </w:r>
      <w:r>
        <w:t xml:space="preserve"> happen by 2040</w:t>
      </w:r>
      <w:r w:rsidR="00E5741A">
        <w:t xml:space="preserve"> </w:t>
      </w:r>
      <w:r w:rsidR="00E5741A">
        <w:fldChar w:fldCharType="begin"/>
      </w:r>
      <w:r w:rsidR="00C824FF">
        <w:instrText xml:space="preserve"> ADDIN EN.CITE &lt;EndNote&gt;&lt;Cite&gt;&lt;Author&gt;McNeely&lt;/Author&gt;&lt;Year&gt;2021&lt;/Year&gt;&lt;RecNum&gt;69&lt;/RecNum&gt;&lt;DisplayText&gt;(165)&lt;/DisplayText&gt;&lt;record&gt;&lt;rec-number&gt;69&lt;/rec-number&gt;&lt;foreign-keys&gt;&lt;key app="EN" db-id="9f0ep50sjvzxw0eftao5z25xraxsfesvwrdt" timestamp="1682088065"&gt;69&lt;/key&gt;&lt;/foreign-keys&gt;&lt;ref-type name="Journal Article"&gt;17&lt;/ref-type&gt;&lt;contributors&gt;&lt;authors&gt;&lt;author&gt;McNeely, Jeffrey A.&lt;/author&gt;&lt;/authors&gt;&lt;/contributors&gt;&lt;titles&gt;&lt;title&gt;Nature and COVID-19: The pandemic, the environment, and the way ahead&lt;/title&gt;&lt;secondary-title&gt;Ambio&lt;/secondary-title&gt;&lt;/titles&gt;&lt;periodical&gt;&lt;full-title&gt;Ambio&lt;/full-title&gt;&lt;/periodical&gt;&lt;pages&gt;767-781&lt;/pages&gt;&lt;volume&gt;50&lt;/volume&gt;&lt;number&gt;4&lt;/number&gt;&lt;dates&gt;&lt;year&gt;2021&lt;/year&gt;&lt;pub-dates&gt;&lt;date&gt;2021/04/01&lt;/date&gt;&lt;/pub-dates&gt;&lt;/dates&gt;&lt;isbn&gt;1654-7209&lt;/isbn&gt;&lt;urls&gt;&lt;related-urls&gt;&lt;url&gt;https://doi.org/10.1007/s13280-020-01447-0&lt;/url&gt;&lt;/related-urls&gt;&lt;/urls&gt;&lt;electronic-resource-num&gt;10.1007/s13280-020-01447-0&lt;/electronic-resource-num&gt;&lt;/record&gt;&lt;/Cite&gt;&lt;/EndNote&gt;</w:instrText>
      </w:r>
      <w:r w:rsidR="00E5741A">
        <w:fldChar w:fldCharType="separate"/>
      </w:r>
      <w:r w:rsidR="00C824FF">
        <w:rPr>
          <w:noProof/>
        </w:rPr>
        <w:t>(165)</w:t>
      </w:r>
      <w:r w:rsidR="00E5741A">
        <w:fldChar w:fldCharType="end"/>
      </w:r>
      <w:r>
        <w:t>.</w:t>
      </w:r>
      <w:r w:rsidR="00D729F7">
        <w:t xml:space="preserve"> </w:t>
      </w:r>
      <w:r w:rsidR="00E51D03" w:rsidRPr="00E51D03">
        <w:t xml:space="preserve">The global temperature rise causes sea level rise, and extreme climatic events such as droughts, floods, heat waves, extensive forest fires, </w:t>
      </w:r>
      <w:r w:rsidR="00427DEB">
        <w:t>and</w:t>
      </w:r>
      <w:r w:rsidR="00E51D03" w:rsidRPr="00E51D03">
        <w:t xml:space="preserve"> dust emissions. Hence, population movement and change in animals' habitat </w:t>
      </w:r>
      <w:r w:rsidR="00502600">
        <w:t>raises</w:t>
      </w:r>
      <w:r w:rsidR="00502600" w:rsidRPr="00E51D03">
        <w:t xml:space="preserve"> </w:t>
      </w:r>
      <w:r w:rsidR="00E51D03" w:rsidRPr="00E51D03">
        <w:t xml:space="preserve">the possibility of new </w:t>
      </w:r>
      <w:r w:rsidR="00E51D03" w:rsidRPr="00E51D03">
        <w:lastRenderedPageBreak/>
        <w:t>infections spreading. Also, prolonged wildfire seasons induced by climate change produce a huge amount of CO</w:t>
      </w:r>
      <w:r w:rsidR="00E51D03" w:rsidRPr="00E51D03">
        <w:rPr>
          <w:vertAlign w:val="subscript"/>
        </w:rPr>
        <w:t>2</w:t>
      </w:r>
      <w:r w:rsidR="00E51D03" w:rsidRPr="00E51D03">
        <w:t xml:space="preserve"> that, in addition to regular anthropogenic inputs, exacerbates global warming and climate change</w:t>
      </w:r>
      <w:r w:rsidR="00652135">
        <w:t xml:space="preserve"> </w:t>
      </w:r>
      <w:r w:rsidR="00652135">
        <w:fldChar w:fldCharType="begin">
          <w:fldData xml:space="preserve">PEVuZE5vdGU+PENpdGU+PEF1dGhvcj5MYW5kcnVtPC9BdXRob3I+PFllYXI+MjAyMDwvWWVhcj48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</w:fldData>
        </w:fldChar>
      </w:r>
      <w:r w:rsidR="00C824FF">
        <w:instrText xml:space="preserve"> ADDIN EN.CITE </w:instrText>
      </w:r>
      <w:r w:rsidR="00C824FF">
        <w:fldChar w:fldCharType="begin">
          <w:fldData xml:space="preserve">PEVuZE5vdGU+PENpdGU+PEF1dGhvcj5MYW5kcnVtPC9BdXRob3I+PFllYXI+MjAyMDwvWWVhcj48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</w:fldData>
        </w:fldChar>
      </w:r>
      <w:r w:rsidR="00C824FF">
        <w:instrText xml:space="preserve"> ADDIN EN.CITE.DATA </w:instrText>
      </w:r>
      <w:r w:rsidR="00C824FF">
        <w:fldChar w:fldCharType="end"/>
      </w:r>
      <w:r w:rsidR="00652135">
        <w:fldChar w:fldCharType="separate"/>
      </w:r>
      <w:r w:rsidR="00C824FF">
        <w:rPr>
          <w:noProof/>
        </w:rPr>
        <w:t>(166, 167)</w:t>
      </w:r>
      <w:r w:rsidR="00652135">
        <w:fldChar w:fldCharType="end"/>
      </w:r>
      <w:r w:rsidR="00C57142">
        <w:t xml:space="preserve"> </w:t>
      </w:r>
      <w:r w:rsidR="00853320">
        <w:t xml:space="preserve">as well as the loop continues. Emissions of particulate matter from such fires have a deleterious impact on society (e.g., destroyed communities) and public health. </w:t>
      </w:r>
    </w:p>
    <w:p w14:paraId="79476217" w14:textId="62C101C0" w:rsidR="00444657" w:rsidRDefault="00853320" w:rsidP="00E802DE">
      <w:pPr>
        <w:bidi w:val="0"/>
        <w:jc w:val="both"/>
      </w:pPr>
      <w:r>
        <w:t xml:space="preserve">During the pandemic, environmental changes were accelerated. As the pandemic inflicted serious economic problems and priorities changed in budget allocation, environmental protection agencies weakened, allowing easier exploitation of natural resources. </w:t>
      </w:r>
      <w:r w:rsidR="00502600">
        <w:t>Moreover</w:t>
      </w:r>
      <w:r>
        <w:t>, in some regions, particularly tropical areas, people started to attack wildlife and protected species and to cut trees due to unemployment and loss of income</w:t>
      </w:r>
      <w:r w:rsidR="0012100A" w:rsidRPr="00E556E9">
        <w:t xml:space="preserve"> </w:t>
      </w:r>
      <w:r w:rsidR="0012100A" w:rsidRPr="00E556E9">
        <w:fldChar w:fldCharType="begin"/>
      </w:r>
      <w:r w:rsidR="00C824FF">
        <w:instrText xml:space="preserve"> ADDIN EN.CITE &lt;EndNote&gt;&lt;Cite&gt;&lt;Author&gt;McNeely&lt;/Author&gt;&lt;Year&gt;2021&lt;/Year&gt;&lt;RecNum&gt;69&lt;/RecNum&gt;&lt;DisplayText&gt;(165, 168)&lt;/DisplayText&gt;&lt;record&gt;&lt;rec-number&gt;69&lt;/rec-number&gt;&lt;foreign-keys&gt;&lt;key app="EN" db-id="9f0ep50sjvzxw0eftao5z25xraxsfesvwrdt" timestamp="1682088065"&gt;69&lt;/key&gt;&lt;/foreign-keys&gt;&lt;ref-type name="Journal Article"&gt;17&lt;/ref-type&gt;&lt;contributors&gt;&lt;authors&gt;&lt;author&gt;McNeely, Jeffrey A.&lt;/author&gt;&lt;/authors&gt;&lt;/contributors&gt;&lt;titles&gt;&lt;title&gt;Nature and COVID-19: The pandemic, the environment, and the way ahead&lt;/title&gt;&lt;secondary-title&gt;Ambio&lt;/secondary-title&gt;&lt;/titles&gt;&lt;periodical&gt;&lt;full-title&gt;Ambio&lt;/full-title&gt;&lt;/periodical&gt;&lt;pages&gt;767-781&lt;/pages&gt;&lt;volume&gt;50&lt;/volume&gt;&lt;number&gt;4&lt;/number&gt;&lt;dates&gt;&lt;year&gt;2021&lt;/year&gt;&lt;pub-dates&gt;&lt;date&gt;2021/04/01&lt;/date&gt;&lt;/pub-dates&gt;&lt;/dates&gt;&lt;isbn&gt;1654-7209&lt;/isbn&gt;&lt;urls&gt;&lt;related-urls&gt;&lt;url&gt;https://doi.org/10.1007/s13280-020-01447-0&lt;/url&gt;&lt;/related-urls&gt;&lt;/urls&gt;&lt;electronic-resource-num&gt;10.1007/s13280-020-01447-0&lt;/electronic-resource-num&gt;&lt;/record&gt;&lt;/Cite&gt;&lt;Cite&gt;&lt;Author&gt;Badola&lt;/Author&gt;&lt;Year&gt;2020&lt;/Year&gt;&lt;RecNum&gt;70&lt;/RecNum&gt;&lt;record&gt;&lt;rec-number&gt;70&lt;/rec-number&gt;&lt;foreign-keys&gt;&lt;key app="EN" db-id="9f0ep50sjvzxw0eftao5z25xraxsfesvwrdt" timestamp="1682089230"&gt;70&lt;/key&gt;&lt;/foreign-keys&gt;&lt;ref-type name="Journal Article"&gt;17&lt;/ref-type&gt;&lt;contributors&gt;&lt;authors&gt;&lt;author&gt;Badola, S&lt;/author&gt;&lt;/authors&gt;&lt;/contributors&gt;&lt;titles&gt;&lt;title&gt;Indian wildlife amidst the COVID-19 crisis: An analysis of status of poaching and illegal wildlife trade&lt;/title&gt;&lt;secondary-title&gt;TRAFFIC India office&lt;/secondary-title&gt;&lt;/titles&gt;&lt;periodical&gt;&lt;full-title&gt;TRAFFIC India office&lt;/full-title&gt;&lt;/periodical&gt;&lt;dates&gt;&lt;year&gt;2020&lt;/year&gt;&lt;/dates&gt;&lt;urls&gt;&lt;/urls&gt;&lt;/record&gt;&lt;/Cite&gt;&lt;/EndNote&gt;</w:instrText>
      </w:r>
      <w:r w:rsidR="0012100A" w:rsidRPr="00E556E9">
        <w:fldChar w:fldCharType="separate"/>
      </w:r>
      <w:r w:rsidR="00C824FF">
        <w:rPr>
          <w:noProof/>
        </w:rPr>
        <w:t>(165, 168)</w:t>
      </w:r>
      <w:r w:rsidR="0012100A" w:rsidRPr="00E556E9">
        <w:fldChar w:fldCharType="end"/>
      </w:r>
      <w:r w:rsidR="003A75D5" w:rsidRPr="00E556E9">
        <w:t xml:space="preserve">. </w:t>
      </w:r>
      <w:r w:rsidR="00D136E0" w:rsidRPr="00E556E9">
        <w:t>Bats and to a lesser extent pangolins have been stigmatized and increasingly persecuted</w:t>
      </w:r>
      <w:r w:rsidR="00E556E9" w:rsidRPr="00E556E9">
        <w:t xml:space="preserve"> </w:t>
      </w:r>
      <w:r w:rsidR="00E556E9" w:rsidRPr="00E556E9">
        <w:fldChar w:fldCharType="begin">
          <w:fldData xml:space="preserve">PEVuZE5vdGU+PENpdGU+PEF1dGhvcj5HdXB0YTwvQXV0aG9yPjxZZWFyPjIwMjI8L1llYXI+PFJl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</w:fldData>
        </w:fldChar>
      </w:r>
      <w:r w:rsidR="00C824FF">
        <w:instrText xml:space="preserve"> ADDIN EN.CITE </w:instrText>
      </w:r>
      <w:r w:rsidR="00C824FF">
        <w:fldChar w:fldCharType="begin">
          <w:fldData xml:space="preserve">PEVuZE5vdGU+PENpdGU+PEF1dGhvcj5HdXB0YTwvQXV0aG9yPjxZZWFyPjIwMjI8L1llYXI+PFJl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</w:fldData>
        </w:fldChar>
      </w:r>
      <w:r w:rsidR="00C824FF">
        <w:instrText xml:space="preserve"> ADDIN EN.CITE.DATA </w:instrText>
      </w:r>
      <w:r w:rsidR="00C824FF">
        <w:fldChar w:fldCharType="end"/>
      </w:r>
      <w:r w:rsidR="00E556E9" w:rsidRPr="00E556E9">
        <w:fldChar w:fldCharType="separate"/>
      </w:r>
      <w:r w:rsidR="00C824FF">
        <w:rPr>
          <w:noProof/>
        </w:rPr>
        <w:t>(169, 170)</w:t>
      </w:r>
      <w:r w:rsidR="00E556E9" w:rsidRPr="00E556E9">
        <w:fldChar w:fldCharType="end"/>
      </w:r>
      <w:r w:rsidR="00D136E0" w:rsidRPr="00E556E9">
        <w:t>.</w:t>
      </w:r>
    </w:p>
    <w:p w14:paraId="428B066A" w14:textId="216D0249" w:rsidR="00E706BD" w:rsidRDefault="00E706BD" w:rsidP="00E802DE">
      <w:pPr>
        <w:bidi w:val="0"/>
        <w:jc w:val="both"/>
      </w:pPr>
      <w:r>
        <w:t xml:space="preserve">Increased plastic wastes also </w:t>
      </w:r>
      <w:r w:rsidR="000B5C7C">
        <w:t>pose</w:t>
      </w:r>
      <w:r w:rsidR="00853320">
        <w:t xml:space="preserve"> an </w:t>
      </w:r>
      <w:r>
        <w:t>environmental challenge, as u</w:t>
      </w:r>
      <w:r w:rsidR="00853320">
        <w:t>se</w:t>
      </w:r>
      <w:r>
        <w:t xml:space="preserve"> of personal protection equipment, plastic-packaged food, and disposable utensils increased </w:t>
      </w:r>
      <w:r w:rsidR="00502600">
        <w:t xml:space="preserve">considerably </w:t>
      </w:r>
      <w:r>
        <w:t xml:space="preserve">during the pandemic. </w:t>
      </w:r>
      <w:r w:rsidR="004C6AE9">
        <w:t xml:space="preserve">A safe process to eliminate </w:t>
      </w:r>
      <w:r w:rsidR="001C225B">
        <w:t>plastic waste</w:t>
      </w:r>
      <w:r w:rsidR="00DD01DF">
        <w:t xml:space="preserve"> is necessary </w:t>
      </w:r>
      <w:r w:rsidR="008C297F">
        <w:t>o</w:t>
      </w:r>
      <w:r w:rsidR="00DD01DF">
        <w:t>n both national and global scales to preserve the environment from greater damages</w:t>
      </w:r>
      <w:r w:rsidR="00B139CE">
        <w:t xml:space="preserve"> </w:t>
      </w:r>
      <w:r w:rsidR="00B139CE">
        <w:fldChar w:fldCharType="begin"/>
      </w:r>
      <w:r w:rsidR="00C824FF">
        <w:instrText xml:space="preserve"> ADDIN EN.CITE &lt;EndNote&gt;&lt;Cite&gt;&lt;Author&gt;Vanapalli&lt;/Author&gt;&lt;Year&gt;2021&lt;/Year&gt;&lt;RecNum&gt;75&lt;/RecNum&gt;&lt;DisplayText&gt;(171)&lt;/DisplayText&gt;&lt;record&gt;&lt;rec-number&gt;75&lt;/rec-number&gt;&lt;foreign-keys&gt;&lt;key app="EN" db-id="9f0ep50sjvzxw0eftao5z25xraxsfesvwrdt" timestamp="1682090909"&gt;75&lt;/key&gt;&lt;/foreign-keys&gt;&lt;ref-type name="Journal Article"&gt;17&lt;/ref-type&gt;&lt;contributors&gt;&lt;authors&gt;&lt;author&gt;Vanapalli, Kumar Raja&lt;/author&gt;&lt;author&gt;Sharma, Hari Bhakta&lt;/author&gt;&lt;author&gt;Ranjan, Ved Prakash&lt;/author&gt;&lt;author&gt;Samal, Biswajit&lt;/author&gt;&lt;author&gt;Bhattacharya, Jayanta&lt;/author&gt;&lt;author&gt;Dubey, Brajesh K.&lt;/author&gt;&lt;author&gt;Goel, Sudha&lt;/author&gt;&lt;/authors&gt;&lt;/contributors&gt;&lt;titles&gt;&lt;title&gt;Challenges and strategies for effective plastic waste management during and post COVID-19 pandemic&lt;/title&gt;&lt;secondary-title&gt;Science of The Total Environment&lt;/secondary-title&gt;&lt;/titles&gt;&lt;periodical&gt;&lt;full-title&gt;Science of The Total Environment&lt;/full-title&gt;&lt;/periodical&gt;&lt;pages&gt;141514&lt;/pages&gt;&lt;volume&gt;750&lt;/volume&gt;&lt;keywords&gt;&lt;keyword&gt;Plastic waste&lt;/keyword&gt;&lt;keyword&gt;Personal protective equipment&lt;/keyword&gt;&lt;keyword&gt;COVID-19&lt;/keyword&gt;&lt;keyword&gt;Waste management&lt;/keyword&gt;&lt;/keywords&gt;&lt;dates&gt;&lt;year&gt;2021&lt;/year&gt;&lt;pub-dates&gt;&lt;date&gt;2021/01/01/&lt;/date&gt;&lt;/pub-dates&gt;&lt;/dates&gt;&lt;isbn&gt;0048-9697&lt;/isbn&gt;&lt;urls&gt;&lt;related-urls&gt;&lt;url&gt;https://www.sciencedirect.com/science/article/pii/S0048969720350439&lt;/url&gt;&lt;/related-urls&gt;&lt;/urls&gt;&lt;electronic-resource-num&gt;https://doi.org/10.1016/j.scitotenv.2020.141514&lt;/electronic-resource-num&gt;&lt;/record&gt;&lt;/Cite&gt;&lt;/EndNote&gt;</w:instrText>
      </w:r>
      <w:r w:rsidR="00B139CE">
        <w:fldChar w:fldCharType="separate"/>
      </w:r>
      <w:r w:rsidR="00C824FF">
        <w:rPr>
          <w:noProof/>
        </w:rPr>
        <w:t>(171)</w:t>
      </w:r>
      <w:r w:rsidR="00B139CE">
        <w:fldChar w:fldCharType="end"/>
      </w:r>
      <w:r w:rsidR="00DD01DF">
        <w:t xml:space="preserve">. </w:t>
      </w:r>
    </w:p>
    <w:p w14:paraId="023696DF" w14:textId="421216E4" w:rsidR="009946B9" w:rsidRDefault="00502600" w:rsidP="00E802DE">
      <w:pPr>
        <w:bidi w:val="0"/>
        <w:jc w:val="both"/>
      </w:pPr>
      <w:r>
        <w:t>Furthermore, t</w:t>
      </w:r>
      <w:r w:rsidR="009946B9" w:rsidRPr="009946B9">
        <w:t>he pandemic has raised concerns about global recycling efforts to mitigate environmental challenges</w:t>
      </w:r>
      <w:r>
        <w:t>, and</w:t>
      </w:r>
      <w:r w:rsidR="009946B9" w:rsidRPr="009946B9">
        <w:t xml:space="preserve"> in particular materials that have </w:t>
      </w:r>
      <w:r w:rsidR="000C7031" w:rsidRPr="009946B9">
        <w:t>been exposed to</w:t>
      </w:r>
      <w:r w:rsidR="009946B9" w:rsidRPr="009946B9">
        <w:t xml:space="preserve"> the virus. New guidelines and regulations have been formulated regarding waste management </w:t>
      </w:r>
      <w:r w:rsidR="00F72AF3">
        <w:fldChar w:fldCharType="begin"/>
      </w:r>
      <w:r w:rsidR="00C824FF">
        <w:instrText xml:space="preserve"> ADDIN EN.CITE &lt;EndNote&gt;&lt;Cite&gt;&lt;Author&gt;Das&lt;/Author&gt;&lt;Year&gt;2021&lt;/Year&gt;&lt;RecNum&gt;193&lt;/RecNum&gt;&lt;DisplayText&gt;(172)&lt;/DisplayText&gt;&lt;record&gt;&lt;rec-number&gt;193&lt;/rec-number&gt;&lt;foreign-keys&gt;&lt;key app="EN" db-id="9f0ep50sjvzxw0eftao5z25xraxsfesvwrdt" timestamp="1685882875"&gt;193&lt;/key&gt;&lt;/foreign-keys&gt;&lt;ref-type name="Journal Article"&gt;17&lt;/ref-type&gt;&lt;contributors&gt;&lt;authors&gt;&lt;author&gt;Das, Atanu Kumar&lt;/author&gt;&lt;author&gt;Islam, Md Nazrul&lt;/author&gt;&lt;author&gt;Billah, Md Morsaline&lt;/author&gt;&lt;author&gt;Sarker, Asim&lt;/author&gt;&lt;/authors&gt;&lt;/contributors&gt;&lt;titles&gt;&lt;title&gt;COVID-19 pandemic and healthcare solid waste management strategy – A mini-review&lt;/title&gt;&lt;secondary-title&gt;Science of The Total Environment&lt;/secondary-title&gt;&lt;/titles&gt;&lt;periodical&gt;&lt;full-title&gt;Science of The Total Environment&lt;/full-title&gt;&lt;/periodical&gt;&lt;pages&gt;146220&lt;/pages&gt;&lt;volume&gt;778&lt;/volume&gt;&lt;keywords&gt;&lt;keyword&gt;Healthcare solid waste&lt;/keyword&gt;&lt;keyword&gt;COVID-19&lt;/keyword&gt;&lt;keyword&gt;Healthcare waste management&lt;/keyword&gt;&lt;keyword&gt;Challenges&lt;/keyword&gt;&lt;keyword&gt;Solutions&lt;/keyword&gt;&lt;/keywords&gt;&lt;dates&gt;&lt;year&gt;2021&lt;/year&gt;&lt;pub-dates&gt;&lt;date&gt;2021/07/15/&lt;/date&gt;&lt;/pub-dates&gt;&lt;/dates&gt;&lt;isbn&gt;0048-9697&lt;/isbn&gt;&lt;urls&gt;&lt;related-urls&gt;&lt;url&gt;https://www.sciencedirect.com/science/article/pii/S0048969721012882&lt;/url&gt;&lt;/related-urls&gt;&lt;/urls&gt;&lt;electronic-resource-num&gt;https://doi.org/10.1016/j.scitotenv.2021.146220&lt;/electronic-resource-num&gt;&lt;/record&gt;&lt;/Cite&gt;&lt;/EndNote&gt;</w:instrText>
      </w:r>
      <w:r w:rsidR="00F72AF3">
        <w:fldChar w:fldCharType="separate"/>
      </w:r>
      <w:r w:rsidR="00C824FF">
        <w:rPr>
          <w:noProof/>
        </w:rPr>
        <w:t>(172)</w:t>
      </w:r>
      <w:r w:rsidR="00F72AF3">
        <w:fldChar w:fldCharType="end"/>
      </w:r>
      <w:r w:rsidR="009946B9" w:rsidRPr="009946B9">
        <w:t xml:space="preserve">. These include specific requirements for the handling of potentially contaminated materials such as medical masks, gloves, and suits. Overall, the pandemic has presented </w:t>
      </w:r>
      <w:r w:rsidR="00E67C91">
        <w:t>a new set</w:t>
      </w:r>
      <w:r w:rsidR="009946B9" w:rsidRPr="009946B9">
        <w:t xml:space="preserve"> of challenges for waste recycling, and adherence to new guidelines can minimize the spread of the virus while sustaining the contin</w:t>
      </w:r>
      <w:r w:rsidR="009946B9">
        <w:t>ued global recycling efforts</w:t>
      </w:r>
      <w:r w:rsidR="00F72AF3">
        <w:t xml:space="preserve"> </w:t>
      </w:r>
      <w:r w:rsidR="00F72AF3">
        <w:fldChar w:fldCharType="begin">
          <w:fldData xml:space="preserve">PEVuZE5vdGU+PENpdGU+PEF1dGhvcj5EYXM8L0F1dGhvcj48WWVhcj4yMDIxPC9ZZWFyPjxSZWNO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</w:fldData>
        </w:fldChar>
      </w:r>
      <w:r w:rsidR="00C824FF">
        <w:instrText xml:space="preserve"> ADDIN EN.CITE </w:instrText>
      </w:r>
      <w:r w:rsidR="00C824FF">
        <w:fldChar w:fldCharType="begin">
          <w:fldData xml:space="preserve">PEVuZE5vdGU+PENpdGU+PEF1dGhvcj5EYXM8L0F1dGhvcj48WWVhcj4yMDIxPC9ZZWFyPjxSZWNO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</w:fldData>
        </w:fldChar>
      </w:r>
      <w:r w:rsidR="00C824FF">
        <w:instrText xml:space="preserve"> ADDIN EN.CITE.DATA </w:instrText>
      </w:r>
      <w:r w:rsidR="00C824FF">
        <w:fldChar w:fldCharType="end"/>
      </w:r>
      <w:r w:rsidR="00F72AF3">
        <w:fldChar w:fldCharType="separate"/>
      </w:r>
      <w:r w:rsidR="00C824FF">
        <w:rPr>
          <w:noProof/>
        </w:rPr>
        <w:t>(172, 173)</w:t>
      </w:r>
      <w:r w:rsidR="00F72AF3">
        <w:fldChar w:fldCharType="end"/>
      </w:r>
      <w:r w:rsidR="009946B9">
        <w:t xml:space="preserve">. </w:t>
      </w:r>
    </w:p>
    <w:p w14:paraId="25BA0543" w14:textId="4B04F794" w:rsidR="00044656" w:rsidRDefault="00044656" w:rsidP="00E802DE">
      <w:pPr>
        <w:bidi w:val="0"/>
        <w:jc w:val="both"/>
      </w:pPr>
      <w:r w:rsidRPr="00044656">
        <w:t>Air pollution decreased in some cities following lockdown</w:t>
      </w:r>
      <w:r w:rsidR="00502600">
        <w:t>s</w:t>
      </w:r>
      <w:r w:rsidRPr="00044656">
        <w:t xml:space="preserve"> and home confinement regulations. Reduced rate of transportation and limited activity of large industries resulted in lower global consumption of fossil fuels, which, in turn, slightly lessened the emission of greenhouse gas</w:t>
      </w:r>
      <w:r w:rsidR="00E706BD">
        <w:t xml:space="preserve"> </w:t>
      </w:r>
      <w:r w:rsidR="00E706BD">
        <w:fldChar w:fldCharType="begin">
          <w:fldData xml:space="preserve">PEVuZE5vdGU+PENpdGU+PEF1dGhvcj5Gb3JzdGVyPC9BdXRob3I+PFllYXI+MjAyMDwvWWVhcj48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</w:fldData>
        </w:fldChar>
      </w:r>
      <w:r w:rsidR="00C824FF">
        <w:instrText xml:space="preserve"> ADDIN EN.CITE </w:instrText>
      </w:r>
      <w:r w:rsidR="00C824FF">
        <w:fldChar w:fldCharType="begin">
          <w:fldData xml:space="preserve">PEVuZE5vdGU+PENpdGU+PEF1dGhvcj5Gb3JzdGVyPC9BdXRob3I+PFllYXI+MjAyMDwvWWVhcj48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</w:fldData>
        </w:fldChar>
      </w:r>
      <w:r w:rsidR="00C824FF">
        <w:instrText xml:space="preserve"> ADDIN EN.CITE.DATA </w:instrText>
      </w:r>
      <w:r w:rsidR="00C824FF">
        <w:fldChar w:fldCharType="end"/>
      </w:r>
      <w:r w:rsidR="00E706BD">
        <w:fldChar w:fldCharType="separate"/>
      </w:r>
      <w:r w:rsidR="00C824FF">
        <w:rPr>
          <w:noProof/>
        </w:rPr>
        <w:t>(174, 175)</w:t>
      </w:r>
      <w:r w:rsidR="00E706BD">
        <w:fldChar w:fldCharType="end"/>
      </w:r>
      <w:r w:rsidR="00444657">
        <w:t xml:space="preserve">. </w:t>
      </w:r>
      <w:r>
        <w:t xml:space="preserve">This experience has encouraged some governments to speed up development of renewable infrastructure, such as wind and solar power generation. </w:t>
      </w:r>
    </w:p>
    <w:p w14:paraId="465F1A14" w14:textId="43A024FF" w:rsidR="005A66C4" w:rsidRDefault="00044656" w:rsidP="00E802DE">
      <w:pPr>
        <w:bidi w:val="0"/>
        <w:jc w:val="both"/>
      </w:pPr>
      <w:r>
        <w:t>During lockdowns, the world learnt to still be connected without much physical presence or international travel. Although the latter has rebounded substantially</w:t>
      </w:r>
      <w:r w:rsidR="001030BD" w:rsidRPr="001030BD">
        <w:t xml:space="preserve"> </w:t>
      </w:r>
      <w:r w:rsidR="001030BD" w:rsidRPr="001030BD">
        <w:fldChar w:fldCharType="begin"/>
      </w:r>
      <w:r w:rsidR="00C824FF">
        <w:instrText xml:space="preserve"> ADDIN EN.CITE &lt;EndNote&gt;&lt;Cite&gt;&lt;Author&gt;Susan Lund&lt;/Author&gt;&lt;Year&gt;2021&lt;/Year&gt;&lt;RecNum&gt;186&lt;/RecNum&gt;&lt;DisplayText&gt;(143)&lt;/DisplayText&gt;&lt;record&gt;&lt;rec-number&gt;186&lt;/rec-number&gt;&lt;foreign-keys&gt;&lt;key app="EN" db-id="9f0ep50sjvzxw0eftao5z25xraxsfesvwrdt" timestamp="1685878729"&gt;186&lt;/key&gt;&lt;/foreign-keys&gt;&lt;ref-type name="Web Page"&gt;12&lt;/ref-type&gt;&lt;contributors&gt;&lt;authors&gt;&lt;author&gt;Susan Lund, Anu Madgavkar, James Manyika, Sven Smit, Kweilin Ellingrud, Olivia Robinson&lt;/author&gt;&lt;/authors&gt;&lt;/contributors&gt;&lt;titles&gt;&lt;title&gt;The future of work after COVID-19&lt;/title&gt;&lt;/titles&gt;&lt;volume&gt;2023&lt;/volume&gt;&lt;number&gt;May 15&lt;/number&gt;&lt;dates&gt;&lt;year&gt;2021&lt;/year&gt;&lt;/dates&gt;&lt;publisher&gt;McKinsey Global Institute&lt;/publisher&gt;&lt;urls&gt;&lt;related-urls&gt;&lt;url&gt;&lt;style face="underline" font="default" size="100%"&gt;https://www.mckinsey.com/featured-insights/future-of-work/the-future-of-work-after-covid-19&lt;/style&gt;&lt;/url&gt;&lt;/related-urls&gt;&lt;/urls&gt;&lt;/record&gt;&lt;/Cite&gt;&lt;/EndNote&gt;</w:instrText>
      </w:r>
      <w:r w:rsidR="001030BD" w:rsidRPr="001030BD">
        <w:fldChar w:fldCharType="separate"/>
      </w:r>
      <w:r w:rsidR="00C824FF">
        <w:rPr>
          <w:noProof/>
        </w:rPr>
        <w:t>(143)</w:t>
      </w:r>
      <w:r w:rsidR="001030BD" w:rsidRPr="001030BD">
        <w:fldChar w:fldCharType="end"/>
      </w:r>
      <w:r w:rsidR="009D0933" w:rsidRPr="001030BD">
        <w:t xml:space="preserve">, </w:t>
      </w:r>
      <w:r w:rsidR="00760209" w:rsidRPr="00760209">
        <w:t>a certain level of reduced travel to and from offices has been achieved, as flexible workplace arrangement is maintained. This may contribute to a reduction in emissions of greenhouse gases in the long run.</w:t>
      </w:r>
      <w:r w:rsidR="005F5837">
        <w:t xml:space="preserve"> </w:t>
      </w:r>
      <w:r w:rsidR="009D0933" w:rsidRPr="009D0933">
        <w:t xml:space="preserve">  </w:t>
      </w:r>
    </w:p>
    <w:p w14:paraId="6DBE7579" w14:textId="4C5ADBB3" w:rsidR="005A66C4" w:rsidRPr="00E64B94" w:rsidRDefault="005A66C4" w:rsidP="00E802DE">
      <w:pPr>
        <w:bidi w:val="0"/>
        <w:jc w:val="both"/>
        <w:rPr>
          <w:b/>
          <w:bCs/>
          <w:i/>
          <w:iCs/>
          <w:u w:val="single"/>
        </w:rPr>
      </w:pPr>
      <w:r w:rsidRPr="00E64B94">
        <w:rPr>
          <w:b/>
          <w:bCs/>
          <w:i/>
          <w:iCs/>
          <w:u w:val="single"/>
        </w:rPr>
        <w:t xml:space="preserve">Food </w:t>
      </w:r>
      <w:r w:rsidR="00D615BD">
        <w:rPr>
          <w:b/>
          <w:bCs/>
          <w:i/>
          <w:iCs/>
          <w:u w:val="single"/>
        </w:rPr>
        <w:t>S</w:t>
      </w:r>
      <w:r w:rsidRPr="00E64B94">
        <w:rPr>
          <w:b/>
          <w:bCs/>
          <w:i/>
          <w:iCs/>
          <w:u w:val="single"/>
        </w:rPr>
        <w:t>ystems</w:t>
      </w:r>
    </w:p>
    <w:p w14:paraId="74124B60" w14:textId="6D193A96" w:rsidR="009129E6" w:rsidRDefault="005F5837" w:rsidP="00E802DE">
      <w:pPr>
        <w:bidi w:val="0"/>
        <w:jc w:val="both"/>
      </w:pPr>
      <w:r w:rsidRPr="005F5837">
        <w:t>The pandemic increased global food insecurity in almost every country by slashing incomes and disrupting food supply chains. The conditions during the pandemic worsened by Russia’s invasion of Ukraine. According to the World Food Program (WFP), due to the compounding effects of social, political, and economic crises, the total number of food insecure people rose from 276 million to 323 million</w:t>
      </w:r>
      <w:r w:rsidR="00E64B94" w:rsidRPr="005F5837">
        <w:t xml:space="preserve"> </w:t>
      </w:r>
      <w:r w:rsidR="00E64B94">
        <w:fldChar w:fldCharType="begin"/>
      </w:r>
      <w:r w:rsidR="00C824FF">
        <w:instrText xml:space="preserve"> ADDIN EN.CITE &lt;EndNote&gt;&lt;Cite&gt;&lt;Author&gt;Programme&lt;/Author&gt;&lt;Year&gt;2023&lt;/Year&gt;&lt;RecNum&gt;195&lt;/RecNum&gt;&lt;DisplayText&gt;(176)&lt;/DisplayText&gt;&lt;record&gt;&lt;rec-number&gt;195&lt;/rec-number&gt;&lt;foreign-keys&gt;&lt;key app="EN" db-id="9f0ep50sjvzxw0eftao5z25xraxsfesvwrdt" timestamp="1685883384"&gt;195&lt;/key&gt;&lt;/foreign-keys&gt;&lt;ref-type name="Web Page"&gt;12&lt;/ref-type&gt;&lt;contributors&gt;&lt;authors&gt;&lt;author&gt;World Food Programme&lt;/author&gt;&lt;/authors&gt;&lt;/contributors&gt;&lt;titles&gt;&lt;title&gt;Food Insecurity&lt;/title&gt;&lt;/titles&gt;&lt;volume&gt;2023&lt;/volume&gt;&lt;number&gt;May 30&lt;/number&gt;&lt;dates&gt;&lt;year&gt;2023&lt;/year&gt;&lt;/dates&gt;&lt;urls&gt;&lt;related-urls&gt;&lt;url&gt;&lt;style face="underline" font="default" size="100%"&gt;https://www.wfp.org/&lt;/style&gt;&lt;/url&gt;&lt;/related-urls&gt;&lt;/urls&gt;&lt;/record&gt;&lt;/Cite&gt;&lt;/EndNote&gt;</w:instrText>
      </w:r>
      <w:r w:rsidR="00E64B94">
        <w:fldChar w:fldCharType="separate"/>
      </w:r>
      <w:r w:rsidR="00C824FF">
        <w:rPr>
          <w:noProof/>
        </w:rPr>
        <w:t>(176)</w:t>
      </w:r>
      <w:r w:rsidR="00E64B94">
        <w:fldChar w:fldCharType="end"/>
      </w:r>
      <w:r w:rsidR="005A66C4" w:rsidRPr="00E64B94">
        <w:t xml:space="preserve">. </w:t>
      </w:r>
      <w:r w:rsidRPr="005F5837">
        <w:t>The pandemic continues to wreak havoc on global hunger and poverty – especially on the poorest and most vulnerable populations. In particular, the pandemic impacted the agri-food systems and their economy, stressing critical factors like food production, demand, price hikes, security, and supply chain resilience</w:t>
      </w:r>
      <w:r w:rsidR="00E64B94">
        <w:t xml:space="preserve"> </w:t>
      </w:r>
      <w:r w:rsidR="00E64B94">
        <w:fldChar w:fldCharType="begin"/>
      </w:r>
      <w:r w:rsidR="00C824FF">
        <w:instrText xml:space="preserve"> ADDIN EN.CITE &lt;EndNote&gt;&lt;Cite&gt;&lt;Author&gt;Sridhar&lt;/Author&gt;&lt;Year&gt;2023&lt;/Year&gt;&lt;RecNum&gt;196&lt;/RecNum&gt;&lt;DisplayText&gt;(177)&lt;/DisplayText&gt;&lt;record&gt;&lt;rec-number&gt;196&lt;/rec-number&gt;&lt;foreign-keys&gt;&lt;key app="EN" db-id="9f0ep50sjvzxw0eftao5z25xraxsfesvwrdt" timestamp="1685883464"&gt;196&lt;/key&gt;&lt;/foreign-keys&gt;&lt;ref-type name="Journal Article"&gt;17&lt;/ref-type&gt;&lt;contributors&gt;&lt;authors&gt;&lt;author&gt;Sridhar, Adithya&lt;/author&gt;&lt;author&gt;Balakrishnan, Akash&lt;/author&gt;&lt;author&gt;Jacob, Meenu Mariam&lt;/author&gt;&lt;author&gt;Sillanpää, Mika&lt;/author&gt;&lt;author&gt;Dayanandan, Nanditha&lt;/author&gt;&lt;/authors&gt;&lt;/contributors&gt;&lt;titles&gt;&lt;title&gt;Global impact of COVID-19 on agriculture: role of sustainable agriculture and digital farming&lt;/title&gt;&lt;secondary-title&gt;Environmental Science and Pollution Research&lt;/secondary-title&gt;&lt;/titles&gt;&lt;periodical&gt;&lt;full-title&gt;Environmental Science and Pollution Research&lt;/full-title&gt;&lt;/periodical&gt;&lt;pages&gt;42509-42525&lt;/pages&gt;&lt;volume&gt;30&lt;/volume&gt;&lt;number&gt;15&lt;/number&gt;&lt;dates&gt;&lt;year&gt;2023&lt;/year&gt;&lt;pub-dates&gt;&lt;date&gt;2023/03/01&lt;/date&gt;&lt;/pub-dates&gt;&lt;/dates&gt;&lt;isbn&gt;1614-7499&lt;/isbn&gt;&lt;urls&gt;&lt;related-urls&gt;&lt;url&gt;https://doi.org/10.1007/s11356-022-19358-w&lt;/url&gt;&lt;/related-urls&gt;&lt;/urls&gt;&lt;electronic-resource-num&gt;10.1007/s11356-022-19358-w&lt;/electronic-resource-num&gt;&lt;/record&gt;&lt;/Cite&gt;&lt;/EndNote&gt;</w:instrText>
      </w:r>
      <w:r w:rsidR="00E64B94">
        <w:fldChar w:fldCharType="separate"/>
      </w:r>
      <w:r w:rsidR="00C824FF">
        <w:rPr>
          <w:noProof/>
        </w:rPr>
        <w:t>(177)</w:t>
      </w:r>
      <w:r w:rsidR="00E64B94">
        <w:fldChar w:fldCharType="end"/>
      </w:r>
      <w:r w:rsidR="005A66C4" w:rsidRPr="00E64B94">
        <w:t xml:space="preserve">. </w:t>
      </w:r>
      <w:r w:rsidRPr="005F5837">
        <w:t xml:space="preserve">Also, the pandemic posed huge barriers in providing affordable and nutritious food to resource poor people in developing countries. A lesson learned is the need to build a resilient food system. This can be achieved by adopting sustainable agricultural practices with a prime focus on techniques like urban agriculture, crop rotation, hydroponics, and family farming. Scientific advances in using modern digital tools such as artificial intelligence, machine </w:t>
      </w:r>
      <w:r w:rsidRPr="005F5837">
        <w:lastRenderedPageBreak/>
        <w:t>learning, deep learning, and block-chain technology can contribute toward developing sustainable agri-food systems for a self-reliant society</w:t>
      </w:r>
      <w:r w:rsidR="00E64B94">
        <w:t xml:space="preserve"> </w:t>
      </w:r>
      <w:r w:rsidR="00E64B94">
        <w:fldChar w:fldCharType="begin"/>
      </w:r>
      <w:r w:rsidR="00C824FF">
        <w:instrText xml:space="preserve"> ADDIN EN.CITE &lt;EndNote&gt;&lt;Cite&gt;&lt;Author&gt;Sridhar&lt;/Author&gt;&lt;Year&gt;2023&lt;/Year&gt;&lt;RecNum&gt;196&lt;/RecNum&gt;&lt;DisplayText&gt;(177)&lt;/DisplayText&gt;&lt;record&gt;&lt;rec-number&gt;196&lt;/rec-number&gt;&lt;foreign-keys&gt;&lt;key app="EN" db-id="9f0ep50sjvzxw0eftao5z25xraxsfesvwrdt" timestamp="1685883464"&gt;196&lt;/key&gt;&lt;/foreign-keys&gt;&lt;ref-type name="Journal Article"&gt;17&lt;/ref-type&gt;&lt;contributors&gt;&lt;authors&gt;&lt;author&gt;Sridhar, Adithya&lt;/author&gt;&lt;author&gt;Balakrishnan, Akash&lt;/author&gt;&lt;author&gt;Jacob, Meenu Mariam&lt;/author&gt;&lt;author&gt;Sillanpää, Mika&lt;/author&gt;&lt;author&gt;Dayanandan, Nanditha&lt;/author&gt;&lt;/authors&gt;&lt;/contributors&gt;&lt;titles&gt;&lt;title&gt;Global impact of COVID-19 on agriculture: role of sustainable agriculture and digital farming&lt;/title&gt;&lt;secondary-title&gt;Environmental Science and Pollution Research&lt;/secondary-title&gt;&lt;/titles&gt;&lt;periodical&gt;&lt;full-title&gt;Environmental Science and Pollution Research&lt;/full-title&gt;&lt;/periodical&gt;&lt;pages&gt;42509-42525&lt;/pages&gt;&lt;volume&gt;30&lt;/volume&gt;&lt;number&gt;15&lt;/number&gt;&lt;dates&gt;&lt;year&gt;2023&lt;/year&gt;&lt;pub-dates&gt;&lt;date&gt;2023/03/01&lt;/date&gt;&lt;/pub-dates&gt;&lt;/dates&gt;&lt;isbn&gt;1614-7499&lt;/isbn&gt;&lt;urls&gt;&lt;related-urls&gt;&lt;url&gt;https://doi.org/10.1007/s11356-022-19358-w&lt;/url&gt;&lt;/related-urls&gt;&lt;/urls&gt;&lt;electronic-resource-num&gt;10.1007/s11356-022-19358-w&lt;/electronic-resource-num&gt;&lt;/record&gt;&lt;/Cite&gt;&lt;/EndNote&gt;</w:instrText>
      </w:r>
      <w:r w:rsidR="00E64B94">
        <w:fldChar w:fldCharType="separate"/>
      </w:r>
      <w:r w:rsidR="00C824FF">
        <w:rPr>
          <w:noProof/>
        </w:rPr>
        <w:t>(177)</w:t>
      </w:r>
      <w:r w:rsidR="00E64B94">
        <w:fldChar w:fldCharType="end"/>
      </w:r>
      <w:r w:rsidR="005A66C4" w:rsidRPr="00E64B94">
        <w:t>.</w:t>
      </w:r>
      <w:r w:rsidR="009D0933" w:rsidRPr="009D0933">
        <w:t xml:space="preserve">  </w:t>
      </w:r>
    </w:p>
    <w:p w14:paraId="003AAFE2" w14:textId="77777777" w:rsidR="000E00FD" w:rsidRPr="000E00FD" w:rsidRDefault="000E00FD" w:rsidP="00E802DE">
      <w:pPr>
        <w:bidi w:val="0"/>
        <w:jc w:val="both"/>
        <w:rPr>
          <w:b/>
          <w:bCs/>
          <w:i/>
          <w:iCs/>
          <w:u w:val="single"/>
        </w:rPr>
      </w:pPr>
      <w:r w:rsidRPr="000E00FD">
        <w:rPr>
          <w:b/>
          <w:bCs/>
          <w:i/>
          <w:iCs/>
          <w:u w:val="single"/>
        </w:rPr>
        <w:t>Energy</w:t>
      </w:r>
    </w:p>
    <w:p w14:paraId="590B3451" w14:textId="57A670C4" w:rsidR="0024219A" w:rsidRPr="00B97C33" w:rsidRDefault="005D2304" w:rsidP="00E802DE">
      <w:pPr>
        <w:bidi w:val="0"/>
        <w:jc w:val="both"/>
      </w:pPr>
      <w:r w:rsidRPr="005D2304">
        <w:t>The spread of SARS-CoV-2 impacted negatively the economic growth of many countries. For example, according to the International Energy Agency (IEA) report published in 2020, the U.S. gross domestic product (GDP) decreased by 7.4% in 2020. As a result of the economic slowdown, energy consumption saw a worldwide reduction. Of note, the pattern of energy consumption differed across countries. Travel restrictions and lockdowns had a considerable influence on energy demand and consequently on the need for oil and other forms of energy. By mid-April 2020, weekly energy demand had fallen by 25% for countries in complete lockdown and 18% for those in partial lockdown. The fall in demand led to a sharp fall in the price of natural gas and oil, reaching a decade low in April 2021 as the virus spread around the world. Renewable energy proved to be more resilient than other forms of energy. Electricity systems increased the shares of renewables in their operation, as they operated effectively, albeit under reduced load conditions</w:t>
      </w:r>
      <w:r w:rsidR="0024219A">
        <w:t xml:space="preserve"> </w:t>
      </w:r>
      <w:r w:rsidR="0024219A">
        <w:fldChar w:fldCharType="begin"/>
      </w:r>
      <w:r w:rsidR="00E6416D">
        <w:instrText xml:space="preserve"> ADDIN EN.CITE &lt;EndNote&gt;&lt;Cite&gt;&lt;Author&gt;(IEA)&lt;/Author&gt;&lt;Year&gt;2022&lt;/Year&gt;&lt;RecNum&gt;207&lt;/RecNum&gt;&lt;DisplayText&gt;(178, 179)&lt;/DisplayText&gt;&lt;record&gt;&lt;rec-number&gt;207&lt;/rec-number&gt;&lt;foreign-keys&gt;&lt;key app="EN" db-id="9f0ep50sjvzxw0eftao5z25xraxsfesvwrdt" timestamp="1685945322"&gt;207&lt;/key&gt;&lt;/foreign-keys&gt;&lt;ref-type name="Web Page"&gt;12&lt;/ref-type&gt;&lt;contributors&gt;&lt;authors&gt;&lt;author&gt;International Energy Agency (IEA)&lt;/author&gt;&lt;/authors&gt;&lt;/contributors&gt;&lt;titles&gt;&lt;title&gt;World Energy Outlook 2022&lt;/title&gt;&lt;/titles&gt;&lt;volume&gt;2023&lt;/volume&gt;&lt;number&gt;May 30&lt;/number&gt;&lt;dates&gt;&lt;year&gt;2022&lt;/year&gt;&lt;/dates&gt;&lt;urls&gt;&lt;related-urls&gt;&lt;url&gt;&lt;style face="underline" font="default" size="100%"&gt;https://www.iea.org/reports/world-energy-outlook-2022&lt;/style&gt;&lt;/url&gt;&lt;/related-urls&gt;&lt;/urls&gt;&lt;/record&gt;&lt;/Cite&gt;&lt;Cite&gt;&lt;Author&gt;Guido Guida&lt;/Author&gt;&lt;Year&gt;2020&lt;/Year&gt;&lt;RecNum&gt;208&lt;/RecNum&gt;&lt;record&gt;&lt;rec-number&gt;208&lt;/rec-number&gt;&lt;foreign-keys&gt;&lt;key app="EN" db-id="9f0ep50sjvzxw0eftao5z25xraxsfesvwrdt" timestamp="1685945463"&gt;208&lt;/key&gt;&lt;/foreign-keys&gt;&lt;ref-type name="Web Page"&gt;12&lt;/ref-type&gt;&lt;contributors&gt;&lt;authors&gt;&lt;author&gt;Guido Guida, Nikos Hatziargyriou, Eliano Russo&lt;/author&gt;&lt;/authors&gt;&lt;/contributors&gt;&lt;titles&gt;&lt;title&gt;ETIP SNET views on post COVID 19 recovery&lt;/title&gt;&lt;/titles&gt;&lt;volume&gt;2023&lt;/volume&gt;&lt;number&gt;May 30&lt;/number&gt;&lt;dates&gt;&lt;year&gt;2020&lt;/year&gt;&lt;/dates&gt;&lt;urls&gt;&lt;related-urls&gt;&lt;url&gt;&lt;style face="underline" font="default" size="100%"&gt;https://smart-networks-energy-transition.ec.europa.eu/news/etip-snet-views-post-covid-19-recovery&lt;/style&gt;&lt;/url&gt;&lt;/related-urls&gt;&lt;/urls&gt;&lt;/record&gt;&lt;/Cite&gt;&lt;/EndNote&gt;</w:instrText>
      </w:r>
      <w:r w:rsidR="0024219A">
        <w:fldChar w:fldCharType="separate"/>
      </w:r>
      <w:r w:rsidR="00E6416D">
        <w:rPr>
          <w:noProof/>
        </w:rPr>
        <w:t>(178, 179)</w:t>
      </w:r>
      <w:r w:rsidR="0024219A">
        <w:fldChar w:fldCharType="end"/>
      </w:r>
      <w:r w:rsidR="0024219A" w:rsidRPr="00B97C33">
        <w:t>.</w:t>
      </w:r>
    </w:p>
    <w:p w14:paraId="03AF4382" w14:textId="189ABEF0" w:rsidR="0024219A" w:rsidRPr="00B97C33" w:rsidRDefault="00502600" w:rsidP="00E802DE">
      <w:pPr>
        <w:bidi w:val="0"/>
        <w:jc w:val="both"/>
      </w:pPr>
      <w:r>
        <w:t>Additionally</w:t>
      </w:r>
      <w:r w:rsidR="005D2304" w:rsidRPr="005D2304">
        <w:t>, the pandemic has revealed the crucial role of energy in current society. Without energy, vital functions of the health system and the critical telecommunication system would collapse. Given the surplus of energy supplies, the importance of efficient, resilient energy networks for the transmission and distribution of electrical energy in such extreme conditions cannot be overstated. During the pandemic, the network operators have taken successful mitigation measures to ensure continuity and maximization of operations both for field and office activities. In some cases, grid maintenance works have been postponed or cancelled, due to travel restrictions without risking system operation in short or medium terms. Moreover, hygiene and sanitary measures, especially for operational staff and travel restriction or cancellation of arrangements to prevent virus contamination, have been imposed. The transmission and distribution supply industry has been able to continue its essential operations to provide network operators with the necessary equipment and services, although its activity has been affected by reduced market demand and supply chain disruptions</w:t>
      </w:r>
      <w:r w:rsidR="0024219A">
        <w:t xml:space="preserve"> </w:t>
      </w:r>
      <w:r w:rsidR="0024219A">
        <w:fldChar w:fldCharType="begin"/>
      </w:r>
      <w:r w:rsidR="00E6416D">
        <w:instrText xml:space="preserve"> ADDIN EN.CITE &lt;EndNote&gt;&lt;Cite&gt;&lt;Author&gt;(IRENA)&lt;/Author&gt;&lt;Year&gt;2020&lt;/Year&gt;&lt;RecNum&gt;209&lt;/RecNum&gt;&lt;DisplayText&gt;(180)&lt;/DisplayText&gt;&lt;record&gt;&lt;rec-number&gt;209&lt;/rec-number&gt;&lt;foreign-keys&gt;&lt;key app="EN" db-id="9f0ep50sjvzxw0eftao5z25xraxsfesvwrdt" timestamp="1685945644"&gt;209&lt;/key&gt;&lt;/foreign-keys&gt;&lt;ref-type name="Web Page"&gt;12&lt;/ref-type&gt;&lt;contributors&gt;&lt;authors&gt;&lt;author&gt;International Renewable Energy Agency (IRENA)&lt;/author&gt;&lt;/authors&gt;&lt;/contributors&gt;&lt;titles&gt;&lt;title&gt;Post-COVID recovery: An agenda for resilience, development and equality&lt;/title&gt;&lt;/titles&gt;&lt;volume&gt;2023&lt;/volume&gt;&lt;number&gt;May 30&lt;/number&gt;&lt;dates&gt;&lt;year&gt;2020&lt;/year&gt;&lt;/dates&gt;&lt;isbn&gt;978-92-9260-245-1&lt;/isbn&gt;&lt;urls&gt;&lt;related-urls&gt;&lt;url&gt;&lt;style face="underline" font="default" size="100%"&gt;https://www.irena.org/publications/2020/Jun/Post-COVID-Recovery&lt;/style&gt;&lt;/url&gt;&lt;/related-urls&gt;&lt;/urls&gt;&lt;/record&gt;&lt;/Cite&gt;&lt;/EndNote&gt;</w:instrText>
      </w:r>
      <w:r w:rsidR="0024219A">
        <w:fldChar w:fldCharType="separate"/>
      </w:r>
      <w:r w:rsidR="00E6416D">
        <w:rPr>
          <w:noProof/>
        </w:rPr>
        <w:t>(180)</w:t>
      </w:r>
      <w:r w:rsidR="0024219A">
        <w:fldChar w:fldCharType="end"/>
      </w:r>
      <w:r w:rsidR="0024219A" w:rsidRPr="00B97C33">
        <w:t>.</w:t>
      </w:r>
    </w:p>
    <w:p w14:paraId="5EC15763" w14:textId="62771BD4" w:rsidR="0024219A" w:rsidRPr="00B97C33" w:rsidRDefault="005D2304" w:rsidP="00E802DE">
      <w:pPr>
        <w:bidi w:val="0"/>
        <w:jc w:val="both"/>
      </w:pPr>
      <w:r w:rsidRPr="005D2304">
        <w:t>The global economy recovered at record speed in 2021. As energy intensity improvements were postponed, global energy demand increased by 5.4%, and the demand for all the fossil fuels grew by at least 5% in 2021. The historic plunge in global energy consumption in the early months of 2020 that drove the price of many fossil fuels to their lowest level in decades have rebounded fast since mid‐2021. Oil prices have been back around or above USD 100/barrel, and coal and natural gas prices have reached record levels</w:t>
      </w:r>
      <w:r w:rsidR="0024219A">
        <w:t xml:space="preserve"> </w:t>
      </w:r>
      <w:r w:rsidR="0024219A">
        <w:fldChar w:fldCharType="begin"/>
      </w:r>
      <w:r w:rsidR="00E6416D">
        <w:instrText xml:space="preserve"> ADDIN EN.CITE &lt;EndNote&gt;&lt;Cite&gt;&lt;Author&gt;(IEA)&lt;/Author&gt;&lt;Year&gt;2022&lt;/Year&gt;&lt;RecNum&gt;207&lt;/RecNum&gt;&lt;DisplayText&gt;(178)&lt;/DisplayText&gt;&lt;record&gt;&lt;rec-number&gt;207&lt;/rec-number&gt;&lt;foreign-keys&gt;&lt;key app="EN" db-id="9f0ep50sjvzxw0eftao5z25xraxsfesvwrdt" timestamp="1685945322"&gt;207&lt;/key&gt;&lt;/foreign-keys&gt;&lt;ref-type name="Web Page"&gt;12&lt;/ref-type&gt;&lt;contributors&gt;&lt;authors&gt;&lt;author&gt;International Energy Agency (IEA)&lt;/author&gt;&lt;/authors&gt;&lt;/contributors&gt;&lt;titles&gt;&lt;title&gt;World Energy Outlook 2022&lt;/title&gt;&lt;/titles&gt;&lt;volume&gt;2023&lt;/volume&gt;&lt;number&gt;May 30&lt;/number&gt;&lt;dates&gt;&lt;year&gt;2022&lt;/year&gt;&lt;/dates&gt;&lt;urls&gt;&lt;related-urls&gt;&lt;url&gt;&lt;style face="underline" font="default" size="100%"&gt;https://www.iea.org/reports/world-energy-outlook-2022&lt;/style&gt;&lt;/url&gt;&lt;/related-urls&gt;&lt;/urls&gt;&lt;/record&gt;&lt;/Cite&gt;&lt;/EndNote&gt;</w:instrText>
      </w:r>
      <w:r w:rsidR="0024219A">
        <w:fldChar w:fldCharType="separate"/>
      </w:r>
      <w:r w:rsidR="00E6416D">
        <w:rPr>
          <w:noProof/>
        </w:rPr>
        <w:t>(178)</w:t>
      </w:r>
      <w:r w:rsidR="0024219A">
        <w:fldChar w:fldCharType="end"/>
      </w:r>
      <w:r w:rsidR="0024219A" w:rsidRPr="00B97C33">
        <w:t xml:space="preserve">. </w:t>
      </w:r>
    </w:p>
    <w:p w14:paraId="3A425837" w14:textId="589EF244" w:rsidR="0024219A" w:rsidRPr="00B97C33" w:rsidRDefault="005D2304" w:rsidP="00E802DE">
      <w:pPr>
        <w:bidi w:val="0"/>
        <w:jc w:val="both"/>
      </w:pPr>
      <w:r w:rsidRPr="005D2304">
        <w:t>Surging energy demand was in part met by increased use of coal, resulting in a jump in emissions in 2021, the largest annual increase in global CO2 emissions from the energy sector ever recorded.  This contrasted with a fall of about 8% in carbon dioxide (CO2) emissions growth in 2020 compared to 2019, the largest annual drop since the Second World War. The rebound of global economy among other factors, like the impact of weather‐related events on demand and electricity generation, has led to a global energy crisis with energy prices touching record levels in many markets. The global energy crisis has hurt households, industries, and entire economies around the world, with the poorest and most vulnerable suffering particular hardship. One of the striking results of the combination of the COVID-19 pandemic and the energy crisis is a reversal of global progress on electricity access for the first time in more than a decade</w:t>
      </w:r>
      <w:r w:rsidR="0024219A">
        <w:t xml:space="preserve"> </w:t>
      </w:r>
      <w:r w:rsidR="0024219A">
        <w:fldChar w:fldCharType="begin"/>
      </w:r>
      <w:r w:rsidR="00E6416D">
        <w:instrText xml:space="preserve"> ADDIN EN.CITE &lt;EndNote&gt;&lt;Cite&gt;&lt;Author&gt;(IEA)&lt;/Author&gt;&lt;Year&gt;2022&lt;/Year&gt;&lt;RecNum&gt;207&lt;/RecNum&gt;&lt;DisplayText&gt;(178)&lt;/DisplayText&gt;&lt;record&gt;&lt;rec-number&gt;207&lt;/rec-number&gt;&lt;foreign-keys&gt;&lt;key app="EN" db-id="9f0ep50sjvzxw0eftao5z25xraxsfesvwrdt" timestamp="1685945322"&gt;207&lt;/key&gt;&lt;/foreign-keys&gt;&lt;ref-type name="Web Page"&gt;12&lt;/ref-type&gt;&lt;contributors&gt;&lt;authors&gt;&lt;author&gt;International Energy Agency (IEA)&lt;/author&gt;&lt;/authors&gt;&lt;/contributors&gt;&lt;titles&gt;&lt;title&gt;World Energy Outlook 2022&lt;/title&gt;&lt;/titles&gt;&lt;volume&gt;2023&lt;/volume&gt;&lt;number&gt;May 30&lt;/number&gt;&lt;dates&gt;&lt;year&gt;2022&lt;/year&gt;&lt;/dates&gt;&lt;urls&gt;&lt;related-urls&gt;&lt;url&gt;&lt;style face="underline" font="default" size="100%"&gt;https://www.iea.org/reports/world-energy-outlook-2022&lt;/style&gt;&lt;/url&gt;&lt;/related-urls&gt;&lt;/urls&gt;&lt;/record&gt;&lt;/Cite&gt;&lt;/EndNote&gt;</w:instrText>
      </w:r>
      <w:r w:rsidR="0024219A">
        <w:fldChar w:fldCharType="separate"/>
      </w:r>
      <w:r w:rsidR="00E6416D">
        <w:rPr>
          <w:noProof/>
        </w:rPr>
        <w:t>(178)</w:t>
      </w:r>
      <w:r w:rsidR="0024219A">
        <w:fldChar w:fldCharType="end"/>
      </w:r>
      <w:r w:rsidR="0024219A" w:rsidRPr="00B97C33">
        <w:t>.</w:t>
      </w:r>
    </w:p>
    <w:p w14:paraId="26B31055" w14:textId="29BE75D8" w:rsidR="00B97C33" w:rsidRDefault="0024219A" w:rsidP="00E802DE">
      <w:pPr>
        <w:bidi w:val="0"/>
        <w:jc w:val="both"/>
      </w:pPr>
      <w:r w:rsidRPr="00B97C33">
        <w:lastRenderedPageBreak/>
        <w:t xml:space="preserve">The increasing trend of energy prices was exacerbated in early 2022 by the Ukraine conflict, </w:t>
      </w:r>
      <w:r w:rsidR="005D2304">
        <w:t>pointing to</w:t>
      </w:r>
      <w:r w:rsidRPr="00B97C33">
        <w:t xml:space="preserve"> the need for increased energy security by reducing </w:t>
      </w:r>
      <w:r>
        <w:t xml:space="preserve">dependence on imported fuels </w:t>
      </w:r>
      <w:r>
        <w:fldChar w:fldCharType="begin"/>
      </w:r>
      <w:r w:rsidR="00E6416D">
        <w:instrText xml:space="preserve"> ADDIN EN.CITE &lt;EndNote&gt;&lt;Cite&gt;&lt;Author&gt;(IEA)&lt;/Author&gt;&lt;Year&gt;2022&lt;/Year&gt;&lt;RecNum&gt;207&lt;/RecNum&gt;&lt;DisplayText&gt;(178)&lt;/DisplayText&gt;&lt;record&gt;&lt;rec-number&gt;207&lt;/rec-number&gt;&lt;foreign-keys&gt;&lt;key app="EN" db-id="9f0ep50sjvzxw0eftao5z25xraxsfesvwrdt" timestamp="1685945322"&gt;207&lt;/key&gt;&lt;/foreign-keys&gt;&lt;ref-type name="Web Page"&gt;12&lt;/ref-type&gt;&lt;contributors&gt;&lt;authors&gt;&lt;author&gt;International Energy Agency (IEA)&lt;/author&gt;&lt;/authors&gt;&lt;/contributors&gt;&lt;titles&gt;&lt;title&gt;World Energy Outlook 2022&lt;/title&gt;&lt;/titles&gt;&lt;volume&gt;2023&lt;/volume&gt;&lt;number&gt;May 30&lt;/number&gt;&lt;dates&gt;&lt;year&gt;2022&lt;/year&gt;&lt;/dates&gt;&lt;urls&gt;&lt;related-urls&gt;&lt;url&gt;&lt;style face="underline" font="default" size="100%"&gt;https://www.iea.org/reports/world-energy-outlook-2022&lt;/style&gt;&lt;/url&gt;&lt;/related-urls&gt;&lt;/urls&gt;&lt;/record&gt;&lt;/Cite&gt;&lt;/EndNote&gt;</w:instrText>
      </w:r>
      <w:r>
        <w:fldChar w:fldCharType="separate"/>
      </w:r>
      <w:r w:rsidR="00E6416D">
        <w:rPr>
          <w:noProof/>
        </w:rPr>
        <w:t>(178)</w:t>
      </w:r>
      <w:r>
        <w:fldChar w:fldCharType="end"/>
      </w:r>
      <w:r w:rsidRPr="00B97C33">
        <w:t>.  Moreover, concerns about climate change have led several countries to accelerate their plans to reach net zero emissions through faster deployment of renewable energy sources, both in</w:t>
      </w:r>
      <w:r>
        <w:t xml:space="preserve"> the power sector and beyond </w:t>
      </w:r>
      <w:r>
        <w:fldChar w:fldCharType="begin"/>
      </w:r>
      <w:r w:rsidR="00E6416D">
        <w:instrText xml:space="preserve"> ADDIN EN.CITE &lt;EndNote&gt;&lt;Cite&gt;&lt;Author&gt;Guido Guida&lt;/Author&gt;&lt;Year&gt;2020&lt;/Year&gt;&lt;RecNum&gt;208&lt;/RecNum&gt;&lt;DisplayText&gt;(179)&lt;/DisplayText&gt;&lt;record&gt;&lt;rec-number&gt;208&lt;/rec-number&gt;&lt;foreign-keys&gt;&lt;key app="EN" db-id="9f0ep50sjvzxw0eftao5z25xraxsfesvwrdt" timestamp="1685945463"&gt;208&lt;/key&gt;&lt;/foreign-keys&gt;&lt;ref-type name="Web Page"&gt;12&lt;/ref-type&gt;&lt;contributors&gt;&lt;authors&gt;&lt;author&gt;Guido Guida, Nikos Hatziargyriou, Eliano Russo&lt;/author&gt;&lt;/authors&gt;&lt;/contributors&gt;&lt;titles&gt;&lt;title&gt;ETIP SNET views on post COVID 19 recovery&lt;/title&gt;&lt;/titles&gt;&lt;volume&gt;2023&lt;/volume&gt;&lt;number&gt;May 30&lt;/number&gt;&lt;dates&gt;&lt;year&gt;2020&lt;/year&gt;&lt;/dates&gt;&lt;urls&gt;&lt;related-urls&gt;&lt;url&gt;&lt;style face="underline" font="default" size="100%"&gt;https://smart-networks-energy-transition.ec.europa.eu/news/etip-snet-views-post-covid-19-recovery&lt;/style&gt;&lt;/url&gt;&lt;/related-urls&gt;&lt;/urls&gt;&lt;/record&gt;&lt;/Cite&gt;&lt;/EndNote&gt;</w:instrText>
      </w:r>
      <w:r>
        <w:fldChar w:fldCharType="separate"/>
      </w:r>
      <w:r w:rsidR="00E6416D">
        <w:rPr>
          <w:noProof/>
        </w:rPr>
        <w:t>(179)</w:t>
      </w:r>
      <w:r>
        <w:fldChar w:fldCharType="end"/>
      </w:r>
      <w:r w:rsidRPr="00B97C33">
        <w:t>.</w:t>
      </w:r>
    </w:p>
    <w:p w14:paraId="775909D3" w14:textId="59C5AAC2" w:rsidR="005D2304" w:rsidRDefault="000E00FD" w:rsidP="00E802DE">
      <w:pPr>
        <w:bidi w:val="0"/>
        <w:jc w:val="both"/>
      </w:pPr>
      <w:r w:rsidRPr="0024219A">
        <w:t xml:space="preserve">During the pandemic, forced stays at home increased, and therefore, the management of energy consumption </w:t>
      </w:r>
      <w:r w:rsidR="00D179B1" w:rsidRPr="0024219A">
        <w:t>became</w:t>
      </w:r>
      <w:r w:rsidRPr="0024219A">
        <w:t xml:space="preserve"> </w:t>
      </w:r>
      <w:r w:rsidR="00C6145F" w:rsidRPr="0024219A">
        <w:t>crucial</w:t>
      </w:r>
      <w:r w:rsidR="00520DF2" w:rsidRPr="0024219A">
        <w:t xml:space="preserve"> </w:t>
      </w:r>
      <w:r w:rsidR="00520DF2" w:rsidRPr="0024219A">
        <w:fldChar w:fldCharType="begin"/>
      </w:r>
      <w:r w:rsidR="00E6416D">
        <w:instrText xml:space="preserve"> ADDIN EN.CITE &lt;EndNote&gt;&lt;Cite&gt;&lt;Author&gt;Karami&lt;/Author&gt;&lt;Year&gt;2014&lt;/Year&gt;&lt;RecNum&gt;124&lt;/RecNum&gt;&lt;DisplayText&gt;(181)&lt;/DisplayText&gt;&lt;record&gt;&lt;rec-number&gt;124&lt;/rec-number&gt;&lt;foreign-keys&gt;&lt;key app="EN" db-id="9f0ep50sjvzxw0eftao5z25xraxsfesvwrdt" timestamp="1684480822"&gt;124&lt;/key&gt;&lt;/foreign-keys&gt;&lt;ref-type name="Journal Article"&gt;17&lt;/ref-type&gt;&lt;contributors&gt;&lt;authors&gt;&lt;author&gt;Karami, Hossein&lt;/author&gt;&lt;author&gt;Sanjari, Mohammad Javad&lt;/author&gt;&lt;author&gt;Hosseinian, Seyed Hossein&lt;/author&gt;&lt;author&gt;Gharehpetian, Gevorg B&lt;/author&gt;&lt;/authors&gt;&lt;/contributors&gt;&lt;titles&gt;&lt;title&gt;An optimal dispatch algorithm for managing residential distributed energy resources&lt;/title&gt;&lt;secondary-title&gt;IEEE Transactions on Smart Grid&lt;/secondary-title&gt;&lt;/titles&gt;&lt;periodical&gt;&lt;full-title&gt;IEEE Transactions on Smart Grid&lt;/full-title&gt;&lt;/periodical&gt;&lt;pages&gt;2360-2367&lt;/pages&gt;&lt;volume&gt;5&lt;/volume&gt;&lt;number&gt;5&lt;/number&gt;&lt;dates&gt;&lt;year&gt;2014&lt;/year&gt;&lt;/dates&gt;&lt;isbn&gt;1949-3053&lt;/isbn&gt;&lt;urls&gt;&lt;/urls&gt;&lt;/record&gt;&lt;/Cite&gt;&lt;/EndNote&gt;</w:instrText>
      </w:r>
      <w:r w:rsidR="00520DF2" w:rsidRPr="0024219A">
        <w:fldChar w:fldCharType="separate"/>
      </w:r>
      <w:r w:rsidR="00E6416D">
        <w:rPr>
          <w:noProof/>
        </w:rPr>
        <w:t>(181)</w:t>
      </w:r>
      <w:r w:rsidR="00520DF2" w:rsidRPr="0024219A">
        <w:fldChar w:fldCharType="end"/>
      </w:r>
      <w:r w:rsidRPr="0024219A">
        <w:t xml:space="preserve">. </w:t>
      </w:r>
      <w:r w:rsidR="005D2304" w:rsidRPr="005D2304">
        <w:t>As a solution for solving this challenge, Smart Homes provide a solution in the framework of Smart Grid and Smart Cities</w:t>
      </w:r>
      <w:r w:rsidR="00520DF2">
        <w:t xml:space="preserve"> </w:t>
      </w:r>
      <w:r w:rsidR="00927F67">
        <w:fldChar w:fldCharType="begin"/>
      </w:r>
      <w:r w:rsidR="00E6416D">
        <w:instrText xml:space="preserve"> ADDIN EN.CITE &lt;EndNote&gt;&lt;Cite&gt;&lt;Author&gt;El-Dessouki&lt;/Author&gt;&lt;Year&gt;2021&lt;/Year&gt;&lt;RecNum&gt;125&lt;/RecNum&gt;&lt;DisplayText&gt;(182)&lt;/DisplayText&gt;&lt;record&gt;&lt;rec-number&gt;125&lt;/rec-number&gt;&lt;foreign-keys&gt;&lt;key app="EN" db-id="9f0ep50sjvzxw0eftao5z25xraxsfesvwrdt" timestamp="1684480944"&gt;125&lt;/key&gt;&lt;/foreign-keys&gt;&lt;ref-type name="Conference Proceedings"&gt;10&lt;/ref-type&gt;&lt;contributors&gt;&lt;authors&gt;&lt;author&gt;I. El-Dessouki&lt;/author&gt;&lt;author&gt;N. Saeed&lt;/author&gt;&lt;/authors&gt;&lt;/contributors&gt;&lt;titles&gt;&lt;title&gt;Smart Grid Integration into Smart Cities&lt;/title&gt;&lt;secondary-title&gt;2021 IEEE International Smart Cities Conference (ISC2)&lt;/secondary-title&gt;&lt;alt-title&gt;2021 IEEE International Smart Cities Conference (ISC2)&lt;/alt-title&gt;&lt;/titles&gt;&lt;pages&gt;1-4&lt;/pages&gt;&lt;dates&gt;&lt;year&gt;2021&lt;/year&gt;&lt;pub-dates&gt;&lt;date&gt;7-10 Sept. 2021&lt;/date&gt;&lt;/pub-dates&gt;&lt;/dates&gt;&lt;isbn&gt;2687-8860&lt;/isbn&gt;&lt;urls&gt;&lt;/urls&gt;&lt;electronic-resource-num&gt;10.1109/ISC253183.2021.9562769&lt;/electronic-resource-num&gt;&lt;/record&gt;&lt;/Cite&gt;&lt;/EndNote&gt;</w:instrText>
      </w:r>
      <w:r w:rsidR="00927F67">
        <w:fldChar w:fldCharType="separate"/>
      </w:r>
      <w:r w:rsidR="00E6416D">
        <w:rPr>
          <w:noProof/>
        </w:rPr>
        <w:t>(182)</w:t>
      </w:r>
      <w:r w:rsidR="00927F67">
        <w:fldChar w:fldCharType="end"/>
      </w:r>
      <w:r>
        <w:t xml:space="preserve">. </w:t>
      </w:r>
      <w:r w:rsidR="005D2304">
        <w:t xml:space="preserve">In a smart grid framework, it is possible to realize the e-health infrastructure, distance working, and e-learning, while also tracing the ill people in the city (a very important consideration during the outbreak of infectious diseases). Investment in infrastructures for the development of Smart Grids and Smart Cities will play a key role in future outbreaks of infectious diseases. </w:t>
      </w:r>
    </w:p>
    <w:p w14:paraId="56EF90C6" w14:textId="60065ECF" w:rsidR="008E4C43" w:rsidRDefault="005D2304" w:rsidP="00E802DE">
      <w:pPr>
        <w:bidi w:val="0"/>
        <w:jc w:val="both"/>
      </w:pPr>
      <w:r>
        <w:t>In some parts of the world, political institutions have invested a large portion of public savings to carry out an energy and ecological transition. For example, Next Generation EU (NGEU) is the European Union economic recovery package to support the EU member states in recovering from the COVID-19 pandemic, especially those that have been particularly hard hit. The instrument is worth €750 billion and, among various initiatives, the complete substitution of combustion vehicles with electric ones has been decided and will be fully adopted since 2035. This has pushed academician to find new rechargeable battery solutions, in terms of safety, recycling, raw materials, and engineering</w:t>
      </w:r>
      <w:r w:rsidR="00224309" w:rsidRPr="00224309">
        <w:t xml:space="preserve"> </w:t>
      </w:r>
      <w:r w:rsidR="00224309" w:rsidRPr="00224309">
        <w:fldChar w:fldCharType="begin">
          <w:fldData xml:space="preserve">PEVuZE5vdGU+PENpdGU+PEF1dGhvcj5GYWdpb2xhcmk8L0F1dGhvcj48WWVhcj4yMDIyPC9ZZWFy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==
</w:fldData>
        </w:fldChar>
      </w:r>
      <w:r w:rsidR="00E6416D">
        <w:instrText xml:space="preserve"> ADDIN EN.CITE </w:instrText>
      </w:r>
      <w:r w:rsidR="00E6416D">
        <w:fldChar w:fldCharType="begin">
          <w:fldData xml:space="preserve">PEVuZE5vdGU+PENpdGU+PEF1dGhvcj5GYWdpb2xhcmk8L0F1dGhvcj48WWVhcj4yMDIyPC9ZZWFy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==
</w:fldData>
        </w:fldChar>
      </w:r>
      <w:r w:rsidR="00E6416D">
        <w:instrText xml:space="preserve"> ADDIN EN.CITE.DATA </w:instrText>
      </w:r>
      <w:r w:rsidR="00E6416D">
        <w:fldChar w:fldCharType="end"/>
      </w:r>
      <w:r w:rsidR="00224309" w:rsidRPr="00224309">
        <w:fldChar w:fldCharType="separate"/>
      </w:r>
      <w:r w:rsidR="00E6416D">
        <w:rPr>
          <w:noProof/>
        </w:rPr>
        <w:t>(183-185)</w:t>
      </w:r>
      <w:r w:rsidR="00224309" w:rsidRPr="00224309">
        <w:fldChar w:fldCharType="end"/>
      </w:r>
      <w:r w:rsidR="008E4C43" w:rsidRPr="00224309">
        <w:t xml:space="preserve">. </w:t>
      </w:r>
    </w:p>
    <w:p w14:paraId="1886624D" w14:textId="77777777" w:rsidR="00E6416D" w:rsidRPr="00376027" w:rsidRDefault="00E6416D" w:rsidP="00E802DE">
      <w:pPr>
        <w:bidi w:val="0"/>
        <w:jc w:val="both"/>
        <w:rPr>
          <w:b/>
          <w:bCs/>
          <w:i/>
          <w:iCs/>
          <w:u w:val="single"/>
        </w:rPr>
      </w:pPr>
      <w:r>
        <w:rPr>
          <w:b/>
          <w:bCs/>
          <w:i/>
          <w:iCs/>
          <w:u w:val="single"/>
        </w:rPr>
        <w:t>Ocean and Marine Studies</w:t>
      </w:r>
    </w:p>
    <w:p w14:paraId="7675E322" w14:textId="269ECD1C" w:rsidR="00E6416D" w:rsidRPr="00376027" w:rsidRDefault="00E6416D" w:rsidP="00E802DE">
      <w:pPr>
        <w:bidi w:val="0"/>
        <w:jc w:val="both"/>
      </w:pPr>
      <w:r w:rsidRPr="00B75050">
        <w:t>Humans have become increasingly reliant on the ocean, which covers 70% of the planet. Thus, it is not surprising to find ocean interactions with SARS-CoV-2 in multiple ways – both positive and negative. Marine scientists have made numerous contributions regarding the COVID-19 transmission, detection, and the search for drug treatment. Early work by scientists at University of California San Diego identified the airborne transmission of the COVID-19 that confirms the effectiveness of masking</w:t>
      </w:r>
      <w:r>
        <w:t xml:space="preserve"> </w:t>
      </w:r>
      <w:r>
        <w:fldChar w:fldCharType="begin">
          <w:fldData xml:space="preserve">PEVuZE5vdGU+PENpdGU+PEF1dGhvcj5QcmF0aGVyPC9BdXRob3I+PFllYXI+MjAyMDwvWWVhcj48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zAz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QcmF0aGVyPC9BdXRob3I+PFllYXI+MjAyMDwvWWVhcj48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zAz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Pr>
          <w:noProof/>
        </w:rPr>
        <w:t>(186)</w:t>
      </w:r>
      <w:r>
        <w:fldChar w:fldCharType="end"/>
      </w:r>
      <w:r w:rsidRPr="00376027">
        <w:t xml:space="preserve">, and pioneered the surveillance and early detection of </w:t>
      </w:r>
      <w:r>
        <w:t>the COVID-19</w:t>
      </w:r>
      <w:r w:rsidRPr="00376027">
        <w:t xml:space="preserve"> using campus wastewater</w:t>
      </w:r>
      <w:r>
        <w:t xml:space="preserve"> </w:t>
      </w:r>
      <w:r>
        <w:fldChar w:fldCharType="begin">
          <w:fldData xml:space="preserve">PEVuZE5vdGU+PENpdGU+PEF1dGhvcj5LYXJ0aGlrZXlhbjwvQXV0aG9yPjxZZWFyPjIwMjE8L1ll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LYXJ0aGlrZXlhbjwvQXV0aG9yPjxZZWFyPjIwMjE8L1ll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187)</w:t>
      </w:r>
      <w:r>
        <w:fldChar w:fldCharType="end"/>
      </w:r>
      <w:r w:rsidRPr="00376027">
        <w:t xml:space="preserve">. </w:t>
      </w:r>
      <w:r w:rsidRPr="00B75050">
        <w:t>Active compounds derived from marine organisms, including flavonoids, tannins, alkaloids, terpenoids, peptides, lectins, polysaccharides, and lipids, have been found to influence the COVID-19 entry into cells, replication, and release from cells. Marine sponges and algae in particular produce RNA-dependent RNA polymerase (</w:t>
      </w:r>
      <w:proofErr w:type="spellStart"/>
      <w:r w:rsidRPr="00B75050">
        <w:t>RdRp</w:t>
      </w:r>
      <w:proofErr w:type="spellEnd"/>
      <w:r w:rsidRPr="00B75050">
        <w:t>) inhibitors or exhibit general anti-viral properties</w:t>
      </w:r>
      <w:r>
        <w:t xml:space="preserve"> </w:t>
      </w:r>
      <w:r>
        <w:fldChar w:fldCharType="begin">
          <w:fldData xml:space="preserve">PEVuZE5vdGU+PENpdGU+PEF1dGhvcj5HZWFoY2hhbjwvQXV0aG9yPjxZZWFyPjIwMjE8L1llYXI+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</w:fldData>
        </w:fldChar>
      </w:r>
      <w:r>
        <w:instrText xml:space="preserve"> ADDIN EN.CITE </w:instrText>
      </w:r>
      <w:r>
        <w:fldChar w:fldCharType="begin">
          <w:fldData xml:space="preserve">PEVuZE5vdGU+PENpdGU+PEF1dGhvcj5HZWFoY2hhbjwvQXV0aG9yPjxZZWFyPjIwMjE8L1llYXI+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</w:fldData>
        </w:fldChar>
      </w:r>
      <w:r>
        <w:instrText xml:space="preserve"> ADDIN EN.CITE.DATA </w:instrText>
      </w:r>
      <w:r>
        <w:fldChar w:fldCharType="end"/>
      </w:r>
      <w:r>
        <w:fldChar w:fldCharType="separate"/>
      </w:r>
      <w:r>
        <w:rPr>
          <w:noProof/>
        </w:rPr>
        <w:t>(188, 189)</w:t>
      </w:r>
      <w:r>
        <w:fldChar w:fldCharType="end"/>
      </w:r>
      <w:r>
        <w:t>.</w:t>
      </w:r>
      <w:r w:rsidRPr="00376027">
        <w:t xml:space="preserve"> </w:t>
      </w:r>
    </w:p>
    <w:p w14:paraId="23979447" w14:textId="55591827" w:rsidR="00E6416D" w:rsidRPr="00376027" w:rsidRDefault="00E6416D" w:rsidP="00E802DE">
      <w:pPr>
        <w:bidi w:val="0"/>
        <w:jc w:val="both"/>
      </w:pPr>
      <w:r w:rsidRPr="00376027">
        <w:t>Ocean-based livelihoods were affected by the pandemic with reductions in fishing, recreation</w:t>
      </w:r>
      <w:r>
        <w:t xml:space="preserve">, and tourism. </w:t>
      </w:r>
      <w:r w:rsidRPr="00376027">
        <w:t xml:space="preserve">This hit </w:t>
      </w:r>
      <w:r>
        <w:t xml:space="preserve">particularly hard </w:t>
      </w:r>
      <w:r w:rsidRPr="00376027">
        <w:t>tropical island countries reliant on tourism as a primary source of income, and recovery is just now happening. Marine science observing contributes to knowledge of weather, climate</w:t>
      </w:r>
      <w:r>
        <w:t>,</w:t>
      </w:r>
      <w:r w:rsidRPr="00376027">
        <w:t xml:space="preserve"> and ocean hazards as well as basic science. For open ocean scientific observing, a COVID-19 impacts survey in April 2020 revealed that the cancellation of ship activity meant that existing moored equipment could not be serviced, limited operations of AUV and gliders, and no-reseeding of fundamental drifter arrays like ARGO</w:t>
      </w:r>
      <w:r>
        <w:t xml:space="preserve"> </w:t>
      </w:r>
      <w:r>
        <w:fldChar w:fldCharType="begin"/>
      </w:r>
      <w:r>
        <w:instrText xml:space="preserve"> ADDIN EN.CITE &lt;EndNote&gt;&lt;Cite&gt;&lt;Author&gt;Heslop&lt;/Author&gt;&lt;Year&gt;2020&lt;/Year&gt;&lt;RecNum&gt;201&lt;/RecNum&gt;&lt;DisplayText&gt;(190)&lt;/DisplayText&gt;&lt;record&gt;&lt;rec-number&gt;201&lt;/rec-number&gt;&lt;foreign-keys&gt;&lt;key app="EN" db-id="9f0ep50sjvzxw0eftao5z25xraxsfesvwrdt" timestamp="1685943154"&gt;201&lt;/key&gt;&lt;/foreign-keys&gt;&lt;ref-type name="Journal Article"&gt;17&lt;/ref-type&gt;&lt;contributors&gt;&lt;authors&gt;&lt;author&gt;Heslop, AE&lt;/author&gt;&lt;author&gt;Fischer, Albert&lt;/author&gt;&lt;author&gt;Tanhua, Toste&lt;/author&gt;&lt;author&gt;Legler, David&lt;/author&gt;&lt;author&gt;Belbeoch, Mathieu&lt;/author&gt;&lt;author&gt;Kramp, M&lt;/author&gt;&lt;author&gt;Lindoso, V&lt;/author&gt;&lt;/authors&gt;&lt;/contributors&gt;&lt;titles&gt;&lt;title&gt;Covid-19’s impact on the ocean observing system and our ability to forecast weather and predict climate change&lt;/title&gt;&lt;secondary-title&gt;Global Ocean Observing System&lt;/secondary-title&gt;&lt;/titles&gt;&lt;periodical&gt;&lt;full-title&gt;Global Ocean Observing System&lt;/full-title&gt;&lt;/periodical&gt;&lt;dates&gt;&lt;year&gt;2020&lt;/year&gt;&lt;/dates&gt;&lt;urls&gt;&lt;/urls&gt;&lt;/record&gt;&lt;/Cite&gt;&lt;/EndNote&gt;</w:instrText>
      </w:r>
      <w:r>
        <w:fldChar w:fldCharType="separate"/>
      </w:r>
      <w:r>
        <w:rPr>
          <w:noProof/>
        </w:rPr>
        <w:t>(190)</w:t>
      </w:r>
      <w:r>
        <w:fldChar w:fldCharType="end"/>
      </w:r>
      <w:r w:rsidRPr="00376027">
        <w:t xml:space="preserve">. </w:t>
      </w:r>
    </w:p>
    <w:p w14:paraId="09202444" w14:textId="517C2499" w:rsidR="00E6416D" w:rsidRPr="00376027" w:rsidRDefault="00E6416D" w:rsidP="00E802DE">
      <w:pPr>
        <w:bidi w:val="0"/>
        <w:jc w:val="both"/>
      </w:pPr>
      <w:r w:rsidRPr="00376027">
        <w:t xml:space="preserve">A direct negative effect of the pandemic on the ocean was the generation of medical waste including 129 billion </w:t>
      </w:r>
      <w:proofErr w:type="spellStart"/>
      <w:r w:rsidRPr="00376027">
        <w:t>masks</w:t>
      </w:r>
      <w:proofErr w:type="spellEnd"/>
      <w:r w:rsidRPr="00376027">
        <w:t xml:space="preserve"> an</w:t>
      </w:r>
      <w:r>
        <w:t xml:space="preserve">d 65 billion gloves every month </w:t>
      </w:r>
      <w:r>
        <w:fldChar w:fldCharType="begin"/>
      </w:r>
      <w:r>
        <w:instrText xml:space="preserve"> ADDIN EN.CITE &lt;EndNote&gt;&lt;Cite&gt;&lt;Author&gt;Prata&lt;/Author&gt;&lt;Year&gt;2020&lt;/Year&gt;&lt;RecNum&gt;202&lt;/RecNum&gt;&lt;DisplayText&gt;(191)&lt;/DisplayText&gt;&lt;record&gt;&lt;rec-number&gt;202&lt;/rec-number&gt;&lt;foreign-keys&gt;&lt;key app="EN" db-id="9f0ep50sjvzxw0eftao5z25xraxsfesvwrdt" timestamp="1685943406"&gt;202&lt;/key&gt;&lt;/foreign-keys&gt;&lt;ref-type name="Journal Article"&gt;17&lt;/ref-type&gt;&lt;contributors&gt;&lt;authors&gt;&lt;author&gt;Prata, Joana C.&lt;/author&gt;&lt;author&gt;Silva, Ana L. P.&lt;/author&gt;&lt;author&gt;Walker, Tony R.&lt;/author&gt;&lt;author&gt;Duarte, Armando C.&lt;/author&gt;&lt;author&gt;Rocha-Santos, Teresa&lt;/author&gt;&lt;/authors&gt;&lt;/contributors&gt;&lt;titles&gt;&lt;title&gt;COVID-19 Pandemic Repercussions on the Use and Management of Plastics&lt;/title&gt;&lt;secondary-title&gt;Environmental Science &amp;amp; Technology&lt;/secondary-title&gt;&lt;/titles&gt;&lt;periodical&gt;&lt;full-title&gt;Environmental Science &amp;amp; Technology&lt;/full-title&gt;&lt;/periodical&gt;&lt;pages&gt;7760-7765&lt;/pages&gt;&lt;volume&gt;54&lt;/volume&gt;&lt;number&gt;13&lt;/number&gt;&lt;dates&gt;&lt;year&gt;2020&lt;/year&gt;&lt;pub-dates&gt;&lt;date&gt;2020/07/07&lt;/date&gt;&lt;/pub-dates&gt;&lt;/dates&gt;&lt;publisher&gt;American Chemical Society&lt;/publisher&gt;&lt;isbn&gt;0013-936X&lt;/isbn&gt;&lt;urls&gt;&lt;related-urls&gt;&lt;url&gt;https://doi.org/10.1021/acs.est.0c02178&lt;/url&gt;&lt;/related-urls&gt;&lt;/urls&gt;&lt;electronic-resource-num&gt;10.1021/acs.est.0c02178&lt;/electronic-resource-num&gt;&lt;/record&gt;&lt;/Cite&gt;&lt;/EndNote&gt;</w:instrText>
      </w:r>
      <w:r>
        <w:fldChar w:fldCharType="separate"/>
      </w:r>
      <w:r>
        <w:rPr>
          <w:noProof/>
        </w:rPr>
        <w:t>(191)</w:t>
      </w:r>
      <w:r>
        <w:fldChar w:fldCharType="end"/>
      </w:r>
      <w:r>
        <w:t xml:space="preserve">, </w:t>
      </w:r>
      <w:r w:rsidRPr="00376027">
        <w:t>leading to significant excess plastic in the ocean</w:t>
      </w:r>
      <w:r>
        <w:t xml:space="preserve"> </w:t>
      </w:r>
      <w:r>
        <w:fldChar w:fldCharType="begin"/>
      </w:r>
      <w:r>
        <w:instrText xml:space="preserve"> ADDIN EN.CITE &lt;EndNote&gt;&lt;Cite&gt;&lt;Author&gt;Wang&lt;/Author&gt;&lt;Year&gt;2022&lt;/Year&gt;&lt;RecNum&gt;203&lt;/RecNum&gt;&lt;DisplayText&gt;(192)&lt;/DisplayText&gt;&lt;record&gt;&lt;rec-number&gt;203&lt;/rec-number&gt;&lt;foreign-keys&gt;&lt;key app="EN" db-id="9f0ep50sjvzxw0eftao5z25xraxsfesvwrdt" timestamp="1685943499"&gt;203&lt;/key&gt;&lt;/foreign-keys&gt;&lt;ref-type name="Journal Article"&gt;17&lt;/ref-type&gt;&lt;contributors&gt;&lt;authors&gt;&lt;author&gt;Wang, Qiang&lt;/author&gt;&lt;author&gt;Huang, Rui&lt;/author&gt;&lt;author&gt;Li, Rongrong&lt;/author&gt;&lt;/authors&gt;&lt;/contributors&gt;&lt;titles&gt;&lt;title&gt;Impact of the COVID-19 pandemic on research on marine plastic pollution – A bibliometric-based assessment&lt;/title&gt;&lt;secondary-title&gt;Marine Policy&lt;/secondary-title&gt;&lt;/titles&gt;&lt;periodical&gt;&lt;full-title&gt;Marine Policy&lt;/full-title&gt;&lt;/periodical&gt;&lt;pages&gt;105285&lt;/pages&gt;&lt;volume&gt;146&lt;/volume&gt;&lt;keywords&gt;&lt;keyword&gt;Marine plastic pollution&lt;/keyword&gt;&lt;keyword&gt;COVID-19&lt;/keyword&gt;&lt;keyword&gt;Systematic literature review&lt;/keyword&gt;&lt;keyword&gt;Latent semantic analysis&lt;/keyword&gt;&lt;keyword&gt;Bibliometric analysis&lt;/keyword&gt;&lt;/keywords&gt;&lt;dates&gt;&lt;year&gt;2022&lt;/year&gt;&lt;pub-dates&gt;&lt;date&gt;2022/12/01/&lt;/date&gt;&lt;/pub-dates&gt;&lt;/dates&gt;&lt;isbn&gt;0308-597X&lt;/isbn&gt;&lt;urls&gt;&lt;related-urls&gt;&lt;url&gt;https://www.sciencedirect.com/science/article/pii/S0308597X22003323&lt;/url&gt;&lt;/related-urls&gt;&lt;/urls&gt;&lt;electronic-resource-num&gt;https://doi.org/10.1016/j.marpol.2022.105285&lt;/electronic-resource-num&gt;&lt;/record&gt;&lt;/Cite&gt;&lt;/EndNote&gt;</w:instrText>
      </w:r>
      <w:r>
        <w:fldChar w:fldCharType="separate"/>
      </w:r>
      <w:r>
        <w:rPr>
          <w:noProof/>
        </w:rPr>
        <w:t>(192)</w:t>
      </w:r>
      <w:r>
        <w:fldChar w:fldCharType="end"/>
      </w:r>
      <w:r>
        <w:t>.</w:t>
      </w:r>
      <w:r w:rsidRPr="00376027">
        <w:t xml:space="preserve"> It is estimated </w:t>
      </w:r>
      <w:r>
        <w:t>that</w:t>
      </w:r>
      <w:r w:rsidRPr="00376027">
        <w:t xml:space="preserve"> 25,000 tons of single use</w:t>
      </w:r>
      <w:r>
        <w:t>d</w:t>
      </w:r>
      <w:r w:rsidRPr="00376027">
        <w:t xml:space="preserve"> plastic entered the global ocean, creating danger to marine ecosystems</w:t>
      </w:r>
      <w:r>
        <w:t xml:space="preserve"> </w:t>
      </w:r>
      <w:r>
        <w:fldChar w:fldCharType="begin"/>
      </w:r>
      <w:r>
        <w:instrText xml:space="preserve"> ADDIN EN.CITE &lt;EndNote&gt;&lt;Cite&gt;&lt;Author&gt;Peng&lt;/Author&gt;&lt;Year&gt;2021&lt;/Year&gt;&lt;RecNum&gt;204&lt;/RecNum&gt;&lt;DisplayText&gt;(193)&lt;/DisplayText&gt;&lt;record&gt;&lt;rec-number&gt;204&lt;/rec-number&gt;&lt;foreign-keys&gt;&lt;key app="EN" db-id="9f0ep50sjvzxw0eftao5z25xraxsfesvwrdt" timestamp="1685943738"&gt;204&lt;/key&gt;&lt;/foreign-keys&gt;&lt;ref-type name="Journal Article"&gt;17&lt;/ref-type&gt;&lt;contributors&gt;&lt;authors&gt;&lt;author&gt;Peng, Yiming&lt;/author&gt;&lt;author&gt;Wu, Peipei&lt;/author&gt;&lt;author&gt;Schartup, Amina T.&lt;/author&gt;&lt;author&gt;Zhang, Yanxu&lt;/author&gt;&lt;/authors&gt;&lt;/contributors&gt;&lt;titles&gt;&lt;title&gt;Plastic waste release caused by COVID-19 and its fate in the global ocean&lt;/title&gt;&lt;secondary-title&gt;Proceedings of the National Academy of Sciences&lt;/secondary-title&gt;&lt;/titles&gt;&lt;periodical&gt;&lt;full-title&gt;Proceedings of the National Academy of Sciences&lt;/full-title&gt;&lt;/periodical&gt;&lt;pages&gt;e2111530118&lt;/pages&gt;&lt;volume&gt;118&lt;/volume&gt;&lt;number&gt;47&lt;/number&gt;&lt;dates&gt;&lt;year&gt;2021&lt;/year&gt;&lt;pub-dates&gt;&lt;date&gt;2021/11/23&lt;/date&gt;&lt;/pub-dates&gt;&lt;/dates&gt;&lt;publisher&gt;Proceedings of the National Academy of Sciences&lt;/publisher&gt;&lt;urls&gt;&lt;related-urls&gt;&lt;url&gt;https://doi.org/10.1073/pnas.2111530118&lt;/url&gt;&lt;/related-urls&gt;&lt;/urls&gt;&lt;electronic-resource-num&gt;10.1073/pnas.2111530118&lt;/electronic-resource-num&gt;&lt;access-date&gt;2023/06/04&lt;/access-date&gt;&lt;/record&gt;&lt;/Cite&gt;&lt;/EndNote&gt;</w:instrText>
      </w:r>
      <w:r>
        <w:fldChar w:fldCharType="separate"/>
      </w:r>
      <w:r>
        <w:rPr>
          <w:noProof/>
        </w:rPr>
        <w:t>(193)</w:t>
      </w:r>
      <w:r>
        <w:fldChar w:fldCharType="end"/>
      </w:r>
      <w:r w:rsidRPr="00376027">
        <w:t>. In contrast, the limited activities of humans during 2020 and parts of 2021 reduced other human impacts on the ocean from tropical waters to Antarctica</w:t>
      </w:r>
      <w:r>
        <w:t xml:space="preserve">. </w:t>
      </w:r>
      <w:r w:rsidRPr="00376027">
        <w:t>There was a 70.2% decrease in marine traffic within Exclusive Economic Zones associated with restrictions on human mobility and in consumer supply and demand</w:t>
      </w:r>
      <w:r>
        <w:t xml:space="preserve"> </w:t>
      </w:r>
      <w:r>
        <w:fldChar w:fldCharType="begin"/>
      </w:r>
      <w:r>
        <w:instrText xml:space="preserve"> ADDIN EN.CITE &lt;EndNote&gt;&lt;Cite&gt;&lt;Author&gt;March&lt;/Author&gt;&lt;Year&gt;2021&lt;/Year&gt;&lt;RecNum&gt;205&lt;/RecNum&gt;&lt;DisplayText&gt;(194)&lt;/DisplayText&gt;&lt;record&gt;&lt;rec-number&gt;205&lt;/rec-number&gt;&lt;foreign-keys&gt;&lt;key app="EN" db-id="9f0ep50sjvzxw0eftao5z25xraxsfesvwrdt" timestamp="1685943967"&gt;205&lt;/key&gt;&lt;/foreign-keys&gt;&lt;ref-type name="Journal Article"&gt;17&lt;/ref-type&gt;&lt;contributors&gt;&lt;authors&gt;&lt;author&gt;March, David&lt;/author&gt;&lt;author&gt;Metcalfe, Kristian&lt;/author&gt;&lt;author&gt;Tintoré, Joaquin&lt;/author&gt;&lt;author&gt;Godley, Brendan J.&lt;/author&gt;&lt;/authors&gt;&lt;/contributors&gt;&lt;titles&gt;&lt;title&gt;Tracking the global reduction of marine traffic during the COVID-19 pandemic&lt;/title&gt;&lt;secondary-title&gt;Nature Communications&lt;/secondary-title&gt;&lt;/titles&gt;&lt;periodical&gt;&lt;full-title&gt;Nature Communications&lt;/full-title&gt;&lt;/periodical&gt;&lt;pages&gt;2415&lt;/pages&gt;&lt;volume&gt;12&lt;/volume&gt;&lt;number&gt;1&lt;/number&gt;&lt;dates&gt;&lt;year&gt;2021&lt;/year&gt;&lt;pub-dates&gt;&lt;date&gt;2021/04/27&lt;/date&gt;&lt;/pub-dates&gt;&lt;/dates&gt;&lt;isbn&gt;2041-1723&lt;/isbn&gt;&lt;urls&gt;&lt;related-urls&gt;&lt;url&gt;https://doi.org/10.1038/s41467-021-22423-6&lt;/url&gt;&lt;/related-urls&gt;&lt;/urls&gt;&lt;electronic-resource-num&gt;10.1038/s41467-021-22423-6&lt;/electronic-resource-num&gt;&lt;/record&gt;&lt;/Cite&gt;&lt;/EndNote&gt;</w:instrText>
      </w:r>
      <w:r>
        <w:fldChar w:fldCharType="separate"/>
      </w:r>
      <w:r>
        <w:rPr>
          <w:noProof/>
        </w:rPr>
        <w:t>(194)</w:t>
      </w:r>
      <w:r>
        <w:fldChar w:fldCharType="end"/>
      </w:r>
      <w:r w:rsidRPr="00376027">
        <w:t xml:space="preserve">. Reduced noise, ship strikes of mammals, </w:t>
      </w:r>
      <w:r w:rsidRPr="00376027">
        <w:lastRenderedPageBreak/>
        <w:t>less commercial and recreational fish catch, and less direct human contact all offer some respite to m</w:t>
      </w:r>
      <w:r>
        <w:t>arine ecosystems</w:t>
      </w:r>
      <w:r w:rsidRPr="00376027">
        <w:t xml:space="preserve">. </w:t>
      </w:r>
    </w:p>
    <w:p w14:paraId="125F402A" w14:textId="701B1BB9" w:rsidR="00E6416D" w:rsidRDefault="00E6416D" w:rsidP="00E802DE">
      <w:pPr>
        <w:bidi w:val="0"/>
        <w:jc w:val="both"/>
      </w:pPr>
      <w:r w:rsidRPr="00376027">
        <w:t>For marine science projects engaging stakeholders, engagement was more difficult, and the move to an internet-based, digital mode of operation created distinct disadvantages for specific regions and groups (e.</w:t>
      </w:r>
      <w:r>
        <w:t>g., a</w:t>
      </w:r>
      <w:r w:rsidRPr="00376027">
        <w:t>rtisanal fishers, aquaculture farmers)</w:t>
      </w:r>
      <w:r>
        <w:t xml:space="preserve"> </w:t>
      </w:r>
      <w:r>
        <w:fldChar w:fldCharType="begin"/>
      </w:r>
      <w:r>
        <w:instrText xml:space="preserve"> ADDIN EN.CITE &lt;EndNote&gt;&lt;Cite&gt;&lt;Author&gt;Köpsel&lt;/Author&gt;&lt;Year&gt;2021&lt;/Year&gt;&lt;RecNum&gt;206&lt;/RecNum&gt;&lt;DisplayText&gt;(195)&lt;/DisplayText&gt;&lt;record&gt;&lt;rec-number&gt;206&lt;/rec-number&gt;&lt;foreign-keys&gt;&lt;key app="EN" db-id="9f0ep50sjvzxw0eftao5z25xraxsfesvwrdt" timestamp="1685944258"&gt;206&lt;/key&gt;&lt;/foreign-keys&gt;&lt;ref-type name="Journal Article"&gt;17&lt;/ref-type&gt;&lt;contributors&gt;&lt;authors&gt;&lt;author&gt;Köpsel, Vera&lt;/author&gt;&lt;author&gt;de Moura Kiipper, Gabriel&lt;/author&gt;&lt;author&gt;Peck, Myron A.&lt;/author&gt;&lt;/authors&gt;&lt;/contributors&gt;&lt;titles&gt;&lt;title&gt;Stakeholder engagement vs. social distancing—how does the Covid-19 pandemic affect participatory research in EU marine science projects?&lt;/title&gt;&lt;secondary-title&gt;Maritime Studies&lt;/secondary-title&gt;&lt;/titles&gt;&lt;periodical&gt;&lt;full-title&gt;Maritime Studies&lt;/full-title&gt;&lt;/periodical&gt;&lt;pages&gt;189-205&lt;/pages&gt;&lt;volume&gt;20&lt;/volume&gt;&lt;number&gt;2&lt;/number&gt;&lt;dates&gt;&lt;year&gt;2021&lt;/year&gt;&lt;pub-dates&gt;&lt;date&gt;2021/06/01&lt;/date&gt;&lt;/pub-dates&gt;&lt;/dates&gt;&lt;isbn&gt;2212-9790&lt;/isbn&gt;&lt;urls&gt;&lt;related-urls&gt;&lt;url&gt;https://doi.org/10.1007/s40152-021-00223-4&lt;/url&gt;&lt;/related-urls&gt;&lt;/urls&gt;&lt;electronic-resource-num&gt;10.1007/s40152-021-00223-4&lt;/electronic-resource-num&gt;&lt;/record&gt;&lt;/Cite&gt;&lt;/EndNote&gt;</w:instrText>
      </w:r>
      <w:r>
        <w:fldChar w:fldCharType="separate"/>
      </w:r>
      <w:r>
        <w:rPr>
          <w:noProof/>
        </w:rPr>
        <w:t>(195)</w:t>
      </w:r>
      <w:r>
        <w:fldChar w:fldCharType="end"/>
      </w:r>
      <w:r w:rsidRPr="00376027">
        <w:t xml:space="preserve">. Marine science is still catching up, but with some changed practices. Funding agencies work harder to support early career scientists in transition between jobs, conferences are now routinely hybrid, and ships are back in action, but with </w:t>
      </w:r>
      <w:r>
        <w:t>the COVID-19</w:t>
      </w:r>
      <w:r w:rsidRPr="00376027">
        <w:t xml:space="preserve"> precautions in place.</w:t>
      </w:r>
    </w:p>
    <w:p w14:paraId="2BBBEB3F" w14:textId="77777777" w:rsidR="00E6416D" w:rsidRPr="000A3419" w:rsidRDefault="00E6416D" w:rsidP="00E802DE">
      <w:pPr>
        <w:bidi w:val="0"/>
        <w:jc w:val="both"/>
        <w:rPr>
          <w:b/>
          <w:bCs/>
          <w:i/>
          <w:iCs/>
          <w:u w:val="single"/>
        </w:rPr>
      </w:pPr>
      <w:r w:rsidRPr="000A3419">
        <w:rPr>
          <w:b/>
          <w:bCs/>
          <w:i/>
          <w:iCs/>
          <w:u w:val="single"/>
        </w:rPr>
        <w:t xml:space="preserve">Geographical </w:t>
      </w:r>
      <w:r>
        <w:rPr>
          <w:b/>
          <w:bCs/>
          <w:i/>
          <w:iCs/>
          <w:u w:val="single"/>
        </w:rPr>
        <w:t>S</w:t>
      </w:r>
      <w:r w:rsidRPr="000A3419">
        <w:rPr>
          <w:b/>
          <w:bCs/>
          <w:i/>
          <w:iCs/>
          <w:u w:val="single"/>
        </w:rPr>
        <w:t xml:space="preserve">tudies </w:t>
      </w:r>
    </w:p>
    <w:p w14:paraId="00C9762A" w14:textId="248C601C" w:rsidR="00D615BD" w:rsidRDefault="00E6416D" w:rsidP="00E802DE">
      <w:pPr>
        <w:bidi w:val="0"/>
        <w:jc w:val="both"/>
      </w:pPr>
      <w:r w:rsidRPr="00586D0F">
        <w:t xml:space="preserve">Time and space is researched by geographers, who traced the spread of the pandemic via maps and graphs </w:t>
      </w:r>
      <w:r>
        <w:t xml:space="preserve">and by studying travel behavior </w:t>
      </w:r>
      <w:r>
        <w:fldChar w:fldCharType="begin">
          <w:fldData xml:space="preserve">PEVuZE5vdGU+PENpdGU+PEF1dGhvcj5Sb3NlLVJlZHdvb2Q8L0F1dGhvcj48WWVhcj4yMDIwPC9Z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</w:fldData>
        </w:fldChar>
      </w:r>
      <w:r>
        <w:instrText xml:space="preserve"> ADDIN EN.CITE </w:instrText>
      </w:r>
      <w:r>
        <w:fldChar w:fldCharType="begin">
          <w:fldData xml:space="preserve">PEVuZE5vdGU+PENpdGU+PEF1dGhvcj5Sb3NlLVJlZHdvb2Q8L0F1dGhvcj48WWVhcj4yMDIwPC9Z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</w:fldData>
        </w:fldChar>
      </w:r>
      <w:r>
        <w:instrText xml:space="preserve"> ADDIN EN.CITE.DATA </w:instrText>
      </w:r>
      <w:r>
        <w:fldChar w:fldCharType="end"/>
      </w:r>
      <w:r>
        <w:fldChar w:fldCharType="separate"/>
      </w:r>
      <w:r>
        <w:rPr>
          <w:noProof/>
        </w:rPr>
        <w:t>(196-199)</w:t>
      </w:r>
      <w:r>
        <w:fldChar w:fldCharType="end"/>
      </w:r>
      <w:r>
        <w:t xml:space="preserve">. </w:t>
      </w:r>
      <w:r w:rsidRPr="00C0745C">
        <w:t>Several research teams contributed to the accumulated knowledge, spanning countries such as Spain</w:t>
      </w:r>
      <w:r>
        <w:t xml:space="preserve"> </w:t>
      </w:r>
      <w:r>
        <w:fldChar w:fldCharType="begin"/>
      </w:r>
      <w:r>
        <w:instrText xml:space="preserve"> ADDIN EN.CITE &lt;EndNote&gt;&lt;Cite&gt;&lt;Author&gt;Maza&lt;/Author&gt;&lt;Year&gt;2022&lt;/Year&gt;&lt;RecNum&gt;107&lt;/RecNum&gt;&lt;DisplayText&gt;(200)&lt;/DisplayText&gt;&lt;record&gt;&lt;rec-number&gt;107&lt;/rec-number&gt;&lt;foreign-keys&gt;&lt;key app="EN" db-id="9f0ep50sjvzxw0eftao5z25xraxsfesvwrdt" timestamp="1684479497"&gt;107&lt;/key&gt;&lt;/foreign-keys&gt;&lt;ref-type name="Journal Article"&gt;17&lt;/ref-type&gt;&lt;contributors&gt;&lt;authors&gt;&lt;author&gt;Maza, Adolfo&lt;/author&gt;&lt;author&gt;Hierro, María&lt;/author&gt;&lt;/authors&gt;&lt;/contributors&gt;&lt;titles&gt;&lt;title&gt;Modelling changing patterns in the COVID‐19 geographical distribution: Madrid’s case&lt;/title&gt;&lt;secondary-title&gt;Geographical Research&lt;/secondary-title&gt;&lt;/titles&gt;&lt;periodical&gt;&lt;full-title&gt;Geographical Research&lt;/full-title&gt;&lt;/periodical&gt;&lt;pages&gt;218-231&lt;/pages&gt;&lt;volume&gt;60&lt;/volume&gt;&lt;number&gt;2&lt;/number&gt;&lt;dates&gt;&lt;year&gt;2022&lt;/year&gt;&lt;/dates&gt;&lt;isbn&gt;1745-5863&lt;/isbn&gt;&lt;urls&gt;&lt;/urls&gt;&lt;/record&gt;&lt;/Cite&gt;&lt;/EndNote&gt;</w:instrText>
      </w:r>
      <w:r>
        <w:fldChar w:fldCharType="separate"/>
      </w:r>
      <w:r>
        <w:rPr>
          <w:noProof/>
        </w:rPr>
        <w:t>(200)</w:t>
      </w:r>
      <w:r>
        <w:fldChar w:fldCharType="end"/>
      </w:r>
      <w:r>
        <w:t xml:space="preserve">, Sweden </w:t>
      </w:r>
      <w:r>
        <w:fldChar w:fldCharType="begin"/>
      </w:r>
      <w:r>
        <w:instrText xml:space="preserve"> ADDIN EN.CITE &lt;EndNote&gt;&lt;Cite&gt;&lt;Author&gt;Florida&lt;/Author&gt;&lt;Year&gt;2022&lt;/Year&gt;&lt;RecNum&gt;108&lt;/RecNum&gt;&lt;DisplayText&gt;(201)&lt;/DisplayText&gt;&lt;record&gt;&lt;rec-number&gt;108&lt;/rec-number&gt;&lt;foreign-keys&gt;&lt;key app="EN" db-id="9f0ep50sjvzxw0eftao5z25xraxsfesvwrdt" timestamp="1684479576"&gt;108&lt;/key&gt;&lt;/foreign-keys&gt;&lt;ref-type name="Journal Article"&gt;17&lt;/ref-type&gt;&lt;contributors&gt;&lt;authors&gt;&lt;author&gt;Florida, Richard&lt;/author&gt;&lt;author&gt;Mellander, Charlotta&lt;/author&gt;&lt;/authors&gt;&lt;/contributors&gt;&lt;titles&gt;&lt;title&gt;The geography of COVID-19 in Sweden&lt;/title&gt;&lt;secondary-title&gt;The Annals of Regional Science&lt;/secondary-title&gt;&lt;/titles&gt;&lt;periodical&gt;&lt;full-title&gt;The Annals of Regional Science&lt;/full-title&gt;&lt;/periodical&gt;&lt;pages&gt;125-150&lt;/pages&gt;&lt;volume&gt;68&lt;/volume&gt;&lt;number&gt;1&lt;/number&gt;&lt;dates&gt;&lt;year&gt;2022&lt;/year&gt;&lt;/dates&gt;&lt;isbn&gt;0570-1864&lt;/isbn&gt;&lt;urls&gt;&lt;/urls&gt;&lt;/record&gt;&lt;/Cite&gt;&lt;/EndNote&gt;</w:instrText>
      </w:r>
      <w:r>
        <w:fldChar w:fldCharType="separate"/>
      </w:r>
      <w:r>
        <w:rPr>
          <w:noProof/>
        </w:rPr>
        <w:t>(201)</w:t>
      </w:r>
      <w:r>
        <w:fldChar w:fldCharType="end"/>
      </w:r>
      <w:r>
        <w:t xml:space="preserve">, Denmark </w:t>
      </w:r>
      <w:r>
        <w:fldChar w:fldCharType="begin"/>
      </w:r>
      <w:r>
        <w:instrText xml:space="preserve"> ADDIN EN.CITE &lt;EndNote&gt;&lt;Cite&gt;&lt;Author&gt;Holmager&lt;/Author&gt;&lt;Year&gt;2021&lt;/Year&gt;&lt;RecNum&gt;109&lt;/RecNum&gt;&lt;DisplayText&gt;(202)&lt;/DisplayText&gt;&lt;record&gt;&lt;rec-number&gt;109&lt;/rec-number&gt;&lt;foreign-keys&gt;&lt;key app="EN" db-id="9f0ep50sjvzxw0eftao5z25xraxsfesvwrdt" timestamp="1684479641"&gt;109&lt;/key&gt;&lt;/foreign-keys&gt;&lt;ref-type name="Journal Article"&gt;17&lt;/ref-type&gt;&lt;contributors&gt;&lt;authors&gt;&lt;author&gt;Holmager, Therese Lf&lt;/author&gt;&lt;author&gt;Lynge, Elsebeth&lt;/author&gt;&lt;author&gt;Kann, Caroline E&lt;/author&gt;&lt;author&gt;St-Martin, Gry&lt;/author&gt;&lt;/authors&gt;&lt;/contributors&gt;&lt;titles&gt;&lt;title&gt;Geography of COVID-19 in Denmark&lt;/title&gt;&lt;secondary-title&gt;Scandinavian journal of public health&lt;/secondary-title&gt;&lt;/titles&gt;&lt;periodical&gt;&lt;full-title&gt;Scandinavian journal of public health&lt;/full-title&gt;&lt;/periodical&gt;&lt;pages&gt;88-95&lt;/pages&gt;&lt;volume&gt;49&lt;/volume&gt;&lt;number&gt;1&lt;/number&gt;&lt;dates&gt;&lt;year&gt;2021&lt;/year&gt;&lt;/dates&gt;&lt;isbn&gt;1403-4948&lt;/isbn&gt;&lt;urls&gt;&lt;/urls&gt;&lt;/record&gt;&lt;/Cite&gt;&lt;/EndNote&gt;</w:instrText>
      </w:r>
      <w:r>
        <w:fldChar w:fldCharType="separate"/>
      </w:r>
      <w:r>
        <w:rPr>
          <w:noProof/>
        </w:rPr>
        <w:t>(202)</w:t>
      </w:r>
      <w:r>
        <w:fldChar w:fldCharType="end"/>
      </w:r>
      <w:r>
        <w:t xml:space="preserve">, and Italy </w:t>
      </w:r>
      <w:r>
        <w:fldChar w:fldCharType="begin"/>
      </w:r>
      <w:r>
        <w:instrText xml:space="preserve"> ADDIN EN.CITE &lt;EndNote&gt;&lt;Cite&gt;&lt;Author&gt;Ascani&lt;/Author&gt;&lt;Year&gt;2021&lt;/Year&gt;&lt;RecNum&gt;110&lt;/RecNum&gt;&lt;DisplayText&gt;(203)&lt;/DisplayText&gt;&lt;record&gt;&lt;rec-number&gt;110&lt;/rec-number&gt;&lt;foreign-keys&gt;&lt;key app="EN" db-id="9f0ep50sjvzxw0eftao5z25xraxsfesvwrdt" timestamp="1684479713"&gt;110&lt;/key&gt;&lt;/foreign-keys&gt;&lt;ref-type name="Journal Article"&gt;17&lt;/ref-type&gt;&lt;contributors&gt;&lt;authors&gt;&lt;author&gt;Ascani, Andrea&lt;/author&gt;&lt;author&gt;Faggian, Alessandra&lt;/author&gt;&lt;author&gt;Montresor, Sandro&lt;/author&gt;&lt;/authors&gt;&lt;/contributors&gt;&lt;titles&gt;&lt;title&gt;The geography of COVID‐19 and the structure of local economies: The case of Italy&lt;/title&gt;&lt;secondary-title&gt;Journal of Regional Science&lt;/secondary-title&gt;&lt;/titles&gt;&lt;periodical&gt;&lt;full-title&gt;Journal of Regional Science&lt;/full-title&gt;&lt;/periodical&gt;&lt;pages&gt;407-441&lt;/pages&gt;&lt;volume&gt;61&lt;/volume&gt;&lt;number&gt;2&lt;/number&gt;&lt;dates&gt;&lt;year&gt;2021&lt;/year&gt;&lt;/dates&gt;&lt;isbn&gt;0022-4146&lt;/isbn&gt;&lt;urls&gt;&lt;/urls&gt;&lt;/record&gt;&lt;/Cite&gt;&lt;/EndNote&gt;</w:instrText>
      </w:r>
      <w:r>
        <w:fldChar w:fldCharType="separate"/>
      </w:r>
      <w:r>
        <w:rPr>
          <w:noProof/>
        </w:rPr>
        <w:t>(203)</w:t>
      </w:r>
      <w:r>
        <w:fldChar w:fldCharType="end"/>
      </w:r>
      <w:r>
        <w:t xml:space="preserve">. </w:t>
      </w:r>
      <w:r w:rsidRPr="00C0745C">
        <w:t>This knowledge helped to prevent the pandemic’s impact on human health</w:t>
      </w:r>
      <w:r>
        <w:t xml:space="preserve"> </w:t>
      </w:r>
      <w:r>
        <w:fldChar w:fldCharType="begin"/>
      </w:r>
      <w:r>
        <w:instrText xml:space="preserve"> ADDIN EN.CITE &lt;EndNote&gt;&lt;Cite&gt;&lt;Author&gt;Brinkman&lt;/Author&gt;&lt;Year&gt;2022&lt;/Year&gt;&lt;RecNum&gt;112&lt;/RecNum&gt;&lt;DisplayText&gt;(204, 205)&lt;/DisplayText&gt;&lt;record&gt;&lt;rec-number&gt;112&lt;/rec-number&gt;&lt;foreign-keys&gt;&lt;key app="EN" db-id="9f0ep50sjvzxw0eftao5z25xraxsfesvwrdt" timestamp="1684479865"&gt;112&lt;/key&gt;&lt;/foreign-keys&gt;&lt;ref-type name="Journal Article"&gt;17&lt;/ref-type&gt;&lt;contributors&gt;&lt;authors&gt;&lt;author&gt;Brinkman, Jeffrey&lt;/author&gt;&lt;author&gt;Mangum, Kyle&lt;/author&gt;&lt;/authors&gt;&lt;/contributors&gt;&lt;titles&gt;&lt;title&gt;JUE insight: The geography of travel behavior in the early phase of the COVID-19 pandemic&lt;/title&gt;&lt;secondary-title&gt;Journal of Urban Economics&lt;/secondary-title&gt;&lt;/titles&gt;&lt;periodical&gt;&lt;full-title&gt;Journal of Urban Economics&lt;/full-title&gt;&lt;/periodical&gt;&lt;pages&gt;103384&lt;/pages&gt;&lt;volume&gt;127&lt;/volume&gt;&lt;dates&gt;&lt;year&gt;2022&lt;/year&gt;&lt;/dates&gt;&lt;isbn&gt;0094-1190&lt;/isbn&gt;&lt;urls&gt;&lt;/urls&gt;&lt;/record&gt;&lt;/Cite&gt;&lt;Cite&gt;&lt;Author&gt;Gaskin&lt;/Author&gt;&lt;Year&gt;2021&lt;/Year&gt;&lt;RecNum&gt;113&lt;/RecNum&gt;&lt;record&gt;&lt;rec-number&gt;113&lt;/rec-number&gt;&lt;foreign-keys&gt;&lt;key app="EN" db-id="9f0ep50sjvzxw0eftao5z25xraxsfesvwrdt" timestamp="1684479910"&gt;113&lt;/key&gt;&lt;/foreign-keys&gt;&lt;ref-type name="Journal Article"&gt;17&lt;/ref-type&gt;&lt;contributors&gt;&lt;authors&gt;&lt;author&gt;Gaskin, Darrell J&lt;/author&gt;&lt;author&gt;Zare, Hossein&lt;/author&gt;&lt;author&gt;Delarmente, Benjo A&lt;/author&gt;&lt;/authors&gt;&lt;/contributors&gt;&lt;titles&gt;&lt;title&gt;Geographic disparities in COVID-19 infections and deaths: The role of transportation&lt;/title&gt;&lt;secondary-title&gt;Transport policy&lt;/secondary-title&gt;&lt;/titles&gt;&lt;periodical&gt;&lt;full-title&gt;Transport policy&lt;/full-title&gt;&lt;/periodical&gt;&lt;pages&gt;35-46&lt;/pages&gt;&lt;volume&gt;102&lt;/volume&gt;&lt;dates&gt;&lt;year&gt;2021&lt;/year&gt;&lt;/dates&gt;&lt;isbn&gt;0967-070X&lt;/isbn&gt;&lt;urls&gt;&lt;/urls&gt;&lt;/record&gt;&lt;/Cite&gt;&lt;/EndNote&gt;</w:instrText>
      </w:r>
      <w:r>
        <w:fldChar w:fldCharType="separate"/>
      </w:r>
      <w:r>
        <w:rPr>
          <w:noProof/>
        </w:rPr>
        <w:t>(204, 205)</w:t>
      </w:r>
      <w:r>
        <w:fldChar w:fldCharType="end"/>
      </w:r>
      <w:r>
        <w:t xml:space="preserve">. </w:t>
      </w:r>
      <w:r w:rsidRPr="00C0745C">
        <w:t>Also, geographers analyzed the role of climate and weather on the spread of the coronavirus, which is highly affected by atmospheric conditions</w:t>
      </w:r>
      <w:r>
        <w:t xml:space="preserve"> </w:t>
      </w:r>
      <w:r>
        <w:fldChar w:fldCharType="begin"/>
      </w:r>
      <w:r>
        <w:instrText xml:space="preserve"> ADDIN EN.CITE &lt;EndNote&gt;&lt;Cite&gt;&lt;Author&gt;Yang&lt;/Author&gt;&lt;Year&gt;2021&lt;/Year&gt;&lt;RecNum&gt;114&lt;/RecNum&gt;&lt;DisplayText&gt;(206)&lt;/DisplayText&gt;&lt;record&gt;&lt;rec-number&gt;114&lt;/rec-number&gt;&lt;foreign-keys&gt;&lt;key app="EN" db-id="9f0ep50sjvzxw0eftao5z25xraxsfesvwrdt" timestamp="1684479980"&gt;114&lt;/key&gt;&lt;/foreign-keys&gt;&lt;ref-type name="Journal Article"&gt;17&lt;/ref-type&gt;&lt;contributors&gt;&lt;authors&gt;&lt;author&gt;Yang, Xiao-Dong&lt;/author&gt;&lt;author&gt;Li, Hong-Li&lt;/author&gt;&lt;author&gt;Cao, Yue-E&lt;/author&gt;&lt;/authors&gt;&lt;/contributors&gt;&lt;titles&gt;&lt;title&gt;Influence of meteorological factors on the COVID-19 transmission with season and geographic location&lt;/title&gt;&lt;secondary-title&gt;International Journal of Environmental Research Public Health&lt;/secondary-title&gt;&lt;/titles&gt;&lt;periodical&gt;&lt;full-title&gt;International Journal of Environmental Research Public Health&lt;/full-title&gt;&lt;/periodical&gt;&lt;pages&gt;484&lt;/pages&gt;&lt;volume&gt;18&lt;/volume&gt;&lt;number&gt;2&lt;/number&gt;&lt;dates&gt;&lt;year&gt;2021&lt;/year&gt;&lt;/dates&gt;&lt;isbn&gt;1660-4601&lt;/isbn&gt;&lt;urls&gt;&lt;/urls&gt;&lt;/record&gt;&lt;/Cite&gt;&lt;/EndNote&gt;</w:instrText>
      </w:r>
      <w:r>
        <w:fldChar w:fldCharType="separate"/>
      </w:r>
      <w:r>
        <w:rPr>
          <w:noProof/>
        </w:rPr>
        <w:t>(206)</w:t>
      </w:r>
      <w:r>
        <w:fldChar w:fldCharType="end"/>
      </w:r>
      <w:r>
        <w:t xml:space="preserve">. Geographical studies </w:t>
      </w:r>
      <w:r w:rsidRPr="00C0745C">
        <w:t xml:space="preserve">were </w:t>
      </w:r>
      <w:r>
        <w:t>useful</w:t>
      </w:r>
      <w:r w:rsidRPr="00C0745C">
        <w:t xml:space="preserve"> </w:t>
      </w:r>
      <w:r>
        <w:t>for</w:t>
      </w:r>
      <w:r w:rsidRPr="00C0745C">
        <w:t xml:space="preserve"> develop</w:t>
      </w:r>
      <w:r>
        <w:t>ing</w:t>
      </w:r>
      <w:r w:rsidRPr="00C0745C">
        <w:t xml:space="preserve"> the understanding and knowledge of the pandemic</w:t>
      </w:r>
      <w:r>
        <w:t xml:space="preserve"> </w:t>
      </w:r>
      <w:r>
        <w:fldChar w:fldCharType="begin"/>
      </w:r>
      <w:r>
        <w:instrText xml:space="preserve"> ADDIN EN.CITE &lt;EndNote&gt;&lt;Cite&gt;&lt;Author&gt;Franch‐Pardo&lt;/Author&gt;&lt;Year&gt;2021&lt;/Year&gt;&lt;RecNum&gt;118&lt;/RecNum&gt;&lt;DisplayText&gt;(207, 208)&lt;/DisplayText&gt;&lt;record&gt;&lt;rec-number&gt;118&lt;/rec-number&gt;&lt;foreign-keys&gt;&lt;key app="EN" db-id="9f0ep50sjvzxw0eftao5z25xraxsfesvwrdt" timestamp="1684480255"&gt;118&lt;/key&gt;&lt;/foreign-keys&gt;&lt;ref-type name="Journal Article"&gt;17&lt;/ref-type&gt;&lt;contributors&gt;&lt;authors&gt;&lt;author&gt;Franch‐Pardo, Ivan&lt;/author&gt;&lt;author&gt;Desjardins, Michael R&lt;/author&gt;&lt;author&gt;Barea‐Navarro, Isabel&lt;/author&gt;&lt;author&gt;Cerdà, Artemi&lt;/author&gt;&lt;/authors&gt;&lt;/contributors&gt;&lt;titles&gt;&lt;title&gt;A review of GIS methodologies to analyze the dynamics of COVID‐19 in the second half of 2020&lt;/title&gt;&lt;secondary-title&gt;Transactions in GIS&lt;/secondary-title&gt;&lt;/titles&gt;&lt;periodical&gt;&lt;full-title&gt;Transactions in GIS&lt;/full-title&gt;&lt;/periodical&gt;&lt;pages&gt;2191-2239&lt;/pages&gt;&lt;volume&gt;25&lt;/volume&gt;&lt;number&gt;5&lt;/number&gt;&lt;dates&gt;&lt;year&gt;2021&lt;/year&gt;&lt;/dates&gt;&lt;isbn&gt;1361-1682&lt;/isbn&gt;&lt;urls&gt;&lt;/urls&gt;&lt;/record&gt;&lt;/Cite&gt;&lt;Cite&gt;&lt;Author&gt;Maiti&lt;/Author&gt;&lt;Year&gt;2021&lt;/Year&gt;&lt;RecNum&gt;119&lt;/RecNum&gt;&lt;record&gt;&lt;rec-number&gt;119&lt;/rec-number&gt;&lt;foreign-keys&gt;&lt;key app="EN" db-id="9f0ep50sjvzxw0eftao5z25xraxsfesvwrdt" timestamp="1684480285"&gt;119&lt;/key&gt;&lt;/foreign-keys&gt;&lt;ref-type name="Journal Article"&gt;17&lt;/ref-type&gt;&lt;contributors&gt;&lt;authors&gt;&lt;author&gt;Maiti, Arabinda&lt;/author&gt;&lt;author&gt;Zhang, Qi&lt;/author&gt;&lt;author&gt;Sannigrahi, Srikanta&lt;/author&gt;&lt;author&gt;Pramanik, Suvamoy&lt;/author&gt;&lt;author&gt;Chakraborti, Suman&lt;/author&gt;&lt;author&gt;Cerda, Artemi&lt;/author&gt;&lt;author&gt;Pilla, Francesco&lt;/author&gt;&lt;/authors&gt;&lt;/contributors&gt;&lt;titles&gt;&lt;title&gt;Exploring spatiotemporal effects of the driving factors on COVID-19 incidences in the contiguous United States&lt;/title&gt;&lt;secondary-title&gt;Sustainable cities society&lt;/secondary-title&gt;&lt;/titles&gt;&lt;periodical&gt;&lt;full-title&gt;Sustainable cities society&lt;/full-title&gt;&lt;/periodical&gt;&lt;pages&gt;102784&lt;/pages&gt;&lt;volume&gt;68&lt;/volume&gt;&lt;dates&gt;&lt;year&gt;2021&lt;/year&gt;&lt;/dates&gt;&lt;isbn&gt;2210-6707&lt;/isbn&gt;&lt;urls&gt;&lt;/urls&gt;&lt;/record&gt;&lt;/Cite&gt;&lt;/EndNote&gt;</w:instrText>
      </w:r>
      <w:r>
        <w:fldChar w:fldCharType="separate"/>
      </w:r>
      <w:r>
        <w:rPr>
          <w:noProof/>
        </w:rPr>
        <w:t>(207, 208)</w:t>
      </w:r>
      <w:r>
        <w:fldChar w:fldCharType="end"/>
      </w:r>
      <w:r>
        <w:t xml:space="preserve">. As discussed in previous sections, </w:t>
      </w:r>
      <w:r w:rsidRPr="000E20FF">
        <w:t>the pandemic opened a new challenge for the environment</w:t>
      </w:r>
      <w:r>
        <w:t xml:space="preserve"> (e.g., increased plastic waste)</w:t>
      </w:r>
      <w:r w:rsidRPr="000E20FF">
        <w:t>, biodiversity</w:t>
      </w:r>
      <w:r>
        <w:t xml:space="preserve"> (e.g., execution of some species and wildlife overuse due to economic problems in some areas)</w:t>
      </w:r>
      <w:r w:rsidRPr="000E20FF">
        <w:t>, and soil security</w:t>
      </w:r>
      <w:r>
        <w:t xml:space="preserve"> (e.g., soil security </w:t>
      </w:r>
      <w:r w:rsidR="008210D6">
        <w:t xml:space="preserve">being </w:t>
      </w:r>
      <w:r>
        <w:t>affected as it is closely linked to water, food, energy</w:t>
      </w:r>
      <w:r w:rsidR="008210D6">
        <w:t>;</w:t>
      </w:r>
      <w:r>
        <w:t xml:space="preserve"> environment security </w:t>
      </w:r>
      <w:r w:rsidR="008210D6">
        <w:t xml:space="preserve">being </w:t>
      </w:r>
      <w:r>
        <w:t xml:space="preserve"> </w:t>
      </w:r>
      <w:r w:rsidR="008210D6">
        <w:t>affected</w:t>
      </w:r>
      <w:r>
        <w:t xml:space="preserve">) </w:t>
      </w:r>
      <w:r>
        <w:fldChar w:fldCharType="begin"/>
      </w:r>
      <w:r>
        <w:instrText xml:space="preserve"> ADDIN EN.CITE &lt;EndNote&gt;&lt;Cite&gt;&lt;Author&gt;Geraghty&lt;/Author&gt;&lt;Year&gt;2020&lt;/Year&gt;&lt;RecNum&gt;120&lt;/RecNum&gt;&lt;DisplayText&gt;(209, 210)&lt;/DisplayText&gt;&lt;record&gt;&lt;rec-number&gt;120&lt;/rec-number&gt;&lt;foreign-keys&gt;&lt;key app="EN" db-id="9f0ep50sjvzxw0eftao5z25xraxsfesvwrdt" timestamp="1684480349"&gt;120&lt;/key&gt;&lt;/foreign-keys&gt;&lt;ref-type name="Journal Article"&gt;17&lt;/ref-type&gt;&lt;contributors&gt;&lt;authors&gt;&lt;author&gt;Geraghty, Estella&lt;/author&gt;&lt;author&gt;Kerski, Joseph&lt;/author&gt;&lt;/authors&gt;&lt;/contributors&gt;&lt;titles&gt;&lt;title&gt;The impact of COVID-19 on geography, GIS, and education&lt;/title&gt;&lt;secondary-title&gt;J-READING Journal of reasearch didatics in Geography&lt;/secondary-title&gt;&lt;/titles&gt;&lt;periodical&gt;&lt;full-title&gt;J-READING Journal of reasearch didatics in Geography&lt;/full-title&gt;&lt;/periodical&gt;&lt;volume&gt;2&lt;/volume&gt;&lt;dates&gt;&lt;year&gt;2020&lt;/year&gt;&lt;/dates&gt;&lt;isbn&gt;2281-5694&lt;/isbn&gt;&lt;urls&gt;&lt;/urls&gt;&lt;/record&gt;&lt;/Cite&gt;&lt;Cite&gt;&lt;Author&gt;El-Ramady&lt;/Author&gt;&lt;Year&gt;2021&lt;/Year&gt;&lt;RecNum&gt;121&lt;/RecNum&gt;&lt;record&gt;&lt;rec-number&gt;121&lt;/rec-number&gt;&lt;foreign-keys&gt;&lt;key app="EN" db-id="9f0ep50sjvzxw0eftao5z25xraxsfesvwrdt" timestamp="1684480403"&gt;121&lt;/key&gt;&lt;/foreign-keys&gt;&lt;ref-type name="Journal Article"&gt;17&lt;/ref-type&gt;&lt;contributors&gt;&lt;authors&gt;&lt;author&gt;El-Ramady, Hassan Ragab&lt;/author&gt;&lt;author&gt;Singh, Abhishek&lt;/author&gt;&lt;author&gt;Rajput, Vishnu D&lt;/author&gt;&lt;author&gt;Amer, Megahed Mohamed&lt;/author&gt;&lt;author&gt;Omara, Alaa El-Dein&lt;/author&gt;&lt;author&gt;Elsakhawy, Tamer&lt;/author&gt;&lt;author&gt;Elbehiry, Fathy&lt;/author&gt;&lt;author&gt;Elbasiouny, Heba&lt;/author&gt;&lt;author&gt;Abdalla, Neama&lt;/author&gt;&lt;/authors&gt;&lt;/contributors&gt;&lt;titles&gt;&lt;title&gt;Environment, biodiversity and soil security: a new dimension in the era of COVID-19&lt;/title&gt;&lt;secondary-title&gt;Environment, Biodiversity Soil Security&lt;/secondary-title&gt;&lt;/titles&gt;&lt;periodical&gt;&lt;full-title&gt;Environment, Biodiversity Soil Security&lt;/full-title&gt;&lt;/periodical&gt;&lt;pages&gt;1-14&lt;/pages&gt;&lt;volume&gt;5&lt;/volume&gt;&lt;number&gt;2021&lt;/number&gt;&lt;dates&gt;&lt;year&gt;2021&lt;/year&gt;&lt;/dates&gt;&lt;isbn&gt;2536-9415&lt;/isbn&gt;&lt;urls&gt;&lt;/urls&gt;&lt;/record&gt;&lt;/Cite&gt;&lt;/EndNote&gt;</w:instrText>
      </w:r>
      <w:r>
        <w:fldChar w:fldCharType="separate"/>
      </w:r>
      <w:r>
        <w:rPr>
          <w:noProof/>
        </w:rPr>
        <w:t>(209, 210)</w:t>
      </w:r>
      <w:r>
        <w:fldChar w:fldCharType="end"/>
      </w:r>
      <w:r>
        <w:t xml:space="preserve">. Hence, geographical studies can help </w:t>
      </w:r>
      <w:r w:rsidR="008210D6">
        <w:t xml:space="preserve">to </w:t>
      </w:r>
      <w:r>
        <w:t>tackl</w:t>
      </w:r>
      <w:r w:rsidR="008210D6">
        <w:t>e</w:t>
      </w:r>
      <w:r>
        <w:t xml:space="preserve"> environmenta</w:t>
      </w:r>
      <w:r w:rsidR="008210D6">
        <w:t xml:space="preserve">l, and perhaps long-lasting, </w:t>
      </w:r>
      <w:r>
        <w:t>challenges.</w:t>
      </w:r>
    </w:p>
    <w:p w14:paraId="16946AA6" w14:textId="77777777" w:rsidR="003A6EF8" w:rsidRPr="00673ABB" w:rsidRDefault="003A6EF8" w:rsidP="00E802DE">
      <w:pPr>
        <w:bidi w:val="0"/>
        <w:jc w:val="both"/>
      </w:pPr>
    </w:p>
    <w:p w14:paraId="3265EBA8" w14:textId="2F0CF1A4" w:rsidR="00CE3962" w:rsidRPr="00E843B9" w:rsidRDefault="00CE3962" w:rsidP="00E802DE">
      <w:pPr>
        <w:bidi w:val="0"/>
        <w:jc w:val="both"/>
        <w:rPr>
          <w:b/>
          <w:bCs/>
        </w:rPr>
      </w:pPr>
      <w:r w:rsidRPr="00FE75FA">
        <w:rPr>
          <w:b/>
          <w:bCs/>
        </w:rPr>
        <w:t xml:space="preserve">Sustainable </w:t>
      </w:r>
      <w:r w:rsidR="00961AF8" w:rsidRPr="00FE75FA">
        <w:rPr>
          <w:b/>
          <w:bCs/>
        </w:rPr>
        <w:t xml:space="preserve">Development </w:t>
      </w:r>
      <w:r w:rsidRPr="00FE75FA">
        <w:rPr>
          <w:b/>
          <w:bCs/>
        </w:rPr>
        <w:t>Goal</w:t>
      </w:r>
      <w:r w:rsidR="001653B3" w:rsidRPr="00FE75FA">
        <w:rPr>
          <w:b/>
          <w:bCs/>
        </w:rPr>
        <w:t>s</w:t>
      </w:r>
    </w:p>
    <w:p w14:paraId="04190BF0" w14:textId="42C341A7" w:rsidR="008F201E" w:rsidRDefault="005D2304" w:rsidP="00E802DE">
      <w:pPr>
        <w:bidi w:val="0"/>
        <w:jc w:val="both"/>
      </w:pPr>
      <w:r w:rsidRPr="005D2304">
        <w:t>Sustainable Development Goals (SDGs) were adopted by the UN General Assembly on September 25th, 2015 and agreed by 193 countries under the 2030 Agenda for Sustainable Development. The SDGs were formulated to align the world to act towards achieving better quality of life and sustainable growth, as well as to mitigate the effect of climate change. There are 17 SDGs classifiable into five groups:</w:t>
      </w:r>
      <w:r>
        <w:t xml:space="preserve"> </w:t>
      </w:r>
      <w:r w:rsidR="008F201E" w:rsidRPr="008F201E">
        <w:t xml:space="preserve"> </w:t>
      </w:r>
    </w:p>
    <w:p w14:paraId="4361026F" w14:textId="77777777" w:rsidR="00092DB3" w:rsidRDefault="00092DB3" w:rsidP="00E802DE">
      <w:pPr>
        <w:pStyle w:val="ListParagraph"/>
        <w:numPr>
          <w:ilvl w:val="0"/>
          <w:numId w:val="1"/>
        </w:numPr>
        <w:bidi w:val="0"/>
        <w:jc w:val="both"/>
      </w:pPr>
      <w:r>
        <w:t xml:space="preserve">People: no poverty, </w:t>
      </w:r>
      <w:r w:rsidR="003E175E">
        <w:t>zero</w:t>
      </w:r>
      <w:r>
        <w:t xml:space="preserve"> hunger, good health and well-being, quality education, </w:t>
      </w:r>
      <w:r w:rsidR="007A3063">
        <w:t xml:space="preserve">and </w:t>
      </w:r>
      <w:r>
        <w:t>gender equality</w:t>
      </w:r>
    </w:p>
    <w:p w14:paraId="7BA72873" w14:textId="77777777" w:rsidR="00092DB3" w:rsidRDefault="00092DB3" w:rsidP="00E802DE">
      <w:pPr>
        <w:pStyle w:val="ListParagraph"/>
        <w:numPr>
          <w:ilvl w:val="0"/>
          <w:numId w:val="1"/>
        </w:numPr>
        <w:bidi w:val="0"/>
        <w:jc w:val="both"/>
      </w:pPr>
      <w:r>
        <w:t xml:space="preserve">Planet: drinking water and sanitation, climate action, responsible consumption and production, </w:t>
      </w:r>
      <w:r w:rsidR="007A3063">
        <w:t xml:space="preserve">life </w:t>
      </w:r>
      <w:r w:rsidR="003E175E">
        <w:t>below water</w:t>
      </w:r>
      <w:r w:rsidR="007A3063">
        <w:t xml:space="preserve">, and life on </w:t>
      </w:r>
      <w:r w:rsidR="003E175E">
        <w:t>land</w:t>
      </w:r>
    </w:p>
    <w:p w14:paraId="56C7B298" w14:textId="6AFD1079" w:rsidR="007A3063" w:rsidRDefault="007A3063" w:rsidP="00E802DE">
      <w:pPr>
        <w:pStyle w:val="ListParagraph"/>
        <w:numPr>
          <w:ilvl w:val="0"/>
          <w:numId w:val="1"/>
        </w:numPr>
        <w:bidi w:val="0"/>
        <w:jc w:val="both"/>
      </w:pPr>
      <w:r>
        <w:t xml:space="preserve">Prosperity: affordable </w:t>
      </w:r>
      <w:r w:rsidR="003E175E">
        <w:t xml:space="preserve">and clean </w:t>
      </w:r>
      <w:r>
        <w:t>energy</w:t>
      </w:r>
      <w:r w:rsidR="00F21FA1">
        <w:t xml:space="preserve"> for all</w:t>
      </w:r>
      <w:r>
        <w:t>, reduc</w:t>
      </w:r>
      <w:r w:rsidR="003E175E">
        <w:t>ed</w:t>
      </w:r>
      <w:r>
        <w:t xml:space="preserve"> inequality, sustainable cities and communities, decent work and economic growth, and industry, innovation and </w:t>
      </w:r>
      <w:r w:rsidRPr="007A3063">
        <w:t>infrastructure</w:t>
      </w:r>
      <w:r>
        <w:t xml:space="preserve"> </w:t>
      </w:r>
    </w:p>
    <w:p w14:paraId="461B63EF" w14:textId="77777777" w:rsidR="007A3063" w:rsidRDefault="007A3063" w:rsidP="00E802DE">
      <w:pPr>
        <w:pStyle w:val="ListParagraph"/>
        <w:numPr>
          <w:ilvl w:val="0"/>
          <w:numId w:val="1"/>
        </w:numPr>
        <w:bidi w:val="0"/>
        <w:jc w:val="both"/>
      </w:pPr>
      <w:r>
        <w:t xml:space="preserve">Peace: </w:t>
      </w:r>
      <w:r w:rsidR="003E175E">
        <w:t xml:space="preserve">peace, </w:t>
      </w:r>
      <w:r>
        <w:t xml:space="preserve">justice </w:t>
      </w:r>
      <w:r w:rsidR="003E175E">
        <w:t>and strong institutions</w:t>
      </w:r>
    </w:p>
    <w:p w14:paraId="23D5A530" w14:textId="6AE14CD8" w:rsidR="007A3063" w:rsidRPr="00852A77" w:rsidRDefault="007A3063" w:rsidP="00E802DE">
      <w:pPr>
        <w:pStyle w:val="ListParagraph"/>
        <w:numPr>
          <w:ilvl w:val="0"/>
          <w:numId w:val="1"/>
        </w:numPr>
        <w:bidi w:val="0"/>
        <w:jc w:val="both"/>
      </w:pPr>
      <w:r w:rsidRPr="00852A77">
        <w:t>Partnership: partnership</w:t>
      </w:r>
      <w:r w:rsidR="003E175E" w:rsidRPr="00852A77">
        <w:t>s</w:t>
      </w:r>
      <w:r w:rsidRPr="00852A77">
        <w:t xml:space="preserve"> </w:t>
      </w:r>
      <w:r w:rsidR="003E175E" w:rsidRPr="00852A77">
        <w:t>for</w:t>
      </w:r>
      <w:r w:rsidRPr="00852A77">
        <w:t xml:space="preserve"> </w:t>
      </w:r>
      <w:r w:rsidR="00F21FA1" w:rsidRPr="00852A77">
        <w:t xml:space="preserve">achieving the targets of goals </w:t>
      </w:r>
    </w:p>
    <w:p w14:paraId="562EE25A" w14:textId="62BC35CC" w:rsidR="007A3063" w:rsidRDefault="005D2304" w:rsidP="00E802DE">
      <w:pPr>
        <w:bidi w:val="0"/>
        <w:jc w:val="both"/>
      </w:pPr>
      <w:r w:rsidRPr="005D2304">
        <w:t>With the emergence of the COVID-19 pandemic, progress towards achieving SDGs is likely to be hindered. Hence, the pandemic may be a distraction from achieving SDGs. Yet, the pandemic could be viewed as an opportunity to identify pitfalls in the route towards achieving the SDGs.</w:t>
      </w:r>
      <w:r>
        <w:t xml:space="preserve"> </w:t>
      </w:r>
      <w:r w:rsidR="00BC3610" w:rsidRPr="00852A77">
        <w:t xml:space="preserve"> </w:t>
      </w:r>
    </w:p>
    <w:p w14:paraId="5FAE6E36" w14:textId="77777777" w:rsidR="00092DB3" w:rsidRDefault="00092DB3" w:rsidP="00E802DE">
      <w:pPr>
        <w:bidi w:val="0"/>
        <w:jc w:val="both"/>
      </w:pPr>
    </w:p>
    <w:p w14:paraId="41C6ED73" w14:textId="2D797E1B" w:rsidR="00DD6E7F" w:rsidRDefault="00FE75FA" w:rsidP="00E802DE">
      <w:pPr>
        <w:bidi w:val="0"/>
        <w:jc w:val="both"/>
        <w:rPr>
          <w:b/>
          <w:bCs/>
        </w:rPr>
      </w:pPr>
      <w:r>
        <w:rPr>
          <w:b/>
          <w:bCs/>
        </w:rPr>
        <w:t>Future Perspectives</w:t>
      </w:r>
      <w:r w:rsidR="00404B14">
        <w:rPr>
          <w:b/>
          <w:bCs/>
        </w:rPr>
        <w:t xml:space="preserve"> and </w:t>
      </w:r>
      <w:r w:rsidR="00DD6E7F" w:rsidRPr="00DD6E7F">
        <w:rPr>
          <w:b/>
          <w:bCs/>
        </w:rPr>
        <w:t>Conclusion</w:t>
      </w:r>
      <w:r w:rsidR="00EB51F0">
        <w:rPr>
          <w:b/>
          <w:bCs/>
        </w:rPr>
        <w:t>s</w:t>
      </w:r>
      <w:r w:rsidR="00DD6E7F" w:rsidRPr="00DD6E7F">
        <w:rPr>
          <w:b/>
          <w:bCs/>
        </w:rPr>
        <w:t xml:space="preserve"> </w:t>
      </w:r>
    </w:p>
    <w:p w14:paraId="15FC6CAE" w14:textId="384FCF04" w:rsidR="005D2304" w:rsidRPr="005D2304" w:rsidRDefault="004542ED" w:rsidP="00E802DE">
      <w:pPr>
        <w:bidi w:val="0"/>
        <w:jc w:val="both"/>
        <w:rPr>
          <w:iCs/>
        </w:rPr>
      </w:pPr>
      <w:r>
        <w:rPr>
          <w:iCs/>
        </w:rPr>
        <w:lastRenderedPageBreak/>
        <w:t>T</w:t>
      </w:r>
      <w:r w:rsidR="005D2304" w:rsidRPr="005D2304">
        <w:rPr>
          <w:iCs/>
        </w:rPr>
        <w:t>he spreading of COVID-19 represented an unprecedented challenge for humanity. This is not only because of the complexity of protecting public health and the need to quickly develop and administer effective vaccines, but also because of immediate repercussions to the global economy. Besides millions of death, the rapid diffusion of the infection and its very high socio-economic impact have affected healthcare, economic status and wealth, and mental health across the globe</w:t>
      </w:r>
    </w:p>
    <w:p w14:paraId="1204C4C2" w14:textId="7ADA72A7" w:rsidR="001A7718" w:rsidRDefault="004542ED" w:rsidP="00E802DE">
      <w:pPr>
        <w:bidi w:val="0"/>
        <w:jc w:val="both"/>
        <w:rPr>
          <w:iCs/>
          <w:color w:val="FF0000"/>
        </w:rPr>
      </w:pPr>
      <w:r>
        <w:rPr>
          <w:iCs/>
        </w:rPr>
        <w:t xml:space="preserve">Yet, </w:t>
      </w:r>
      <w:r w:rsidR="005D2304" w:rsidRPr="005D2304">
        <w:rPr>
          <w:iCs/>
        </w:rPr>
        <w:t>COVID-19 also constitute</w:t>
      </w:r>
      <w:r>
        <w:rPr>
          <w:iCs/>
        </w:rPr>
        <w:t>d</w:t>
      </w:r>
      <w:r w:rsidR="005D2304" w:rsidRPr="005D2304">
        <w:rPr>
          <w:iCs/>
        </w:rPr>
        <w:t xml:space="preserve"> an opportunity</w:t>
      </w:r>
      <w:r>
        <w:rPr>
          <w:iCs/>
        </w:rPr>
        <w:t>, as it</w:t>
      </w:r>
      <w:r w:rsidR="005D2304" w:rsidRPr="005D2304">
        <w:rPr>
          <w:iCs/>
        </w:rPr>
        <w:t xml:space="preserve"> test</w:t>
      </w:r>
      <w:r>
        <w:rPr>
          <w:iCs/>
        </w:rPr>
        <w:t>ed</w:t>
      </w:r>
      <w:r w:rsidR="005D2304" w:rsidRPr="005D2304">
        <w:rPr>
          <w:iCs/>
        </w:rPr>
        <w:t xml:space="preserve"> </w:t>
      </w:r>
      <w:r>
        <w:rPr>
          <w:iCs/>
        </w:rPr>
        <w:t>individuals’</w:t>
      </w:r>
      <w:r w:rsidRPr="005D2304">
        <w:rPr>
          <w:iCs/>
        </w:rPr>
        <w:t xml:space="preserve"> </w:t>
      </w:r>
      <w:r w:rsidR="005D2304" w:rsidRPr="005D2304">
        <w:rPr>
          <w:iCs/>
        </w:rPr>
        <w:t xml:space="preserve">and societies’ capability to react to an existential threat. The lessons learned may pay off in preparing for another virus outbreak. Science can play a critical role in shaping the future agenda and political decisions. </w:t>
      </w:r>
      <w:r w:rsidR="00270ED0" w:rsidRPr="00EE16E8">
        <w:rPr>
          <w:iCs/>
        </w:rPr>
        <w:t xml:space="preserve"> </w:t>
      </w:r>
    </w:p>
    <w:p w14:paraId="2CBABBFE" w14:textId="1CFFC348" w:rsidR="009B4D60" w:rsidRPr="009B4D60" w:rsidRDefault="009B4D60" w:rsidP="00E802DE">
      <w:pPr>
        <w:bidi w:val="0"/>
        <w:jc w:val="both"/>
        <w:rPr>
          <w:iCs/>
        </w:rPr>
      </w:pPr>
      <w:r w:rsidRPr="009B4D60">
        <w:rPr>
          <w:iCs/>
        </w:rPr>
        <w:t>In most healthy people, the SARS-CoV-2 infection is asymptomatic and mild, although it can occasionally result in severe or life-threatening illness, or permanent disabling symptoms. The pandemic proved that several characteristics mainly affecting the immune response of humans have a significant impact on the consequence of infection-host interaction</w:t>
      </w:r>
      <w:r w:rsidR="004542ED">
        <w:rPr>
          <w:iCs/>
        </w:rPr>
        <w:t xml:space="preserve">. </w:t>
      </w:r>
      <w:proofErr w:type="gramStart"/>
      <w:r w:rsidR="004542ED">
        <w:rPr>
          <w:iCs/>
        </w:rPr>
        <w:t>T</w:t>
      </w:r>
      <w:r w:rsidRPr="009B4D60">
        <w:rPr>
          <w:iCs/>
        </w:rPr>
        <w:t>herefore</w:t>
      </w:r>
      <w:proofErr w:type="gramEnd"/>
      <w:r w:rsidRPr="009B4D60">
        <w:rPr>
          <w:iCs/>
        </w:rPr>
        <w:t xml:space="preserve"> cases with higher susceptibility should be identified and prevented or vaccinated compared to other immunocompetent cases to avoid the same adverse consequences observed during the early phase of the pandemic. The human immune function, the key factor in determining the severity of COVID-19 illness, is substantially diminished by age, with the over 65-year-olds having the highest likelihood of needing intensive care. Comorbidities such as obesity, metabolic syndrome, liver, and kidney chronic diseases associated with immune dysregulation are all associated with severe COVID-19 illness. </w:t>
      </w:r>
      <w:r w:rsidR="004542ED">
        <w:rPr>
          <w:iCs/>
        </w:rPr>
        <w:t>Also, m</w:t>
      </w:r>
      <w:r w:rsidRPr="009B4D60">
        <w:rPr>
          <w:iCs/>
        </w:rPr>
        <w:t xml:space="preserve">en </w:t>
      </w:r>
      <w:r w:rsidR="004542ED">
        <w:rPr>
          <w:iCs/>
        </w:rPr>
        <w:t>are</w:t>
      </w:r>
      <w:r w:rsidRPr="009B4D60">
        <w:rPr>
          <w:iCs/>
        </w:rPr>
        <w:t xml:space="preserve"> more vulnerable than women to the impact of X-chromosome immune genes on the final response against the virus, as many genetic defects have been identified in X-linked patterns (e.g., TLR7 deficiency). </w:t>
      </w:r>
      <w:r w:rsidR="004542ED">
        <w:rPr>
          <w:iCs/>
        </w:rPr>
        <w:t>T</w:t>
      </w:r>
      <w:r w:rsidRPr="009B4D60">
        <w:rPr>
          <w:iCs/>
        </w:rPr>
        <w:t xml:space="preserve">he presence of neutralizing autoantibodies against immune components (e.g., type I interferons) was strongly over-represented among individuals who developed life-threatening COVID-19. Young children appear to be less severely affected compared to people with other respiratory viral infections, but those with inborn errors of immunity could present severe COVID-19 mainly with defects in interferon pathways. Therefore, active identification of cases with immune susceptibility to other viral infections, mainly zoonotic respiratory pathogens, should be </w:t>
      </w:r>
      <w:r w:rsidR="004542ED">
        <w:rPr>
          <w:iCs/>
        </w:rPr>
        <w:t>conducted</w:t>
      </w:r>
      <w:r w:rsidR="004542ED" w:rsidRPr="009B4D60">
        <w:rPr>
          <w:iCs/>
        </w:rPr>
        <w:t xml:space="preserve"> </w:t>
      </w:r>
      <w:r w:rsidRPr="009B4D60">
        <w:rPr>
          <w:iCs/>
        </w:rPr>
        <w:t>at high speed and in advance to prevent the impact of the next potential pandemic on this vulnerable group of patients and manage better the prioritization of treatment and vaccination.</w:t>
      </w:r>
    </w:p>
    <w:p w14:paraId="21AC5074" w14:textId="1AF364BF" w:rsidR="00796F02" w:rsidRPr="00796F02" w:rsidRDefault="009B4D60" w:rsidP="00E802DE">
      <w:pPr>
        <w:bidi w:val="0"/>
        <w:jc w:val="both"/>
        <w:rPr>
          <w:iCs/>
        </w:rPr>
      </w:pPr>
      <w:r w:rsidRPr="009B4D60">
        <w:rPr>
          <w:iCs/>
        </w:rPr>
        <w:t>Long COVID-19 is associated with more than 200 symptoms that affect multiple organ systems. Consequently, there will be a great number of new conditions requiring novel treatment strategies. Therefore, from the medical point of view, new recommendations and guidelines are essential for each medical discipline. Moreover, it will be a great challenge to define standards for diagnostics. The question will arise “What is long COVID?”. There will be a risk that doctors classify patient</w:t>
      </w:r>
      <w:r w:rsidR="004542ED">
        <w:rPr>
          <w:iCs/>
        </w:rPr>
        <w:t>s</w:t>
      </w:r>
      <w:r w:rsidRPr="009B4D60">
        <w:rPr>
          <w:iCs/>
        </w:rPr>
        <w:t xml:space="preserve"> with a rare, unknown, or even unrecognized disease as a patient with COVID-19 complications.</w:t>
      </w:r>
    </w:p>
    <w:p w14:paraId="4A143E88" w14:textId="066CA0B9" w:rsidR="009B4D60" w:rsidRPr="009B4D60" w:rsidRDefault="009B4D60" w:rsidP="00E802DE">
      <w:pPr>
        <w:bidi w:val="0"/>
        <w:jc w:val="both"/>
        <w:rPr>
          <w:iCs/>
        </w:rPr>
      </w:pPr>
      <w:r w:rsidRPr="009B4D60">
        <w:rPr>
          <w:iCs/>
        </w:rPr>
        <w:t xml:space="preserve">The pandemic has opened up new </w:t>
      </w:r>
      <w:r w:rsidR="004542ED">
        <w:rPr>
          <w:iCs/>
        </w:rPr>
        <w:t xml:space="preserve">research </w:t>
      </w:r>
      <w:r w:rsidRPr="009B4D60">
        <w:rPr>
          <w:iCs/>
        </w:rPr>
        <w:t xml:space="preserve">priorities. For example, in medical sciences, it will be necessary to identify the </w:t>
      </w:r>
      <w:proofErr w:type="spellStart"/>
      <w:r w:rsidRPr="009B4D60">
        <w:rPr>
          <w:iCs/>
        </w:rPr>
        <w:t>pathobiochemical</w:t>
      </w:r>
      <w:proofErr w:type="spellEnd"/>
      <w:r w:rsidRPr="009B4D60">
        <w:rPr>
          <w:iCs/>
        </w:rPr>
        <w:t xml:space="preserve"> mechanisms by which the SARS-CoV-2 mediate its pleiotropic effect on different organs. Receptor and downstream signaling must be investigated. It would be ideal to pinpoint biomarkers with high sensitivity and specificity to identify patients suffering from long COVID-19. In addition, there are many patients that are assumed to have developed diseases after vaccination. Therefore, there is a need to establish strategies to define what lesions were induced by the vaccination. In addition, there is an urgent need for strategies to cure or improve post vaccination sequelae. Finally, mental health issues (psychological distress, depression, anxiety, stress symptoms, suicidal thoughts) associated with COVID-19 are more prominent in women than men. The reasons need to be understood. </w:t>
      </w:r>
    </w:p>
    <w:p w14:paraId="05AFD1A9" w14:textId="105E8891" w:rsidR="009B4D60" w:rsidRPr="009B4D60" w:rsidRDefault="009B4D60" w:rsidP="00E802DE">
      <w:pPr>
        <w:bidi w:val="0"/>
        <w:jc w:val="both"/>
        <w:rPr>
          <w:iCs/>
        </w:rPr>
      </w:pPr>
      <w:r w:rsidRPr="009B4D60">
        <w:rPr>
          <w:iCs/>
        </w:rPr>
        <w:lastRenderedPageBreak/>
        <w:t xml:space="preserve">Some </w:t>
      </w:r>
      <w:r w:rsidR="004542ED">
        <w:rPr>
          <w:iCs/>
        </w:rPr>
        <w:t>recommended</w:t>
      </w:r>
      <w:r w:rsidR="004542ED" w:rsidRPr="009B4D60">
        <w:rPr>
          <w:iCs/>
        </w:rPr>
        <w:t xml:space="preserve"> </w:t>
      </w:r>
      <w:r w:rsidRPr="009B4D60">
        <w:rPr>
          <w:iCs/>
        </w:rPr>
        <w:t>treatments for COVID-19 are challenging. IgG antibodies formed specifically against enveloped viruses undergo a unique form of glycosylation (</w:t>
      </w:r>
      <w:proofErr w:type="spellStart"/>
      <w:r w:rsidRPr="009B4D60">
        <w:rPr>
          <w:iCs/>
        </w:rPr>
        <w:t>afucosylation</w:t>
      </w:r>
      <w:proofErr w:type="spellEnd"/>
      <w:r w:rsidRPr="009B4D60">
        <w:rPr>
          <w:iCs/>
        </w:rPr>
        <w:t xml:space="preserve">); although these antibodies can be effective in eliminating cancer cells, they can also amplify cytokine storms and immune-mediated pathologies, which could contribute to the severity of COVID-19. Further research is essential to design proper medications for COVID-19. In biological, chemical, and physical sciences, the importance of interdisciplinary work to develop preventive vaccines, diagnostic tools, and therapeutic agents has been thoroughly highlighted by the pandemic. Collaborative studies between scientists from different disciplines such as environmental, biological, and chemical sciences is crucial in studying the origin of SARS-CoV-2 and how to prevent future viral spreads. Scientists from environmental sciences, economics, and politics need to work together to develop protocols about how to protect the nature, biodiversity, and the ecosystem. Taken together, as scientific inquiry becomes increasingly interdisciplinary, research that integrates insights from multiple fields will only become more important in the years ahead.    </w:t>
      </w:r>
    </w:p>
    <w:p w14:paraId="48C06697" w14:textId="450AE33C" w:rsidR="00B7078C" w:rsidRDefault="009B4D60" w:rsidP="00E802DE">
      <w:pPr>
        <w:bidi w:val="0"/>
        <w:jc w:val="both"/>
        <w:rPr>
          <w:iCs/>
        </w:rPr>
      </w:pPr>
      <w:r w:rsidRPr="009B4D60">
        <w:rPr>
          <w:iCs/>
        </w:rPr>
        <w:t>During the pandemic, social media have been used as platform for spreading various conspiracy theories about source and consequences of COVID-19. Better ways to prevent the spread of misinformation are needed.</w:t>
      </w:r>
    </w:p>
    <w:p w14:paraId="2B00DFC4" w14:textId="77777777" w:rsidR="009B4D60" w:rsidRPr="009B4D60" w:rsidRDefault="009B4D60" w:rsidP="00E802DE">
      <w:pPr>
        <w:bidi w:val="0"/>
        <w:jc w:val="both"/>
        <w:rPr>
          <w:iCs/>
        </w:rPr>
      </w:pPr>
      <w:r w:rsidRPr="009B4D60">
        <w:rPr>
          <w:iCs/>
        </w:rPr>
        <w:t>Inflation and the disruption of supply chains lead to families making difficult financial decisions regarding basic needs. Consumer prices rose 7.1% from November 2021 to November 2022, with food costs up 10.6%, prompting the 2023 World Economic Forum to name the cost of living crisis as the most significant short-term global risk. Strategies for alleviating poverty through the widespread promotion of medium-term practices of food storage on a yearly or bi-yearly basis should also be encouraged to avoid the 55 to 90 days individual support limit observed during COVID-19. Such practices have the potential to alleviate inequality and promote economic recovery in future pandemics.</w:t>
      </w:r>
    </w:p>
    <w:p w14:paraId="5B952F27" w14:textId="77777777" w:rsidR="009B4D60" w:rsidRPr="009B4D60" w:rsidRDefault="009B4D60" w:rsidP="00E802DE">
      <w:pPr>
        <w:bidi w:val="0"/>
        <w:jc w:val="both"/>
        <w:rPr>
          <w:iCs/>
        </w:rPr>
      </w:pPr>
      <w:r w:rsidRPr="009B4D60">
        <w:rPr>
          <w:iCs/>
        </w:rPr>
        <w:t xml:space="preserve">The pandemic has had a notable political impact, with many governments around the world facing criticism for their handling of the crisis. It has also led to increased nationalism and racism in some countries. In addition, it has highlighted existing health disparities and inequities, particularly in vulnerable populations. </w:t>
      </w:r>
    </w:p>
    <w:p w14:paraId="51B388EE" w14:textId="053ED9EA" w:rsidR="00665DDE" w:rsidRPr="009B4D60" w:rsidRDefault="009B4D60" w:rsidP="00E802DE">
      <w:pPr>
        <w:bidi w:val="0"/>
        <w:jc w:val="both"/>
        <w:rPr>
          <w:iCs/>
        </w:rPr>
      </w:pPr>
      <w:r w:rsidRPr="009B4D60">
        <w:rPr>
          <w:iCs/>
        </w:rPr>
        <w:t>Anthropogenic ecological disequilibria could and did generate a global health crisis. Yet, it is still something that people and, to a lesser extent, the scientific community have not yet fully come to terms with. Yet, the COVID-19 crisis started due to habitat clearance putting pressure on wildlife, and wildlife trade markets, which act as potential spillover sites. We have now entered the paradigms of "One Earth" and "One Health". The creation of international networks to prevent outbreaks and pandemics is another task that was started, but remains to be finalized. In particular, it is important to remember that the COVID pandemic is of zoonotic nature. Hence, given the environmental factors that will make spillovers more frequent in the future, the fostering of networks, such as PREZODE, focused on the prevention of such events is crucial.</w:t>
      </w:r>
    </w:p>
    <w:p w14:paraId="1DCE536B" w14:textId="4B7932B7" w:rsidR="00B5228D" w:rsidRDefault="005158FC" w:rsidP="00E802DE">
      <w:pPr>
        <w:bidi w:val="0"/>
        <w:jc w:val="both"/>
      </w:pPr>
      <w:r w:rsidRPr="005158FC">
        <w:rPr>
          <w:iCs/>
        </w:rPr>
        <w:t xml:space="preserve">There are positive lessons learned. The pandemic has increased awareness of public health and resulted in increased investment and focus on healthcare and research. The development and use of mRNA vaccines have opened the door to create vaccines for numerous other viruses that were previously not amenable to preventative measures. The development of mRNA-loaded nanoparticle-based vaccines, like the ones introduced by Pfizer-BioNTech and Moderna, have showcased the unprecedented potential of mRNA technology and has opened the field for the development of next-generation lipid-based nanoparticle vaccines for other viral and bacterial infections to improve preparation for future threats, and for other types of disease, like solid tumors. Indeed, encouraging </w:t>
      </w:r>
      <w:r w:rsidRPr="005158FC">
        <w:rPr>
          <w:iCs/>
        </w:rPr>
        <w:lastRenderedPageBreak/>
        <w:t>results from early clinical trials with mRNA-loaded nanoparticle-based vaccines as a monotherapy or in combination with immunotherapy have been obtained in patients with resected solid tumors and gastrointestinal cancer</w:t>
      </w:r>
      <w:r w:rsidR="00B5228D" w:rsidRPr="00623027">
        <w:t xml:space="preserve"> </w:t>
      </w:r>
      <w:r w:rsidR="00B5228D" w:rsidRPr="00623027">
        <w:fldChar w:fldCharType="begin"/>
      </w:r>
      <w:r w:rsidR="005803B3">
        <w:instrText xml:space="preserve"> ADDIN EN.CITE &lt;EndNote&gt;&lt;Cite&gt;&lt;Author&gt;Lorentzen&lt;/Author&gt;&lt;Year&gt;2022&lt;/Year&gt;&lt;RecNum&gt;132&lt;/RecNum&gt;&lt;DisplayText&gt;(211)&lt;/DisplayText&gt;&lt;record&gt;&lt;rec-number&gt;132&lt;/rec-number&gt;&lt;foreign-keys&gt;&lt;key app="EN" db-id="9f0ep50sjvzxw0eftao5z25xraxsfesvwrdt" timestamp="1685859451"&gt;132&lt;/key&gt;&lt;/foreign-keys&gt;&lt;ref-type name="Journal Article"&gt;17&lt;/ref-type&gt;&lt;contributors&gt;&lt;authors&gt;&lt;author&gt;Lorentzen, Cathrine Lund&lt;/author&gt;&lt;author&gt;Haanen, John B&lt;/author&gt;&lt;author&gt;Met, Özcan&lt;/author&gt;&lt;author&gt;Svane, Inge Marie&lt;/author&gt;&lt;/authors&gt;&lt;/contributors&gt;&lt;titles&gt;&lt;title&gt;Clinical advances and ongoing trials on mRNA vaccines for cancer treatment&lt;/title&gt;&lt;secondary-title&gt;The Lancet Oncology&lt;/secondary-title&gt;&lt;/titles&gt;&lt;periodical&gt;&lt;full-title&gt;The Lancet Oncology&lt;/full-title&gt;&lt;/periodical&gt;&lt;pages&gt;e450-e458&lt;/pages&gt;&lt;volume&gt;23&lt;/volume&gt;&lt;number&gt;10&lt;/number&gt;&lt;dates&gt;&lt;year&gt;2022&lt;/year&gt;&lt;/dates&gt;&lt;isbn&gt;1470-2045&lt;/isbn&gt;&lt;urls&gt;&lt;/urls&gt;&lt;/record&gt;&lt;/Cite&gt;&lt;/EndNote&gt;</w:instrText>
      </w:r>
      <w:r w:rsidR="00B5228D" w:rsidRPr="00623027">
        <w:fldChar w:fldCharType="separate"/>
      </w:r>
      <w:r w:rsidR="005803B3">
        <w:rPr>
          <w:noProof/>
        </w:rPr>
        <w:t>(211)</w:t>
      </w:r>
      <w:r w:rsidR="00B5228D" w:rsidRPr="00623027">
        <w:fldChar w:fldCharType="end"/>
      </w:r>
      <w:r w:rsidR="00B5228D" w:rsidRPr="00623027">
        <w:t xml:space="preserve">. </w:t>
      </w:r>
      <w:r w:rsidRPr="005158FC">
        <w:t>These works on next-generation mRNA cancer vaccines are more likely to succeed in combination with immunotherapeutic treatments such as adoptive cell therapy and immune checkpoint inhibitors. Nevertheless, several challenges still remain and include identification of individual cancer neoantigens, validation of the most feasible vaccine administration me</w:t>
      </w:r>
      <w:r>
        <w:t xml:space="preserve">thods, and regulatory hurdles. </w:t>
      </w:r>
      <w:r w:rsidR="00B5228D">
        <w:t xml:space="preserve"> </w:t>
      </w:r>
    </w:p>
    <w:p w14:paraId="2F058B92" w14:textId="77777777" w:rsidR="00C270E6" w:rsidRDefault="00837310" w:rsidP="00E802DE">
      <w:pPr>
        <w:bidi w:val="0"/>
        <w:jc w:val="both"/>
      </w:pPr>
      <w:r>
        <w:t>T</w:t>
      </w:r>
      <w:r w:rsidR="001E6447" w:rsidRPr="001E6447">
        <w:t xml:space="preserve">he pandemic period </w:t>
      </w:r>
      <w:r w:rsidR="00C270E6">
        <w:t xml:space="preserve">has accelerated the introduction of digital tools at the basis of new teaching methods. These means will also be used in the future, in the case of teacher unavailability, public transport strikes, student indisposition, or videotaping of courses. In engineering sciences, many countries have moved to spend a share of public money to accelerate environmental and energy policies, paving the way to a more sustainable world. </w:t>
      </w:r>
    </w:p>
    <w:p w14:paraId="289FF489" w14:textId="02C820A2" w:rsidR="009A66DD" w:rsidRDefault="00C270E6" w:rsidP="00E802DE">
      <w:pPr>
        <w:bidi w:val="0"/>
        <w:jc w:val="both"/>
      </w:pPr>
      <w:r>
        <w:t>The role of science and academia during global crises has also come to the fore. First, the safeguarding of freedom of expression, academic freedom, debate, and protection of international whistleblowers are crucial for science to operate properly. The COVID crisis has demonstrated shortcomings in these aspects. Second, science needs to have voices. Structures (e.g., venues, communication media, official speakers) are necessary to ensure that vocal minorities do not take over and that scientists can speak out the majority of the community’s opinion and thereby are in a position to counter any potential political agendas that are contrary to the public interest.</w:t>
      </w:r>
    </w:p>
    <w:p w14:paraId="3CBA66F1" w14:textId="7E70D8CD" w:rsidR="00832F7F" w:rsidRDefault="004D148A" w:rsidP="00E802DE">
      <w:pPr>
        <w:bidi w:val="0"/>
        <w:jc w:val="both"/>
      </w:pPr>
      <w:r w:rsidRPr="008C099F">
        <w:t xml:space="preserve">Pandemics have threatened the health and wellbeing of societies, and the global order, in the past. The crucial roles of science and public health, vaccination programs, the WHO, and all other mutually beneficial international collaborations must continue to play a central role in informing </w:t>
      </w:r>
      <w:r>
        <w:t>he</w:t>
      </w:r>
      <w:r w:rsidR="005149B9">
        <w:t>alth care policy and delivery</w:t>
      </w:r>
      <w:r w:rsidR="005149B9" w:rsidRPr="005149B9">
        <w:t xml:space="preserve">. </w:t>
      </w:r>
      <w:r w:rsidR="005149B9" w:rsidRPr="005149B9">
        <w:rPr>
          <w:iCs/>
        </w:rPr>
        <w:t xml:space="preserve">Now that we are at what is considered the end of the pandemic, we should look back and by assessing the toll we as humans paid in each of these areas, we can learn how to be better prepared and ready for next pandemic. </w:t>
      </w:r>
      <w:r w:rsidRPr="00A61D35">
        <w:t>It will help if scientists understand issues outside their immediate areas of expertise/interest and see how the different challenges are inter-related. In addition to tackling the many challenges in this article, we need to consider what will happen in the next pandemic. What have we done to try to prevent or at least mitigate the impact of that next pandemic?</w:t>
      </w:r>
    </w:p>
    <w:p w14:paraId="0F12AD05" w14:textId="77777777" w:rsidR="002533A7" w:rsidRDefault="002533A7">
      <w:pPr>
        <w:bidi w:val="0"/>
        <w:rPr>
          <w:b/>
          <w:bCs/>
        </w:rPr>
      </w:pPr>
      <w:r>
        <w:rPr>
          <w:b/>
          <w:bCs/>
        </w:rPr>
        <w:br w:type="page"/>
      </w:r>
    </w:p>
    <w:p w14:paraId="4D2B391B" w14:textId="2383B710" w:rsidR="009557AE" w:rsidRPr="005B51AC" w:rsidRDefault="005B51AC" w:rsidP="00E802DE">
      <w:pPr>
        <w:bidi w:val="0"/>
        <w:jc w:val="both"/>
        <w:rPr>
          <w:b/>
          <w:bCs/>
        </w:rPr>
      </w:pPr>
      <w:r w:rsidRPr="005B51AC">
        <w:rPr>
          <w:b/>
          <w:bCs/>
        </w:rPr>
        <w:lastRenderedPageBreak/>
        <w:t xml:space="preserve">References </w:t>
      </w:r>
    </w:p>
    <w:p w14:paraId="0C162EEB" w14:textId="77777777" w:rsidR="00E6416D" w:rsidRPr="00E6416D" w:rsidRDefault="009557AE" w:rsidP="00E802DE">
      <w:pPr>
        <w:pStyle w:val="EndNoteBibliography"/>
        <w:bidi w:val="0"/>
        <w:spacing w:after="0"/>
        <w:jc w:val="both"/>
      </w:pPr>
      <w:r>
        <w:fldChar w:fldCharType="begin"/>
      </w:r>
      <w:r>
        <w:instrText xml:space="preserve"> ADDIN EN.REFLIST </w:instrText>
      </w:r>
      <w:r>
        <w:fldChar w:fldCharType="separate"/>
      </w:r>
      <w:r w:rsidR="00E6416D" w:rsidRPr="00E6416D">
        <w:t>1.</w:t>
      </w:r>
      <w:r w:rsidR="00E6416D" w:rsidRPr="00E6416D">
        <w:tab/>
        <w:t>Moradian N, Ochs HD, Sedikies C, Hamblin MR, Camargo CA, Jr., Martinez JA, et al. The urgent need for integrated science to fight COVID-19 pandemic and beyond. J Transl Med. 2020;18(1):205.</w:t>
      </w:r>
    </w:p>
    <w:p w14:paraId="34D25B53" w14:textId="77777777" w:rsidR="00E6416D" w:rsidRPr="00E6416D" w:rsidRDefault="00E6416D" w:rsidP="00E802DE">
      <w:pPr>
        <w:pStyle w:val="EndNoteBibliography"/>
        <w:bidi w:val="0"/>
        <w:spacing w:after="0"/>
        <w:jc w:val="both"/>
      </w:pPr>
      <w:r w:rsidRPr="00E6416D">
        <w:t>2.</w:t>
      </w:r>
      <w:r w:rsidRPr="00E6416D">
        <w:tab/>
        <w:t>Ndaïrou F, Area I, Nieto JJ, Torres DFM. Mathematical modeling of COVID-19 transmission dynamics with a case study of Wuhan. Chaos, Solitons &amp; Fractals. 2020;135:109846.</w:t>
      </w:r>
    </w:p>
    <w:p w14:paraId="064BD092" w14:textId="77777777" w:rsidR="00E6416D" w:rsidRPr="00E6416D" w:rsidRDefault="00E6416D" w:rsidP="00E802DE">
      <w:pPr>
        <w:pStyle w:val="EndNoteBibliography"/>
        <w:bidi w:val="0"/>
        <w:spacing w:after="0"/>
        <w:jc w:val="both"/>
      </w:pPr>
      <w:r w:rsidRPr="00E6416D">
        <w:t>3.</w:t>
      </w:r>
      <w:r w:rsidRPr="00E6416D">
        <w:tab/>
        <w:t>Palaniappan S, V R, David B, S PN. Prediction of Epidemic Disease Dynamics on the Infection Risk Using Machine Learning Algorithms. SN computer science. 2022;3(1):47.</w:t>
      </w:r>
    </w:p>
    <w:p w14:paraId="349058AD" w14:textId="77777777" w:rsidR="00E6416D" w:rsidRPr="00E6416D" w:rsidRDefault="00E6416D" w:rsidP="00E802DE">
      <w:pPr>
        <w:pStyle w:val="EndNoteBibliography"/>
        <w:bidi w:val="0"/>
        <w:spacing w:after="0"/>
        <w:jc w:val="both"/>
      </w:pPr>
      <w:r w:rsidRPr="00E6416D">
        <w:t>4.</w:t>
      </w:r>
      <w:r w:rsidRPr="00E6416D">
        <w:tab/>
        <w:t>Naikoo GA, Arshad F, Hassan IU, Awan T, Salim H, Pedram MZ, et al. Nanomaterials‐based sensors for the detection of COVID‐19: A review. Bioengineering Translational Medicine. 2022;7(3):e10305.</w:t>
      </w:r>
    </w:p>
    <w:p w14:paraId="7688843D" w14:textId="77777777" w:rsidR="00E6416D" w:rsidRPr="00E6416D" w:rsidRDefault="00E6416D" w:rsidP="00E802DE">
      <w:pPr>
        <w:pStyle w:val="EndNoteBibliography"/>
        <w:bidi w:val="0"/>
        <w:spacing w:after="0"/>
        <w:jc w:val="both"/>
      </w:pPr>
      <w:r w:rsidRPr="00E6416D">
        <w:t>5.</w:t>
      </w:r>
      <w:r w:rsidRPr="00E6416D">
        <w:tab/>
        <w:t>Lee T, Ahn J-H, Park SY, Kim G-H, Kim J, Kim T-H, et al. Recent Advances in AIV Biosensors Composed of Nanobio Hybrid Material. Micromachines [Internet]. 2018; 9(12).</w:t>
      </w:r>
    </w:p>
    <w:p w14:paraId="62B455DA" w14:textId="77777777" w:rsidR="00E6416D" w:rsidRPr="00E6416D" w:rsidRDefault="00E6416D" w:rsidP="00E802DE">
      <w:pPr>
        <w:pStyle w:val="EndNoteBibliography"/>
        <w:bidi w:val="0"/>
        <w:spacing w:after="0"/>
        <w:jc w:val="both"/>
      </w:pPr>
      <w:r w:rsidRPr="00E6416D">
        <w:t>6.</w:t>
      </w:r>
      <w:r w:rsidRPr="00E6416D">
        <w:tab/>
        <w:t>Shan B, Broza YY, Li W, Wang Y, Wu S, Liu Z, et al. Multiplexed Nanomaterial-Based Sensor Array for Detection of COVID-19 in Exhaled Breath. ACS Nano. 2020;14(9):12125-32.</w:t>
      </w:r>
    </w:p>
    <w:p w14:paraId="49C15809" w14:textId="77777777" w:rsidR="00E6416D" w:rsidRPr="00E6416D" w:rsidRDefault="00E6416D" w:rsidP="00E802DE">
      <w:pPr>
        <w:pStyle w:val="EndNoteBibliography"/>
        <w:bidi w:val="0"/>
        <w:spacing w:after="0"/>
        <w:jc w:val="both"/>
      </w:pPr>
      <w:r w:rsidRPr="00E6416D">
        <w:t>7.</w:t>
      </w:r>
      <w:r w:rsidRPr="00E6416D">
        <w:tab/>
        <w:t>Naikoo GA, Awan T, Hassan IU, Salim H, Arshad F, Ahmed W, et al. Nanomaterials-Based Sensors for Respiratory Viral Detection: A Review. IEEE sensors journal. 2021;21(16):17643-56.</w:t>
      </w:r>
    </w:p>
    <w:p w14:paraId="62691EA0" w14:textId="77777777" w:rsidR="00E6416D" w:rsidRPr="00E6416D" w:rsidRDefault="00E6416D" w:rsidP="00E802DE">
      <w:pPr>
        <w:pStyle w:val="EndNoteBibliography"/>
        <w:bidi w:val="0"/>
        <w:spacing w:after="0"/>
        <w:jc w:val="both"/>
      </w:pPr>
      <w:r w:rsidRPr="00E6416D">
        <w:t>8.</w:t>
      </w:r>
      <w:r w:rsidRPr="00E6416D">
        <w:tab/>
        <w:t>Seo G, Lee G, Kim MJ, Baek S-H, Choi M, Ku KB, et al. Rapid detection of COVID-19 causative virus (SARS-CoV-2) in human nasopharyngeal swab specimens using field-effect transistor-based biosensor. ACS nano. 2020;14(4):5135-42.</w:t>
      </w:r>
    </w:p>
    <w:p w14:paraId="6BC90D9A" w14:textId="77777777" w:rsidR="00E6416D" w:rsidRPr="00E6416D" w:rsidRDefault="00E6416D" w:rsidP="00E802DE">
      <w:pPr>
        <w:pStyle w:val="EndNoteBibliography"/>
        <w:bidi w:val="0"/>
        <w:spacing w:after="0"/>
        <w:jc w:val="both"/>
      </w:pPr>
      <w:r w:rsidRPr="00E6416D">
        <w:t>9.</w:t>
      </w:r>
      <w:r w:rsidRPr="00E6416D">
        <w:tab/>
        <w:t>Mujawar MA, Gohel H, Bhardwaj SK, Srinivasan S, Hickman N, Kaushik A. Nano-enabled biosensing systems for intelligent healthcare: towards COVID-19 management. Materials Today Chemistry. 2020;17:100306.</w:t>
      </w:r>
    </w:p>
    <w:p w14:paraId="316ADE50" w14:textId="77777777" w:rsidR="00E6416D" w:rsidRPr="00E6416D" w:rsidRDefault="00E6416D" w:rsidP="00E802DE">
      <w:pPr>
        <w:pStyle w:val="EndNoteBibliography"/>
        <w:bidi w:val="0"/>
        <w:spacing w:after="0"/>
        <w:jc w:val="both"/>
      </w:pPr>
      <w:r w:rsidRPr="00E6416D">
        <w:t>10.</w:t>
      </w:r>
      <w:r w:rsidRPr="00E6416D">
        <w:tab/>
        <w:t>Maduraiveeran G, Sasidharan M, Ganesan V. Electrochemical sensor and biosensor platforms based on advanced nanomaterials for biological and biomedical applications. Biosensors Bioelectronics. 2018;103:113-29.</w:t>
      </w:r>
    </w:p>
    <w:p w14:paraId="4E9CC086" w14:textId="77777777" w:rsidR="00E6416D" w:rsidRPr="00E6416D" w:rsidRDefault="00E6416D" w:rsidP="00E802DE">
      <w:pPr>
        <w:pStyle w:val="EndNoteBibliography"/>
        <w:bidi w:val="0"/>
        <w:spacing w:after="0"/>
        <w:jc w:val="both"/>
      </w:pPr>
      <w:r w:rsidRPr="00E6416D">
        <w:t>11.</w:t>
      </w:r>
      <w:r w:rsidRPr="00E6416D">
        <w:tab/>
        <w:t>Moitra P, Alafeef M, Dighe K, Frieman MB, Pan D. Selective naked-eye detection of SARS-CoV-2 mediated by N gene targeted antisense oligonucleotide capped plasmonic nanoparticles. ACS nano. 2020;14(6):7617-27.</w:t>
      </w:r>
    </w:p>
    <w:p w14:paraId="5948CDB5" w14:textId="77777777" w:rsidR="00E6416D" w:rsidRPr="00E6416D" w:rsidRDefault="00E6416D" w:rsidP="00E802DE">
      <w:pPr>
        <w:pStyle w:val="EndNoteBibliography"/>
        <w:bidi w:val="0"/>
        <w:spacing w:after="0"/>
        <w:jc w:val="both"/>
      </w:pPr>
      <w:r w:rsidRPr="00E6416D">
        <w:t>12.</w:t>
      </w:r>
      <w:r w:rsidRPr="00E6416D">
        <w:tab/>
        <w:t>Jain S, Nehra M, Kumar R, Dilbaghi N, Hu T, Kumar S, et al. Internet of medical things (IoMT)-integrated biosensors for point-of-care testing of infectious diseases. Biosensors Bioelectronics. 2021;179:113074.</w:t>
      </w:r>
    </w:p>
    <w:p w14:paraId="30662F14" w14:textId="2F24F2B2" w:rsidR="00E6416D" w:rsidRPr="00E6416D" w:rsidRDefault="00E6416D" w:rsidP="00E802DE">
      <w:pPr>
        <w:pStyle w:val="EndNoteBibliography"/>
        <w:bidi w:val="0"/>
        <w:spacing w:after="0"/>
        <w:jc w:val="both"/>
      </w:pPr>
      <w:r w:rsidRPr="00E6416D">
        <w:t>13.</w:t>
      </w:r>
      <w:r w:rsidRPr="00E6416D">
        <w:tab/>
        <w:t xml:space="preserve">Sensortec B. How sensing solutions help to fight against the spread of COVID-19  [Available from: </w:t>
      </w:r>
      <w:hyperlink r:id="rId11" w:history="1">
        <w:r w:rsidRPr="00E6416D">
          <w:rPr>
            <w:rStyle w:val="Hyperlink"/>
          </w:rPr>
          <w:t>https://www.bosch-sensortec.com/news-and-stories/stories/how-sensing-solutions-help-to-fight-against-the-spread-of-covid-19.html</w:t>
        </w:r>
      </w:hyperlink>
      <w:r w:rsidRPr="00E6416D">
        <w:t>.</w:t>
      </w:r>
    </w:p>
    <w:p w14:paraId="4CDC8F22" w14:textId="77777777" w:rsidR="00E6416D" w:rsidRPr="00E6416D" w:rsidRDefault="00E6416D" w:rsidP="00E802DE">
      <w:pPr>
        <w:pStyle w:val="EndNoteBibliography"/>
        <w:bidi w:val="0"/>
        <w:spacing w:after="0"/>
        <w:jc w:val="both"/>
      </w:pPr>
      <w:r w:rsidRPr="00E6416D">
        <w:t>14.</w:t>
      </w:r>
      <w:r w:rsidRPr="00E6416D">
        <w:tab/>
        <w:t>Zheng C, Shao W, Chen X, Zhang B, Wang G, Zhang W. Real-world effectiveness of COVID-19 vaccines: a literature review and meta-analysis. International Journal of Infectious Diseases 2022;114:252-60.</w:t>
      </w:r>
    </w:p>
    <w:p w14:paraId="2EDF3B43" w14:textId="77777777" w:rsidR="00E6416D" w:rsidRPr="00E6416D" w:rsidRDefault="00E6416D" w:rsidP="00E802DE">
      <w:pPr>
        <w:pStyle w:val="EndNoteBibliography"/>
        <w:bidi w:val="0"/>
        <w:spacing w:after="0"/>
        <w:jc w:val="both"/>
      </w:pPr>
      <w:r w:rsidRPr="00E6416D">
        <w:t>15.</w:t>
      </w:r>
      <w:r w:rsidRPr="00E6416D">
        <w:tab/>
        <w:t>Chavda VP, Hossain MK, Beladiya J, Apostolopoulos V. Nucleic acid vaccines for COVID-19: a paradigm shift in the vaccine development arena. Biologics. 2021;1(3):337-56.</w:t>
      </w:r>
    </w:p>
    <w:p w14:paraId="772DF31B" w14:textId="77777777" w:rsidR="00E6416D" w:rsidRPr="00E6416D" w:rsidRDefault="00E6416D" w:rsidP="00E802DE">
      <w:pPr>
        <w:pStyle w:val="EndNoteBibliography"/>
        <w:bidi w:val="0"/>
        <w:spacing w:after="0"/>
        <w:jc w:val="both"/>
      </w:pPr>
      <w:r w:rsidRPr="00E6416D">
        <w:t>16.</w:t>
      </w:r>
      <w:r w:rsidRPr="00E6416D">
        <w:tab/>
        <w:t>Ndwandwe D, Wiysonge CS. COVID-19 vaccines. Current opinion in immunology. 2021;71:111-6.</w:t>
      </w:r>
    </w:p>
    <w:p w14:paraId="75064321" w14:textId="77777777" w:rsidR="00E6416D" w:rsidRPr="00E6416D" w:rsidRDefault="00E6416D" w:rsidP="00E802DE">
      <w:pPr>
        <w:pStyle w:val="EndNoteBibliography"/>
        <w:bidi w:val="0"/>
        <w:spacing w:after="0"/>
        <w:jc w:val="both"/>
      </w:pPr>
      <w:r w:rsidRPr="00E6416D">
        <w:t>17.</w:t>
      </w:r>
      <w:r w:rsidRPr="00E6416D">
        <w:tab/>
        <w:t>Deng S, Liang H, Chen P, Li Y, Li Z, Fan S, et al. Viral vector vaccine development and application during the COVID-19 pandemic. Microorganisms. 2022;10(7):1450.</w:t>
      </w:r>
    </w:p>
    <w:p w14:paraId="178DBE12" w14:textId="77777777" w:rsidR="00E6416D" w:rsidRPr="00E6416D" w:rsidRDefault="00E6416D" w:rsidP="00E802DE">
      <w:pPr>
        <w:pStyle w:val="EndNoteBibliography"/>
        <w:bidi w:val="0"/>
        <w:spacing w:after="0"/>
        <w:jc w:val="both"/>
      </w:pPr>
      <w:r w:rsidRPr="00E6416D">
        <w:t>18.</w:t>
      </w:r>
      <w:r w:rsidRPr="00E6416D">
        <w:tab/>
        <w:t>Callaway E. The next generation of coronavirus vaccines. Nature. 2023;614:22-5.</w:t>
      </w:r>
    </w:p>
    <w:p w14:paraId="4AF422A0" w14:textId="77777777" w:rsidR="00E6416D" w:rsidRPr="00E6416D" w:rsidRDefault="00E6416D" w:rsidP="00E802DE">
      <w:pPr>
        <w:pStyle w:val="EndNoteBibliography"/>
        <w:bidi w:val="0"/>
        <w:spacing w:after="0"/>
        <w:jc w:val="both"/>
      </w:pPr>
      <w:r w:rsidRPr="00E6416D">
        <w:t>19.</w:t>
      </w:r>
      <w:r w:rsidRPr="00E6416D">
        <w:tab/>
        <w:t>Yamamoto K. Adverse effects of COVID-19 vaccines and measures to prevent them. Virology Journal. 2022;19(1):1-3.</w:t>
      </w:r>
    </w:p>
    <w:p w14:paraId="63AD2E67" w14:textId="77777777" w:rsidR="00E6416D" w:rsidRPr="00E6416D" w:rsidRDefault="00E6416D" w:rsidP="00E802DE">
      <w:pPr>
        <w:pStyle w:val="EndNoteBibliography"/>
        <w:bidi w:val="0"/>
        <w:spacing w:after="0"/>
        <w:jc w:val="both"/>
      </w:pPr>
      <w:r w:rsidRPr="00E6416D">
        <w:t>20.</w:t>
      </w:r>
      <w:r w:rsidRPr="00E6416D">
        <w:tab/>
        <w:t>Jackson CB, Farzan M, Chen B, Choe H. Mechanisms of SARS-CoV-2 entry into cells. Nature Reviews Molecular Cell Biology. 2022;23(1):3-20.</w:t>
      </w:r>
    </w:p>
    <w:p w14:paraId="2A76E6AD" w14:textId="77777777" w:rsidR="00E6416D" w:rsidRPr="00E6416D" w:rsidRDefault="00E6416D" w:rsidP="00E802DE">
      <w:pPr>
        <w:pStyle w:val="EndNoteBibliography"/>
        <w:bidi w:val="0"/>
        <w:spacing w:after="0"/>
        <w:jc w:val="both"/>
      </w:pPr>
      <w:r w:rsidRPr="00E6416D">
        <w:t>21.</w:t>
      </w:r>
      <w:r w:rsidRPr="00E6416D">
        <w:tab/>
        <w:t xml:space="preserve">Lee TC, Murthy S, Del Corpo O, Senécal J, Butler-Laporte G, Sohani ZN, et al. Remdesivir for the treatment of COVID-19: a systematic review and meta-analysis. Clinical microbiology and infection </w:t>
      </w:r>
      <w:r w:rsidRPr="00E6416D">
        <w:lastRenderedPageBreak/>
        <w:t>: the official publication of the European Society of Clinical Microbiology and Infectious Diseases. 2022;28(9):1203-10.</w:t>
      </w:r>
    </w:p>
    <w:p w14:paraId="6E182BAA" w14:textId="77777777" w:rsidR="00E6416D" w:rsidRPr="00E6416D" w:rsidRDefault="00E6416D" w:rsidP="00E802DE">
      <w:pPr>
        <w:pStyle w:val="EndNoteBibliography"/>
        <w:bidi w:val="0"/>
        <w:spacing w:after="0"/>
        <w:jc w:val="both"/>
      </w:pPr>
      <w:r w:rsidRPr="00E6416D">
        <w:t>22.</w:t>
      </w:r>
      <w:r w:rsidRPr="00E6416D">
        <w:tab/>
        <w:t>Beigel JH, Tomashek KM, Dodd LE, Mehta AK, Zingman BS, Kalil AC, et al. Remdesivir for the Treatment of Covid-19 - Final Report. The New England journal of medicine. 2020;383(19):1813-26.</w:t>
      </w:r>
    </w:p>
    <w:p w14:paraId="354B7A04" w14:textId="77777777" w:rsidR="00E6416D" w:rsidRPr="00E6416D" w:rsidRDefault="00E6416D" w:rsidP="00E802DE">
      <w:pPr>
        <w:pStyle w:val="EndNoteBibliography"/>
        <w:bidi w:val="0"/>
        <w:spacing w:after="0"/>
        <w:jc w:val="both"/>
      </w:pPr>
      <w:r w:rsidRPr="00E6416D">
        <w:t>23.</w:t>
      </w:r>
      <w:r w:rsidRPr="00E6416D">
        <w:tab/>
        <w:t>von Delft A, Hall MD, Kwong AD, Purcell LA, Saikatendu KS, Schmitz U, et al. Accelerating antiviral drug discovery: lessons from COVID-19. Nature reviews Drug discovery. 2023:1-19.</w:t>
      </w:r>
    </w:p>
    <w:p w14:paraId="074DED5C" w14:textId="77777777" w:rsidR="00E6416D" w:rsidRPr="00E6416D" w:rsidRDefault="00E6416D" w:rsidP="00E802DE">
      <w:pPr>
        <w:pStyle w:val="EndNoteBibliography"/>
        <w:bidi w:val="0"/>
        <w:spacing w:after="0"/>
        <w:jc w:val="both"/>
      </w:pPr>
      <w:r w:rsidRPr="00E6416D">
        <w:t>24.</w:t>
      </w:r>
      <w:r w:rsidRPr="00E6416D">
        <w:tab/>
        <w:t>Hammond J, Leister-Tebbe H, Gardner A, Abreu P, Bao W, Wisemandle W, et al. Oral Nirmatrelvir for High-Risk, Nonhospitalized Adults with Covid-19. The New England journal of medicine. 2022;386(15):1397-408.</w:t>
      </w:r>
    </w:p>
    <w:p w14:paraId="53BD6F61" w14:textId="77777777" w:rsidR="00E6416D" w:rsidRPr="00E6416D" w:rsidRDefault="00E6416D" w:rsidP="00E802DE">
      <w:pPr>
        <w:pStyle w:val="EndNoteBibliography"/>
        <w:bidi w:val="0"/>
        <w:spacing w:after="0"/>
        <w:jc w:val="both"/>
      </w:pPr>
      <w:r w:rsidRPr="00E6416D">
        <w:t>25.</w:t>
      </w:r>
      <w:r w:rsidRPr="00E6416D">
        <w:tab/>
        <w:t>Stegmann KM, Dickmanns A, Gerber S, Nikolova V, Klemke L, Manzini V, et al. The folate antagonist methotrexate diminishes replication of the coronavirus SARS-CoV-2 and enhances the antiviral efficacy of remdesivir in cell culture models. Virus research. 2021;302:198469.</w:t>
      </w:r>
    </w:p>
    <w:p w14:paraId="2120E026" w14:textId="77777777" w:rsidR="00E6416D" w:rsidRPr="00E6416D" w:rsidRDefault="00E6416D" w:rsidP="00E802DE">
      <w:pPr>
        <w:pStyle w:val="EndNoteBibliography"/>
        <w:bidi w:val="0"/>
        <w:spacing w:after="0"/>
        <w:jc w:val="both"/>
      </w:pPr>
      <w:r w:rsidRPr="00E6416D">
        <w:t>26.</w:t>
      </w:r>
      <w:r w:rsidRPr="00E6416D">
        <w:tab/>
        <w:t>Bayoumy AB, Ansari AR, De Abreu RA, Peters GJ, Mulder CJ. Multi-Drug Therapy Schedules for SARS-COV-2: Smart Repurposing of Old Drugs. Journal of Exploratory Research in Pharmacology. 2020;5:29-30.</w:t>
      </w:r>
    </w:p>
    <w:p w14:paraId="03C21F11" w14:textId="77777777" w:rsidR="00E6416D" w:rsidRPr="00E6416D" w:rsidRDefault="00E6416D" w:rsidP="00E802DE">
      <w:pPr>
        <w:pStyle w:val="EndNoteBibliography"/>
        <w:bidi w:val="0"/>
        <w:spacing w:after="0"/>
        <w:jc w:val="both"/>
      </w:pPr>
      <w:r w:rsidRPr="00E6416D">
        <w:t>27.</w:t>
      </w:r>
      <w:r w:rsidRPr="00E6416D">
        <w:tab/>
        <w:t>Mohamed K, Yazdanpanah N, Saghazadeh A, Rezaei N. Computational drug discovery and repurposing for the treatment of COVID-19: a systematic review. Bioorganic chemistry. 2021;106:104490.</w:t>
      </w:r>
    </w:p>
    <w:p w14:paraId="2E84E739" w14:textId="77777777" w:rsidR="00E6416D" w:rsidRPr="00E6416D" w:rsidRDefault="00E6416D" w:rsidP="00E802DE">
      <w:pPr>
        <w:pStyle w:val="EndNoteBibliography"/>
        <w:bidi w:val="0"/>
        <w:spacing w:after="0"/>
        <w:jc w:val="both"/>
      </w:pPr>
      <w:r w:rsidRPr="00E6416D">
        <w:t>28.</w:t>
      </w:r>
      <w:r w:rsidRPr="00E6416D">
        <w:tab/>
        <w:t>Stegmann KM, Dickmanns A, Heinen N, Blaurock C, Karrasch T, Breithaupt A, et al. Inhibitors of dihydroorotate dehydrogenase cooperate with molnupiravir and N4-hydroxycytidine to suppress SARS-CoV-2 replication. Iscience. 2022;25(5):104293.</w:t>
      </w:r>
    </w:p>
    <w:p w14:paraId="27F933EC" w14:textId="77777777" w:rsidR="00E6416D" w:rsidRPr="00E6416D" w:rsidRDefault="00E6416D" w:rsidP="00E802DE">
      <w:pPr>
        <w:pStyle w:val="EndNoteBibliography"/>
        <w:bidi w:val="0"/>
        <w:spacing w:after="0"/>
        <w:jc w:val="both"/>
      </w:pPr>
      <w:r w:rsidRPr="00E6416D">
        <w:t>29.</w:t>
      </w:r>
      <w:r w:rsidRPr="00E6416D">
        <w:tab/>
        <w:t>Rezaei N, Ashkevarian S, Fathi MK, Hanaei S, Kolahchi Z, Ladi Seyedian S-S, et al. Introduction on Coronavirus Disease (COVID-19) Pandemic: The Global Challenge. In: Rezaei N, editor. Coronavirus Disease - COVID-19. Cham: Springer International Publishing; 2021. p. 1-22.</w:t>
      </w:r>
    </w:p>
    <w:p w14:paraId="093E7756" w14:textId="77777777" w:rsidR="00E6416D" w:rsidRPr="00E6416D" w:rsidRDefault="00E6416D" w:rsidP="00E802DE">
      <w:pPr>
        <w:pStyle w:val="EndNoteBibliography"/>
        <w:bidi w:val="0"/>
        <w:spacing w:after="0"/>
        <w:jc w:val="both"/>
      </w:pPr>
      <w:r w:rsidRPr="00E6416D">
        <w:t>30.</w:t>
      </w:r>
      <w:r w:rsidRPr="00E6416D">
        <w:tab/>
        <w:t>Davis HE, Assaf GS, McCorkell L, Wei H, Low RJ, Re'em Y, et al. Characterizing long COVID in an international cohort: 7 months of symptoms and their impact. EClinicalMedicine. 2021;38:101019.</w:t>
      </w:r>
    </w:p>
    <w:p w14:paraId="26C81433" w14:textId="77777777" w:rsidR="00E6416D" w:rsidRPr="00E6416D" w:rsidRDefault="00E6416D" w:rsidP="00E802DE">
      <w:pPr>
        <w:pStyle w:val="EndNoteBibliography"/>
        <w:bidi w:val="0"/>
        <w:spacing w:after="0"/>
        <w:jc w:val="both"/>
      </w:pPr>
      <w:r w:rsidRPr="00E6416D">
        <w:t>31.</w:t>
      </w:r>
      <w:r w:rsidRPr="00E6416D">
        <w:tab/>
        <w:t>Ceban F, Ling S, Lui LM, Lee Y, Gill H, Teopiz KM, et al. Fatigue and cognitive impairment in Post-COVID-19 Syndrome: A systematic review and meta-analysis. Brain, behavior, immunity. 2022;101:93-135.</w:t>
      </w:r>
    </w:p>
    <w:p w14:paraId="60A956EA" w14:textId="77777777" w:rsidR="00E6416D" w:rsidRPr="00E6416D" w:rsidRDefault="00E6416D" w:rsidP="00E802DE">
      <w:pPr>
        <w:pStyle w:val="EndNoteBibliography"/>
        <w:bidi w:val="0"/>
        <w:spacing w:after="0"/>
        <w:jc w:val="both"/>
      </w:pPr>
      <w:r w:rsidRPr="00E6416D">
        <w:t>32.</w:t>
      </w:r>
      <w:r w:rsidRPr="00E6416D">
        <w:tab/>
        <w:t>Larsen NW, Stiles LE, Shaik R, Schneider L, Muppidi S, Tsui CT, et al. Characterization of autonomic symptom burden in long COVID: a global survey of 2,314 adults. Medrxiv. 2022:2022.04. 25.22274300.</w:t>
      </w:r>
    </w:p>
    <w:p w14:paraId="68CFC075" w14:textId="77777777" w:rsidR="00E6416D" w:rsidRPr="00E6416D" w:rsidRDefault="00E6416D" w:rsidP="00E802DE">
      <w:pPr>
        <w:pStyle w:val="EndNoteBibliography"/>
        <w:bidi w:val="0"/>
        <w:spacing w:after="0"/>
        <w:jc w:val="both"/>
      </w:pPr>
      <w:r w:rsidRPr="00E6416D">
        <w:t>33.</w:t>
      </w:r>
      <w:r w:rsidRPr="00E6416D">
        <w:tab/>
        <w:t>Davis HE, McCorkell L, Vogel JM, Topol EJ. Long COVID: major findings, mechanisms and recommendations. Nature Reviews Microbiology. 2023:1-14.</w:t>
      </w:r>
    </w:p>
    <w:p w14:paraId="64C98D6A" w14:textId="77777777" w:rsidR="00E6416D" w:rsidRPr="00E6416D" w:rsidRDefault="00E6416D" w:rsidP="00E802DE">
      <w:pPr>
        <w:pStyle w:val="EndNoteBibliography"/>
        <w:bidi w:val="0"/>
        <w:spacing w:after="0"/>
        <w:jc w:val="both"/>
      </w:pPr>
      <w:r w:rsidRPr="00E6416D">
        <w:t>34.</w:t>
      </w:r>
      <w:r w:rsidRPr="00E6416D">
        <w:tab/>
        <w:t>Nalbandian A, Sehgal K, Gupta A, Madhavan MV, McGroder C, Stevens JS, et al. Post-acute COVID-19 syndrome. Nature Medicine. 2021;27(4):601-15.</w:t>
      </w:r>
    </w:p>
    <w:p w14:paraId="27254B22" w14:textId="77777777" w:rsidR="00E6416D" w:rsidRPr="00E6416D" w:rsidRDefault="00E6416D" w:rsidP="00E802DE">
      <w:pPr>
        <w:pStyle w:val="EndNoteBibliography"/>
        <w:bidi w:val="0"/>
        <w:spacing w:after="0"/>
        <w:jc w:val="both"/>
      </w:pPr>
      <w:r w:rsidRPr="00E6416D">
        <w:t>35.</w:t>
      </w:r>
      <w:r w:rsidRPr="00E6416D">
        <w:tab/>
        <w:t>Han Q, Zheng B, Daines L, Sheikh A. Long-Term Sequelae of COVID-19: A Systematic Review and Meta-Analysis of One-Year Follow-Up Studies on Post-COVID Symptoms. Pathogens (Basel, Switzerland). 2022;11(2).</w:t>
      </w:r>
    </w:p>
    <w:p w14:paraId="6D2B742A" w14:textId="77777777" w:rsidR="00E6416D" w:rsidRPr="00E6416D" w:rsidRDefault="00E6416D" w:rsidP="00E802DE">
      <w:pPr>
        <w:pStyle w:val="EndNoteBibliography"/>
        <w:bidi w:val="0"/>
        <w:spacing w:after="0"/>
        <w:jc w:val="both"/>
      </w:pPr>
      <w:r w:rsidRPr="00E6416D">
        <w:t>36.</w:t>
      </w:r>
      <w:r w:rsidRPr="00E6416D">
        <w:tab/>
        <w:t>Khazaal S, Harb J, Rima M, Annweiler C, Wu Y, Cao Z, et al. The Pathophysiology of Long COVID throughout the Renin-Angiotensin System. Molecules (Basel, Switzerland). 2022;27(9).</w:t>
      </w:r>
    </w:p>
    <w:p w14:paraId="23083604" w14:textId="77777777" w:rsidR="00E6416D" w:rsidRPr="00E6416D" w:rsidRDefault="00E6416D" w:rsidP="00E802DE">
      <w:pPr>
        <w:pStyle w:val="EndNoteBibliography"/>
        <w:bidi w:val="0"/>
        <w:spacing w:after="0"/>
        <w:jc w:val="both"/>
      </w:pPr>
      <w:r w:rsidRPr="00E6416D">
        <w:t>37.</w:t>
      </w:r>
      <w:r w:rsidRPr="00E6416D">
        <w:tab/>
        <w:t>Lucas C, Wong P, Klein J, Castro TBR, Silva J, Sundaram M, et al. Longitudinal analyses reveal immunological misfiring in severe COVID-19. Nature. 2020;584(7821):463-9.</w:t>
      </w:r>
    </w:p>
    <w:p w14:paraId="2AC85016" w14:textId="77777777" w:rsidR="00E6416D" w:rsidRPr="00E6416D" w:rsidRDefault="00E6416D" w:rsidP="00E802DE">
      <w:pPr>
        <w:pStyle w:val="EndNoteBibliography"/>
        <w:bidi w:val="0"/>
        <w:spacing w:after="0"/>
        <w:jc w:val="both"/>
      </w:pPr>
      <w:r w:rsidRPr="00E6416D">
        <w:t>38.</w:t>
      </w:r>
      <w:r w:rsidRPr="00E6416D">
        <w:tab/>
        <w:t>Flude BM, Nannetti G, Mitchell P, Compton N, Richards C, Heurich M, et al. Targeting the complement serine protease MASP-2 as a therapeutic strategy for coronavirus infections. Viruses. 2021;13(2):312.</w:t>
      </w:r>
    </w:p>
    <w:p w14:paraId="4ACDCEB2" w14:textId="77777777" w:rsidR="00E6416D" w:rsidRPr="00E6416D" w:rsidRDefault="00E6416D" w:rsidP="00E802DE">
      <w:pPr>
        <w:pStyle w:val="EndNoteBibliography"/>
        <w:bidi w:val="0"/>
        <w:spacing w:after="0"/>
        <w:jc w:val="both"/>
      </w:pPr>
      <w:r w:rsidRPr="00E6416D">
        <w:t>39.</w:t>
      </w:r>
      <w:r w:rsidRPr="00E6416D">
        <w:tab/>
        <w:t>Yu J, Yuan X, Chen H, Chaturvedi S, Braunstein EM, Brodsky RA. Direct activation of the alternative complement pathway by SARS-CoV-2 spike proteins is blocked by factor D inhibition. Blood. 2020;136(18):2080-9.</w:t>
      </w:r>
    </w:p>
    <w:p w14:paraId="38A9BEF8" w14:textId="77777777" w:rsidR="00E6416D" w:rsidRPr="00E6416D" w:rsidRDefault="00E6416D" w:rsidP="00E802DE">
      <w:pPr>
        <w:pStyle w:val="EndNoteBibliography"/>
        <w:bidi w:val="0"/>
        <w:spacing w:after="0"/>
        <w:jc w:val="both"/>
      </w:pPr>
      <w:r w:rsidRPr="00E6416D">
        <w:lastRenderedPageBreak/>
        <w:t>40.</w:t>
      </w:r>
      <w:r w:rsidRPr="00E6416D">
        <w:tab/>
        <w:t>Soung AL, Vanderheiden A, Nordvig AS, Sissoko CA, Canoll P, Mariani MB, et al. COVID-19 induces CNS cytokine expression and loss of hippocampal neurogenesis. Brain. 2022;145(12):4193-201.</w:t>
      </w:r>
    </w:p>
    <w:p w14:paraId="34BD1A89" w14:textId="77777777" w:rsidR="00E6416D" w:rsidRPr="00E6416D" w:rsidRDefault="00E6416D" w:rsidP="00E802DE">
      <w:pPr>
        <w:pStyle w:val="EndNoteBibliography"/>
        <w:bidi w:val="0"/>
        <w:spacing w:after="0"/>
        <w:jc w:val="both"/>
      </w:pPr>
      <w:r w:rsidRPr="00E6416D">
        <w:t>41.</w:t>
      </w:r>
      <w:r w:rsidRPr="00E6416D">
        <w:tab/>
        <w:t>Mastaglio S, Ruggeri A, Risitano AM, Angelillo P, Yancopoulou D, Mastellos DC, et al. The first case of COVID-19 treated with the complement C3 inhibitor AMY-101. Clinical Immunology. 2020;215:108450.</w:t>
      </w:r>
    </w:p>
    <w:p w14:paraId="54D75F08" w14:textId="77777777" w:rsidR="00E6416D" w:rsidRPr="00E6416D" w:rsidRDefault="00E6416D" w:rsidP="00E802DE">
      <w:pPr>
        <w:pStyle w:val="EndNoteBibliography"/>
        <w:bidi w:val="0"/>
        <w:spacing w:after="0"/>
        <w:jc w:val="both"/>
      </w:pPr>
      <w:r w:rsidRPr="00E6416D">
        <w:t>42.</w:t>
      </w:r>
      <w:r w:rsidRPr="00E6416D">
        <w:tab/>
        <w:t>Wang EY, Mao T, Klein J, Dai Y, Huck JD, Jaycox JR, et al. Diverse functional autoantibodies in patients with COVID-19. Nature. 2021;595(7866):283-8.</w:t>
      </w:r>
    </w:p>
    <w:p w14:paraId="10DED0D3" w14:textId="77777777" w:rsidR="00E6416D" w:rsidRPr="00E6416D" w:rsidRDefault="00E6416D" w:rsidP="00E802DE">
      <w:pPr>
        <w:pStyle w:val="EndNoteBibliography"/>
        <w:bidi w:val="0"/>
        <w:spacing w:after="0"/>
        <w:jc w:val="both"/>
      </w:pPr>
      <w:r w:rsidRPr="00E6416D">
        <w:t>43.</w:t>
      </w:r>
      <w:r w:rsidRPr="00E6416D">
        <w:tab/>
        <w:t>Nixon JP, Mavanji V, Butterick TA, Billington CJ, Kotz CM, Teske JA. Sleep disorders, obesity, and aging: the role of orexin. Ageing research reviews. 2015;20:63-73.</w:t>
      </w:r>
    </w:p>
    <w:p w14:paraId="06F7F497" w14:textId="77777777" w:rsidR="00E6416D" w:rsidRPr="00E6416D" w:rsidRDefault="00E6416D" w:rsidP="00E802DE">
      <w:pPr>
        <w:pStyle w:val="EndNoteBibliography"/>
        <w:bidi w:val="0"/>
        <w:spacing w:after="0"/>
        <w:jc w:val="both"/>
      </w:pPr>
      <w:r w:rsidRPr="00E6416D">
        <w:t>44.</w:t>
      </w:r>
      <w:r w:rsidRPr="00E6416D">
        <w:tab/>
        <w:t>Li Q, Zheng XS, Shen XR, Si HR, Wang X, Wang Q, et al. Prolonged shedding of severe acute respiratory syndrome coronavirus 2 in patients with COVID-19. Emerging microbes &amp; infections. 2020;9(1):2571-7.</w:t>
      </w:r>
    </w:p>
    <w:p w14:paraId="498A22EE" w14:textId="77777777" w:rsidR="00E6416D" w:rsidRPr="00E6416D" w:rsidRDefault="00E6416D" w:rsidP="00E802DE">
      <w:pPr>
        <w:pStyle w:val="EndNoteBibliography"/>
        <w:bidi w:val="0"/>
        <w:spacing w:after="0"/>
        <w:jc w:val="both"/>
      </w:pPr>
      <w:r w:rsidRPr="00E6416D">
        <w:t>45.</w:t>
      </w:r>
      <w:r w:rsidRPr="00E6416D">
        <w:tab/>
        <w:t>Wu Y, Guo C, Tang L, Hong Z, Zhou J, Dong X, et al. Prolonged presence of SARS-CoV-2 viral RNA in faecal samples. The lancet Gastroenterology &amp; hepatology. 2020;5(5):434-5.</w:t>
      </w:r>
    </w:p>
    <w:p w14:paraId="251BA135" w14:textId="77777777" w:rsidR="00E6416D" w:rsidRPr="00E6416D" w:rsidRDefault="00E6416D" w:rsidP="00E802DE">
      <w:pPr>
        <w:pStyle w:val="EndNoteBibliography"/>
        <w:bidi w:val="0"/>
        <w:spacing w:after="0"/>
        <w:jc w:val="both"/>
      </w:pPr>
      <w:r w:rsidRPr="00E6416D">
        <w:t>46.</w:t>
      </w:r>
      <w:r w:rsidRPr="00E6416D">
        <w:tab/>
        <w:t>Yong SJ. Long COVID or post-COVID-19 syndrome: putative pathophysiology, risk factors, and treatments. Infectious diseases (London, England). 2021;53(10):737-54.</w:t>
      </w:r>
    </w:p>
    <w:p w14:paraId="74B03709" w14:textId="77777777" w:rsidR="00E6416D" w:rsidRPr="00E6416D" w:rsidRDefault="00E6416D" w:rsidP="00E802DE">
      <w:pPr>
        <w:pStyle w:val="EndNoteBibliography"/>
        <w:bidi w:val="0"/>
        <w:spacing w:after="0"/>
        <w:jc w:val="both"/>
      </w:pPr>
      <w:r w:rsidRPr="00E6416D">
        <w:t>47.</w:t>
      </w:r>
      <w:r w:rsidRPr="00E6416D">
        <w:tab/>
        <w:t>Hama Amin BJ, Kakamad FH, Ahmed GS, Ahmed SF, Abdulla BA, Mohammed SH, et al. Post COVID-19 pulmonary fibrosis; a meta-analysis study. Annals of medicine and surgery (2012). 2022;77:103590.</w:t>
      </w:r>
    </w:p>
    <w:p w14:paraId="4F50C569" w14:textId="77777777" w:rsidR="00E6416D" w:rsidRPr="00E6416D" w:rsidRDefault="00E6416D" w:rsidP="00E802DE">
      <w:pPr>
        <w:pStyle w:val="EndNoteBibliography"/>
        <w:bidi w:val="0"/>
        <w:spacing w:after="0"/>
        <w:jc w:val="both"/>
      </w:pPr>
      <w:r w:rsidRPr="00E6416D">
        <w:t>48.</w:t>
      </w:r>
      <w:r w:rsidRPr="00E6416D">
        <w:tab/>
        <w:t>Liu PP, Blet A, Smyth D, Li H. The Science Underlying COVID-19: Implications for the Cardiovascular System. Circulation. 2020;142(1):68-78.</w:t>
      </w:r>
    </w:p>
    <w:p w14:paraId="56E51792" w14:textId="77777777" w:rsidR="00E6416D" w:rsidRPr="00E6416D" w:rsidRDefault="00E6416D" w:rsidP="00E802DE">
      <w:pPr>
        <w:pStyle w:val="EndNoteBibliography"/>
        <w:bidi w:val="0"/>
        <w:spacing w:after="0"/>
        <w:jc w:val="both"/>
      </w:pPr>
      <w:r w:rsidRPr="00E6416D">
        <w:t>49.</w:t>
      </w:r>
      <w:r w:rsidRPr="00E6416D">
        <w:tab/>
        <w:t>Rojas M, Rodríguez Y, Acosta-Ampudia Y, Monsalve DM, Zhu C, Li Q-Z, et al. Autoimmunity is a hallmark of post-COVID syndrome. Journal of Translational Medicine. 2022;20(1):129.</w:t>
      </w:r>
    </w:p>
    <w:p w14:paraId="340B98A3" w14:textId="77777777" w:rsidR="00E6416D" w:rsidRPr="00E6416D" w:rsidRDefault="00E6416D" w:rsidP="00E802DE">
      <w:pPr>
        <w:pStyle w:val="EndNoteBibliography"/>
        <w:bidi w:val="0"/>
        <w:spacing w:after="0"/>
        <w:jc w:val="both"/>
      </w:pPr>
      <w:r w:rsidRPr="00E6416D">
        <w:t>50.</w:t>
      </w:r>
      <w:r w:rsidRPr="00E6416D">
        <w:tab/>
        <w:t>Chang R, Yen-Ting Chen T, Wang SI, Hung YM, Chen HY, Wei CJ. Risk of autoimmune diseases in patients with COVID-19: A retrospective cohort study. EClinicalMedicine. 2023;56:101783.</w:t>
      </w:r>
    </w:p>
    <w:p w14:paraId="4801BD4A" w14:textId="77777777" w:rsidR="00E6416D" w:rsidRPr="00E6416D" w:rsidRDefault="00E6416D" w:rsidP="00E802DE">
      <w:pPr>
        <w:pStyle w:val="EndNoteBibliography"/>
        <w:bidi w:val="0"/>
        <w:spacing w:after="0"/>
        <w:jc w:val="both"/>
      </w:pPr>
      <w:r w:rsidRPr="00E6416D">
        <w:t>51.</w:t>
      </w:r>
      <w:r w:rsidRPr="00E6416D">
        <w:tab/>
        <w:t>Ahmed H, Patel K, Greenwood DC, Halpin S, Lewthwaite P, Salawu A, et al. Long-term clinical outcomes in survivors of severe acute respiratory syndrome and Middle East respiratory syndrome coronavirus outbreaks after hospitalisation or ICU admission: A systematic review and meta-analysis. Journal of rehabilitation medicine. 2020;52(5):jrm00063.</w:t>
      </w:r>
    </w:p>
    <w:p w14:paraId="1D923132" w14:textId="77777777" w:rsidR="00E6416D" w:rsidRPr="00E6416D" w:rsidRDefault="00E6416D" w:rsidP="00E802DE">
      <w:pPr>
        <w:pStyle w:val="EndNoteBibliography"/>
        <w:bidi w:val="0"/>
        <w:spacing w:after="0"/>
        <w:jc w:val="both"/>
      </w:pPr>
      <w:r w:rsidRPr="00E6416D">
        <w:t>52.</w:t>
      </w:r>
      <w:r w:rsidRPr="00E6416D">
        <w:tab/>
        <w:t>Hui DS, Joynt GM, Wong KT, Gomersall CD, Li TS, Antonio G, et al. Impact of severe acute respiratory syndrome (SARS) on pulmonary function, functional capacity and quality of life in a cohort of survivors. Thorax. 2005;60(5):401-9.</w:t>
      </w:r>
    </w:p>
    <w:p w14:paraId="08B943EC" w14:textId="77777777" w:rsidR="00E6416D" w:rsidRPr="00E6416D" w:rsidRDefault="00E6416D" w:rsidP="00E802DE">
      <w:pPr>
        <w:pStyle w:val="EndNoteBibliography"/>
        <w:bidi w:val="0"/>
        <w:spacing w:after="0"/>
        <w:jc w:val="both"/>
      </w:pPr>
      <w:r w:rsidRPr="00E6416D">
        <w:t>53.</w:t>
      </w:r>
      <w:r w:rsidRPr="00E6416D">
        <w:tab/>
        <w:t>Lee SH, Shin HS, Park HY, Kim JL, Lee JJ, Lee H, et al. Depression as a Mediator of Chronic Fatigue and Post-Traumatic Stress Symptoms in Middle East Respiratory Syndrome Survivors. Psychiatry investigation. 2019;16(1):59-64.</w:t>
      </w:r>
    </w:p>
    <w:p w14:paraId="56E14D8E" w14:textId="77777777" w:rsidR="00E6416D" w:rsidRPr="00E6416D" w:rsidRDefault="00E6416D" w:rsidP="00E802DE">
      <w:pPr>
        <w:pStyle w:val="EndNoteBibliography"/>
        <w:bidi w:val="0"/>
        <w:spacing w:after="0"/>
        <w:jc w:val="both"/>
      </w:pPr>
      <w:r w:rsidRPr="00E6416D">
        <w:t>54.</w:t>
      </w:r>
      <w:r w:rsidRPr="00E6416D">
        <w:tab/>
        <w:t>Barach P, Fisher SD, Adams MJ, Burstein GR, Brophy PD, Kuo DZ, et al. Disruption of healthcare: Will the COVID pandemic worsen non-COVID outcomes and disease outbreaks? Progress in Pediatric Cardiology. 2020;59:101254.</w:t>
      </w:r>
    </w:p>
    <w:p w14:paraId="0B4FF9D2" w14:textId="77777777" w:rsidR="00E6416D" w:rsidRPr="00E6416D" w:rsidRDefault="00E6416D" w:rsidP="00E802DE">
      <w:pPr>
        <w:pStyle w:val="EndNoteBibliography"/>
        <w:bidi w:val="0"/>
        <w:spacing w:after="0"/>
        <w:jc w:val="both"/>
      </w:pPr>
      <w:r w:rsidRPr="00E6416D">
        <w:t>55.</w:t>
      </w:r>
      <w:r w:rsidRPr="00E6416D">
        <w:tab/>
        <w:t>Papadopoulou A, Musa H, Sivaganesan M, McCoy D, Deloukas P, Marouli E. COVID-19 susceptibility variants associate with blood clots, thrombophlebitis and circulatory diseases. PloS one. 2021;16(9):e0256988.</w:t>
      </w:r>
    </w:p>
    <w:p w14:paraId="3B515B39" w14:textId="77777777" w:rsidR="00E6416D" w:rsidRPr="00E6416D" w:rsidRDefault="00E6416D" w:rsidP="00E802DE">
      <w:pPr>
        <w:pStyle w:val="EndNoteBibliography"/>
        <w:bidi w:val="0"/>
        <w:spacing w:after="0"/>
        <w:jc w:val="both"/>
      </w:pPr>
      <w:r w:rsidRPr="00E6416D">
        <w:t>56.</w:t>
      </w:r>
      <w:r w:rsidRPr="00E6416D">
        <w:tab/>
        <w:t>Yazdanpanah N, Rezaei N. Autoimmune complications of COVID‐19. Journal of medical virology. 2022;94(1):54-62.</w:t>
      </w:r>
    </w:p>
    <w:p w14:paraId="2F221D32" w14:textId="77777777" w:rsidR="00E6416D" w:rsidRPr="00E6416D" w:rsidRDefault="00E6416D" w:rsidP="00E802DE">
      <w:pPr>
        <w:pStyle w:val="EndNoteBibliography"/>
        <w:bidi w:val="0"/>
        <w:spacing w:after="0"/>
        <w:jc w:val="both"/>
      </w:pPr>
      <w:r w:rsidRPr="00E6416D">
        <w:t>57.</w:t>
      </w:r>
      <w:r w:rsidRPr="00E6416D">
        <w:tab/>
        <w:t>Kunutsor SK, Laukkanen JA. Renal complications in COVID-19: a systematic review and meta-analysis. Annals of medicine. 2020;52(7):345-53.</w:t>
      </w:r>
    </w:p>
    <w:p w14:paraId="4870EF08" w14:textId="77777777" w:rsidR="00E6416D" w:rsidRPr="00E6416D" w:rsidRDefault="00E6416D" w:rsidP="00E802DE">
      <w:pPr>
        <w:pStyle w:val="EndNoteBibliography"/>
        <w:bidi w:val="0"/>
        <w:spacing w:after="0"/>
        <w:jc w:val="both"/>
      </w:pPr>
      <w:r w:rsidRPr="00E6416D">
        <w:t>58.</w:t>
      </w:r>
      <w:r w:rsidRPr="00E6416D">
        <w:tab/>
        <w:t>Perry G. Alzheimer's Disease Patients in the Crosshairs of COVID-19. Journal of Alzheimer's disease : JAD. 2020;76(1):1.</w:t>
      </w:r>
    </w:p>
    <w:p w14:paraId="35904E59" w14:textId="77777777" w:rsidR="00E6416D" w:rsidRPr="00E6416D" w:rsidRDefault="00E6416D" w:rsidP="00E802DE">
      <w:pPr>
        <w:pStyle w:val="EndNoteBibliography"/>
        <w:bidi w:val="0"/>
        <w:spacing w:after="0"/>
        <w:jc w:val="both"/>
      </w:pPr>
      <w:r w:rsidRPr="00E6416D">
        <w:t>59.</w:t>
      </w:r>
      <w:r w:rsidRPr="00E6416D">
        <w:tab/>
        <w:t>Gaugler JE, Yu F, Davila HW, Shippee T. Alzheimer's disease and nursing homes. Health affairs (Project Hope). 2014;33(4):650-7.</w:t>
      </w:r>
    </w:p>
    <w:p w14:paraId="1E49F24D" w14:textId="07E4D3B5" w:rsidR="00E6416D" w:rsidRPr="00E6416D" w:rsidRDefault="00E6416D" w:rsidP="00E802DE">
      <w:pPr>
        <w:pStyle w:val="EndNoteBibliography"/>
        <w:bidi w:val="0"/>
        <w:spacing w:after="0"/>
        <w:jc w:val="both"/>
      </w:pPr>
      <w:r w:rsidRPr="00E6416D">
        <w:lastRenderedPageBreak/>
        <w:t>60.</w:t>
      </w:r>
      <w:r w:rsidRPr="00E6416D">
        <w:tab/>
        <w:t xml:space="preserve">Neumann A. It has the highest death rate of any nursing home in the US: the guardian; 2020 [Available from: </w:t>
      </w:r>
      <w:hyperlink r:id="rId12" w:history="1">
        <w:r w:rsidRPr="00E6416D">
          <w:rPr>
            <w:rStyle w:val="Hyperlink"/>
          </w:rPr>
          <w:t>https://www.theguardian.com/us-news/2020/oct/28/nursing-homes-america-new-jersey-coronavirus</w:t>
        </w:r>
      </w:hyperlink>
      <w:r w:rsidRPr="00E6416D">
        <w:t>.</w:t>
      </w:r>
    </w:p>
    <w:p w14:paraId="440A3E9B" w14:textId="77777777" w:rsidR="00E6416D" w:rsidRPr="00E6416D" w:rsidRDefault="00E6416D" w:rsidP="00E802DE">
      <w:pPr>
        <w:pStyle w:val="EndNoteBibliography"/>
        <w:bidi w:val="0"/>
        <w:spacing w:after="0"/>
        <w:jc w:val="both"/>
      </w:pPr>
      <w:r w:rsidRPr="00E6416D">
        <w:t>61.</w:t>
      </w:r>
      <w:r w:rsidRPr="00E6416D">
        <w:tab/>
        <w:t>Reyes-Bueno JA, Mena-Vázquez N, Ojea-Ortega T, Gonzalez-Sotomayor MM, Cabezudo-Garcia P, Ciano-Petersen NL, et al. Case fatality of COVID-19 in patients with neurodegenerative dementia. Neurología (English Edition). 2020;35(9):639-45.</w:t>
      </w:r>
    </w:p>
    <w:p w14:paraId="612E06BF" w14:textId="77777777" w:rsidR="00E6416D" w:rsidRPr="00E6416D" w:rsidRDefault="00E6416D" w:rsidP="00E802DE">
      <w:pPr>
        <w:pStyle w:val="EndNoteBibliography"/>
        <w:bidi w:val="0"/>
        <w:spacing w:after="0"/>
        <w:jc w:val="both"/>
      </w:pPr>
      <w:r w:rsidRPr="00E6416D">
        <w:t>62.</w:t>
      </w:r>
      <w:r w:rsidRPr="00E6416D">
        <w:tab/>
        <w:t>Wang Q, Xu R, Volkow ND. Increased risk of COVID-19 infection and mortality in people with mental disorders: analysis from electronic health records in the United States. World psychiatry : official journal of the World Psychiatric Association (WPA). 2021;20(1):124-30.</w:t>
      </w:r>
    </w:p>
    <w:p w14:paraId="4C14BA86" w14:textId="77777777" w:rsidR="00E6416D" w:rsidRPr="00E6416D" w:rsidRDefault="00E6416D" w:rsidP="00E802DE">
      <w:pPr>
        <w:pStyle w:val="EndNoteBibliography"/>
        <w:bidi w:val="0"/>
        <w:spacing w:after="0"/>
        <w:jc w:val="both"/>
      </w:pPr>
      <w:r w:rsidRPr="00E6416D">
        <w:t>63.</w:t>
      </w:r>
      <w:r w:rsidRPr="00E6416D">
        <w:tab/>
        <w:t>Wang L, Davis PB, Volkow ND, Berger NA, Kaelber DC, Xu R. Association of COVID-19 with New-Onset Alzheimer's Disease. Journal of Alzheimer's disease : JAD. 2022;89(2):411-4.</w:t>
      </w:r>
    </w:p>
    <w:p w14:paraId="68BCD4CE" w14:textId="77777777" w:rsidR="00E6416D" w:rsidRPr="00E6416D" w:rsidRDefault="00E6416D" w:rsidP="00E802DE">
      <w:pPr>
        <w:pStyle w:val="EndNoteBibliography"/>
        <w:bidi w:val="0"/>
        <w:spacing w:after="0"/>
        <w:jc w:val="both"/>
      </w:pPr>
      <w:r w:rsidRPr="00E6416D">
        <w:t>64.</w:t>
      </w:r>
      <w:r w:rsidRPr="00E6416D">
        <w:tab/>
        <w:t>Oakes AH, Boyce K, Patton C, Jain S. Rates of Routine Cancer Screening and Diagnosis Before vs After the COVID-19 Pandemic. JAMA Oncology. 2023;9(1):145-6.</w:t>
      </w:r>
    </w:p>
    <w:p w14:paraId="499D5952" w14:textId="77777777" w:rsidR="00E6416D" w:rsidRPr="00E6416D" w:rsidRDefault="00E6416D" w:rsidP="00E802DE">
      <w:pPr>
        <w:pStyle w:val="EndNoteBibliography"/>
        <w:bidi w:val="0"/>
        <w:spacing w:after="0"/>
        <w:jc w:val="both"/>
      </w:pPr>
      <w:r w:rsidRPr="00E6416D">
        <w:t>65.</w:t>
      </w:r>
      <w:r w:rsidRPr="00E6416D">
        <w:tab/>
        <w:t>Siegel RL, Miller KD, Wagle NS, Jemal A. Cancer statistics, 2023. CA: A Cancer Journal for Clinicians. 2023;73(1):17-48.</w:t>
      </w:r>
    </w:p>
    <w:p w14:paraId="3683D703" w14:textId="77777777" w:rsidR="00E6416D" w:rsidRPr="00E6416D" w:rsidRDefault="00E6416D" w:rsidP="00E802DE">
      <w:pPr>
        <w:pStyle w:val="EndNoteBibliography"/>
        <w:bidi w:val="0"/>
        <w:spacing w:after="0"/>
        <w:jc w:val="both"/>
      </w:pPr>
      <w:r w:rsidRPr="00E6416D">
        <w:t>66.</w:t>
      </w:r>
      <w:r w:rsidRPr="00E6416D">
        <w:tab/>
        <w:t>Siegel RL, Miller KD, Fuchs HE, Jemal A. Cancer statistics, 2022. CA: A Cancer Journal for Clinicians. 2022;72(1):7-33.</w:t>
      </w:r>
    </w:p>
    <w:p w14:paraId="02C9E186" w14:textId="77777777" w:rsidR="00E6416D" w:rsidRPr="00E6416D" w:rsidRDefault="00E6416D" w:rsidP="00E802DE">
      <w:pPr>
        <w:pStyle w:val="EndNoteBibliography"/>
        <w:bidi w:val="0"/>
        <w:spacing w:after="0"/>
        <w:jc w:val="both"/>
      </w:pPr>
      <w:r w:rsidRPr="00E6416D">
        <w:t>67.</w:t>
      </w:r>
      <w:r w:rsidRPr="00E6416D">
        <w:tab/>
        <w:t>Del Valle DM, Kim-Schulze S, Huang H-H, Beckmann ND, Nirenberg S, Wang B, et al. An inflammatory cytokine signature predicts COVID-19 severity and survival. Nature Medicine. 2020;26(10):1636-43.</w:t>
      </w:r>
    </w:p>
    <w:p w14:paraId="6EBD1C08" w14:textId="77777777" w:rsidR="00E6416D" w:rsidRPr="00E6416D" w:rsidRDefault="00E6416D" w:rsidP="00E802DE">
      <w:pPr>
        <w:pStyle w:val="EndNoteBibliography"/>
        <w:bidi w:val="0"/>
        <w:spacing w:after="0"/>
        <w:jc w:val="both"/>
      </w:pPr>
      <w:r w:rsidRPr="00E6416D">
        <w:t>68.</w:t>
      </w:r>
      <w:r w:rsidRPr="00E6416D">
        <w:tab/>
        <w:t>André S, Picard M, Cezar R, Roux-Dalvai F, Alleaume-Butaux A, Soundaramourty C, et al. T cell apoptosis characterizes severe Covid-19 disease. Cell Death &amp; Differentiation. 2022;29(8):1486-99.</w:t>
      </w:r>
    </w:p>
    <w:p w14:paraId="5B53BF8C" w14:textId="77777777" w:rsidR="00E6416D" w:rsidRPr="00E6416D" w:rsidRDefault="00E6416D" w:rsidP="00E802DE">
      <w:pPr>
        <w:pStyle w:val="EndNoteBibliography"/>
        <w:bidi w:val="0"/>
        <w:spacing w:after="0"/>
        <w:jc w:val="both"/>
      </w:pPr>
      <w:r w:rsidRPr="00E6416D">
        <w:t>69.</w:t>
      </w:r>
      <w:r w:rsidRPr="00E6416D">
        <w:tab/>
        <w:t>Li G, Fan Y, Lai Y, Han T, Li Z, Zhou P, et al. Coronavirus infections and immune responses. Journal of medical virology. 2020;92(4):424-32.</w:t>
      </w:r>
    </w:p>
    <w:p w14:paraId="66D586AB" w14:textId="77777777" w:rsidR="00E6416D" w:rsidRPr="00E6416D" w:rsidRDefault="00E6416D" w:rsidP="00E802DE">
      <w:pPr>
        <w:pStyle w:val="EndNoteBibliography"/>
        <w:bidi w:val="0"/>
        <w:spacing w:after="0"/>
        <w:jc w:val="both"/>
      </w:pPr>
      <w:r w:rsidRPr="00E6416D">
        <w:t>70.</w:t>
      </w:r>
      <w:r w:rsidRPr="00E6416D">
        <w:tab/>
        <w:t>Satarker S, Tom AA, Shaji RA, Alosious A, Luvis M, Nampoothiri M. JAK-STAT Pathway Inhibition and their Implications in COVID-19 Therapy. Postgraduate medicine. 2021;133(5):489-507.</w:t>
      </w:r>
    </w:p>
    <w:p w14:paraId="29DDE23D" w14:textId="77777777" w:rsidR="00E6416D" w:rsidRPr="00E6416D" w:rsidRDefault="00E6416D" w:rsidP="00E802DE">
      <w:pPr>
        <w:pStyle w:val="EndNoteBibliography"/>
        <w:bidi w:val="0"/>
        <w:spacing w:after="0"/>
        <w:jc w:val="both"/>
      </w:pPr>
      <w:r w:rsidRPr="00E6416D">
        <w:t>71.</w:t>
      </w:r>
      <w:r w:rsidRPr="00E6416D">
        <w:tab/>
        <w:t>Goel S, Saheb Sharif-Askari F, Saheb Sharif Askari N, Madkhana B, Alwaa AM, Mahboub B, et al. SARS-CoV-2 Switches 'on' MAPK and NFκB Signaling via the Reduction of Nuclear DUSP1 and DUSP5 Expression. Frontiers in pharmacology. 2021;12:631879.</w:t>
      </w:r>
    </w:p>
    <w:p w14:paraId="7D9305EF" w14:textId="77777777" w:rsidR="00E6416D" w:rsidRPr="00E6416D" w:rsidRDefault="00E6416D" w:rsidP="00E802DE">
      <w:pPr>
        <w:pStyle w:val="EndNoteBibliography"/>
        <w:bidi w:val="0"/>
        <w:spacing w:after="0"/>
        <w:jc w:val="both"/>
      </w:pPr>
      <w:r w:rsidRPr="00E6416D">
        <w:t>72.</w:t>
      </w:r>
      <w:r w:rsidRPr="00E6416D">
        <w:tab/>
        <w:t>Abassi Z, Higazi AAR, Kinaneh S, Armaly Z, Skorecki K, Heyman SN. ACE2, COVID-19 Infection, Inflammation, and Coagulopathy: Missing Pieces in the Puzzle. Frontiers in physiology. 2020;11:574753.</w:t>
      </w:r>
    </w:p>
    <w:p w14:paraId="1617BC9F" w14:textId="77777777" w:rsidR="00E6416D" w:rsidRPr="00E6416D" w:rsidRDefault="00E6416D" w:rsidP="00E802DE">
      <w:pPr>
        <w:pStyle w:val="EndNoteBibliography"/>
        <w:bidi w:val="0"/>
        <w:spacing w:after="0"/>
        <w:jc w:val="both"/>
      </w:pPr>
      <w:r w:rsidRPr="00E6416D">
        <w:t>73.</w:t>
      </w:r>
      <w:r w:rsidRPr="00E6416D">
        <w:tab/>
        <w:t>Muz B, de la Puente P, Azab F, Azab AK. The role of hypoxia in cancer progression, angiogenesis, metastasis, and resistance to therapy. Hypoxia (Auckland, NZ). 2015;3:83-92.</w:t>
      </w:r>
    </w:p>
    <w:p w14:paraId="5D73369B" w14:textId="77777777" w:rsidR="00E6416D" w:rsidRPr="00E6416D" w:rsidRDefault="00E6416D" w:rsidP="00E802DE">
      <w:pPr>
        <w:pStyle w:val="EndNoteBibliography"/>
        <w:bidi w:val="0"/>
        <w:spacing w:after="0"/>
        <w:jc w:val="both"/>
      </w:pPr>
      <w:r w:rsidRPr="00E6416D">
        <w:t>74.</w:t>
      </w:r>
      <w:r w:rsidRPr="00E6416D">
        <w:tab/>
        <w:t>Greten FR, Grivennikov SI. Inflammation and Cancer: Triggers, Mechanisms, and Consequences. Immunity. 2019;51(1):27-41.</w:t>
      </w:r>
    </w:p>
    <w:p w14:paraId="6311CAE5" w14:textId="77777777" w:rsidR="00E6416D" w:rsidRPr="00E6416D" w:rsidRDefault="00E6416D" w:rsidP="00E802DE">
      <w:pPr>
        <w:pStyle w:val="EndNoteBibliography"/>
        <w:bidi w:val="0"/>
        <w:spacing w:after="0"/>
        <w:jc w:val="both"/>
      </w:pPr>
      <w:r w:rsidRPr="00E6416D">
        <w:t>75.</w:t>
      </w:r>
      <w:r w:rsidRPr="00E6416D">
        <w:tab/>
        <w:t>Ma-Lauer Y, Carbajo-Lozoya J, Hein MY, Müller MA, Deng W, Lei J, et al. p53 down-regulates SARS coronavirus replication and is targeted by the SARS-unique domain and PLpro via E3 ubiquitin ligase RCHY1. Proceedings of the National Academy of Sciences of the United States of America. 2016;113(35):E5192-201.</w:t>
      </w:r>
    </w:p>
    <w:p w14:paraId="1DE24BFC" w14:textId="77777777" w:rsidR="00E6416D" w:rsidRPr="00E6416D" w:rsidRDefault="00E6416D" w:rsidP="00E802DE">
      <w:pPr>
        <w:pStyle w:val="EndNoteBibliography"/>
        <w:bidi w:val="0"/>
        <w:spacing w:after="0"/>
        <w:jc w:val="both"/>
      </w:pPr>
      <w:r w:rsidRPr="00E6416D">
        <w:t>76.</w:t>
      </w:r>
      <w:r w:rsidRPr="00E6416D">
        <w:tab/>
        <w:t>Bhardwaj K, Liu P, Leibowitz JL, Kao CC. The coronavirus endoribonuclease Nsp15 interacts with retinoblastoma tumor suppressor protein. Journal of virology. 2012;86(8):4294-304.</w:t>
      </w:r>
    </w:p>
    <w:p w14:paraId="7ACA8B4D" w14:textId="77777777" w:rsidR="00E6416D" w:rsidRPr="00E6416D" w:rsidRDefault="00E6416D" w:rsidP="00E802DE">
      <w:pPr>
        <w:pStyle w:val="EndNoteBibliography"/>
        <w:bidi w:val="0"/>
        <w:spacing w:after="0"/>
        <w:jc w:val="both"/>
      </w:pPr>
      <w:r w:rsidRPr="00E6416D">
        <w:t>77.</w:t>
      </w:r>
      <w:r w:rsidRPr="00E6416D">
        <w:tab/>
        <w:t>Fujiyoshi K, Bruford EA, Mroz P, Sims CL, O'Leary TJ, Lo AWI, et al. Opinion: Standardizing gene product nomenclature-a call to action. Proceedings of the National Academy of Sciences of the United States of America. 2021;118(3).</w:t>
      </w:r>
    </w:p>
    <w:p w14:paraId="6E78DBBC" w14:textId="77777777" w:rsidR="00E6416D" w:rsidRPr="00E6416D" w:rsidRDefault="00E6416D" w:rsidP="00E802DE">
      <w:pPr>
        <w:pStyle w:val="EndNoteBibliography"/>
        <w:bidi w:val="0"/>
        <w:spacing w:after="0"/>
        <w:jc w:val="both"/>
      </w:pPr>
      <w:r w:rsidRPr="00E6416D">
        <w:t>78.</w:t>
      </w:r>
      <w:r w:rsidRPr="00E6416D">
        <w:tab/>
        <w:t>Gorodetska I, Kozeretska I, Dubrovska A. BRCA Genes: The Role in Genome Stability, Cancer Stemness and Therapy Resistance. Journal of Cancer. 2019;10(9):2109-27.</w:t>
      </w:r>
    </w:p>
    <w:p w14:paraId="72D1C034" w14:textId="77777777" w:rsidR="00E6416D" w:rsidRPr="00E6416D" w:rsidRDefault="00E6416D" w:rsidP="00E802DE">
      <w:pPr>
        <w:pStyle w:val="EndNoteBibliography"/>
        <w:bidi w:val="0"/>
        <w:spacing w:after="0"/>
        <w:jc w:val="both"/>
      </w:pPr>
      <w:r w:rsidRPr="00E6416D">
        <w:t>79.</w:t>
      </w:r>
      <w:r w:rsidRPr="00E6416D">
        <w:tab/>
        <w:t>Mantovani F, Collavin L, Del Sal G. Mutant p53 as a guardian of the cancer cell. Cell Death &amp; Differentiation. 2019;26(2):199-212.</w:t>
      </w:r>
    </w:p>
    <w:p w14:paraId="4A215E9A" w14:textId="77777777" w:rsidR="00E6416D" w:rsidRPr="00E6416D" w:rsidRDefault="00E6416D" w:rsidP="00E802DE">
      <w:pPr>
        <w:pStyle w:val="EndNoteBibliography"/>
        <w:bidi w:val="0"/>
        <w:spacing w:after="0"/>
        <w:jc w:val="both"/>
      </w:pPr>
      <w:r w:rsidRPr="00E6416D">
        <w:t>80.</w:t>
      </w:r>
      <w:r w:rsidRPr="00E6416D">
        <w:tab/>
        <w:t>Singh N, Bharara Singh A. S2 subunit of SARS-nCoV-2 interacts with tumor suppressor protein p53 and BRCA: an in silico study. Translational oncology. 2020;13(10):100814.</w:t>
      </w:r>
    </w:p>
    <w:p w14:paraId="3C8CEA88" w14:textId="77777777" w:rsidR="00E6416D" w:rsidRPr="00E6416D" w:rsidRDefault="00E6416D" w:rsidP="00E802DE">
      <w:pPr>
        <w:pStyle w:val="EndNoteBibliography"/>
        <w:bidi w:val="0"/>
        <w:spacing w:after="0"/>
        <w:jc w:val="both"/>
      </w:pPr>
      <w:r w:rsidRPr="00E6416D">
        <w:lastRenderedPageBreak/>
        <w:t>81.</w:t>
      </w:r>
      <w:r w:rsidRPr="00E6416D">
        <w:tab/>
        <w:t>Gaebler C, Wang Z, Lorenzi JCC, Muecksch F, Finkin S, Tokuyama M, et al. Evolution of antibody immunity to SARS-CoV-2. Nature. 2021;591(7851):639-44.</w:t>
      </w:r>
    </w:p>
    <w:p w14:paraId="0D2E18A0" w14:textId="77777777" w:rsidR="00E6416D" w:rsidRPr="00E6416D" w:rsidRDefault="00E6416D" w:rsidP="00E802DE">
      <w:pPr>
        <w:pStyle w:val="EndNoteBibliography"/>
        <w:bidi w:val="0"/>
        <w:spacing w:after="0"/>
        <w:jc w:val="both"/>
      </w:pPr>
      <w:r w:rsidRPr="00E6416D">
        <w:t>82.</w:t>
      </w:r>
      <w:r w:rsidRPr="00E6416D">
        <w:tab/>
        <w:t>Levine B, Kroemer G. Biological Functions of Autophagy Genes: A Disease Perspective. Cell. 2019;176(1-2):11-42.</w:t>
      </w:r>
    </w:p>
    <w:p w14:paraId="0D83AFDE" w14:textId="77777777" w:rsidR="00E6416D" w:rsidRPr="00E6416D" w:rsidRDefault="00E6416D" w:rsidP="00E802DE">
      <w:pPr>
        <w:pStyle w:val="EndNoteBibliography"/>
        <w:bidi w:val="0"/>
        <w:spacing w:after="0"/>
        <w:jc w:val="both"/>
      </w:pPr>
      <w:r w:rsidRPr="00E6416D">
        <w:t>83.</w:t>
      </w:r>
      <w:r w:rsidRPr="00E6416D">
        <w:tab/>
        <w:t>Alizadeh J, Kavoosi M, Singh N, Lorzadeh S, Ravandi A, Kidane B, et al. Regulation of Autophagy via Carbohydrate and Lipid Metabolism in Cancer. Cancers. 2023;15(8).</w:t>
      </w:r>
    </w:p>
    <w:p w14:paraId="42526B57" w14:textId="77777777" w:rsidR="00E6416D" w:rsidRPr="00E6416D" w:rsidRDefault="00E6416D" w:rsidP="00E802DE">
      <w:pPr>
        <w:pStyle w:val="EndNoteBibliography"/>
        <w:bidi w:val="0"/>
        <w:spacing w:after="0"/>
        <w:jc w:val="both"/>
      </w:pPr>
      <w:r w:rsidRPr="00E6416D">
        <w:t>84.</w:t>
      </w:r>
      <w:r w:rsidRPr="00E6416D">
        <w:tab/>
        <w:t>Dastghaib S, Shojaei S, Mostafavi-Pour Z, Sharma P, Patterson JB, Samali A, et al. Simvastatin Induces Unfolded Protein Response and Enhances Temozolomide-Induced Cell Death in Glioblastoma Cells. Cells. 2020;9(11).</w:t>
      </w:r>
    </w:p>
    <w:p w14:paraId="62C31921" w14:textId="77777777" w:rsidR="00E6416D" w:rsidRPr="00E6416D" w:rsidRDefault="00E6416D" w:rsidP="00E802DE">
      <w:pPr>
        <w:pStyle w:val="EndNoteBibliography"/>
        <w:bidi w:val="0"/>
        <w:spacing w:after="0"/>
        <w:jc w:val="both"/>
      </w:pPr>
      <w:r w:rsidRPr="00E6416D">
        <w:t>85.</w:t>
      </w:r>
      <w:r w:rsidRPr="00E6416D">
        <w:tab/>
        <w:t>Høyer-Hansen M, Jäättelä M. Connecting endoplasmic reticulum stress to autophagy by unfolded protein response and calcium. Cell death and differentiation. 2007;14(9):1576-82.</w:t>
      </w:r>
    </w:p>
    <w:p w14:paraId="5379B361" w14:textId="77777777" w:rsidR="00E6416D" w:rsidRPr="00E6416D" w:rsidRDefault="00E6416D" w:rsidP="00E802DE">
      <w:pPr>
        <w:pStyle w:val="EndNoteBibliography"/>
        <w:bidi w:val="0"/>
        <w:spacing w:after="0"/>
        <w:jc w:val="both"/>
      </w:pPr>
      <w:r w:rsidRPr="00E6416D">
        <w:t>86.</w:t>
      </w:r>
      <w:r w:rsidRPr="00E6416D">
        <w:tab/>
        <w:t>White E. The role for autophagy in cancer. The Journal of clinical investigation. 2015;125(1):42-6.</w:t>
      </w:r>
    </w:p>
    <w:p w14:paraId="5A243D8D" w14:textId="77777777" w:rsidR="00E6416D" w:rsidRPr="00E6416D" w:rsidRDefault="00E6416D" w:rsidP="00E802DE">
      <w:pPr>
        <w:pStyle w:val="EndNoteBibliography"/>
        <w:bidi w:val="0"/>
        <w:spacing w:after="0"/>
        <w:jc w:val="both"/>
      </w:pPr>
      <w:r w:rsidRPr="00E6416D">
        <w:t>87.</w:t>
      </w:r>
      <w:r w:rsidRPr="00E6416D">
        <w:tab/>
        <w:t>Zang R, Gomez Castro MF, McCune BT, Zeng Q, Rothlauf PW, Sonnek NM, et al. TMPRSS2 and TMPRSS4 promote SARS-CoV-2 infection of human small intestinal enterocytes. Science immunology. 2020;5(47).</w:t>
      </w:r>
    </w:p>
    <w:p w14:paraId="0E59B224" w14:textId="77777777" w:rsidR="00E6416D" w:rsidRPr="00E6416D" w:rsidRDefault="00E6416D" w:rsidP="00E802DE">
      <w:pPr>
        <w:pStyle w:val="EndNoteBibliography"/>
        <w:bidi w:val="0"/>
        <w:spacing w:after="0"/>
        <w:jc w:val="both"/>
      </w:pPr>
      <w:r w:rsidRPr="00E6416D">
        <w:t>88.</w:t>
      </w:r>
      <w:r w:rsidRPr="00E6416D">
        <w:tab/>
        <w:t>Habibzadeh P, Mofatteh M, Silawi M, Ghavami S, Faghihi MA. Molecular diagnostic assays for COVID-19: an overview. Critical reviews in clinical laboratory sciences. 2021;58(6):385-98.</w:t>
      </w:r>
    </w:p>
    <w:p w14:paraId="76931415" w14:textId="77777777" w:rsidR="00E6416D" w:rsidRPr="00E6416D" w:rsidRDefault="00E6416D" w:rsidP="00E802DE">
      <w:pPr>
        <w:pStyle w:val="EndNoteBibliography"/>
        <w:bidi w:val="0"/>
        <w:spacing w:after="0"/>
        <w:jc w:val="both"/>
      </w:pPr>
      <w:r w:rsidRPr="00E6416D">
        <w:t>89.</w:t>
      </w:r>
      <w:r w:rsidRPr="00E6416D">
        <w:tab/>
        <w:t>Habibzadeh P, Sajadi MM, Emami A, Karimi MH, Yadollahie M, Kucheki M, et al. Rate of re-positive RT-PCR test among patients recovered from COVID-19. Biochemia medica. 2020;30(3):030401.</w:t>
      </w:r>
    </w:p>
    <w:p w14:paraId="197C3764" w14:textId="77777777" w:rsidR="00E6416D" w:rsidRPr="00E6416D" w:rsidRDefault="00E6416D" w:rsidP="00E802DE">
      <w:pPr>
        <w:pStyle w:val="EndNoteBibliography"/>
        <w:bidi w:val="0"/>
        <w:spacing w:after="0"/>
        <w:jc w:val="both"/>
      </w:pPr>
      <w:r w:rsidRPr="00E6416D">
        <w:t>90.</w:t>
      </w:r>
      <w:r w:rsidRPr="00E6416D">
        <w:tab/>
        <w:t>Zhang Y, Sun H, Pei R, Mao B, Zhao Z, Li H, et al. The SARS-CoV-2 protein ORF3a inhibits fusion of autophagosomes with lysosomes. Cell discovery. 2021;7(1):31.</w:t>
      </w:r>
    </w:p>
    <w:p w14:paraId="0B75ED20" w14:textId="77777777" w:rsidR="00E6416D" w:rsidRPr="00E6416D" w:rsidRDefault="00E6416D" w:rsidP="00E802DE">
      <w:pPr>
        <w:pStyle w:val="EndNoteBibliography"/>
        <w:bidi w:val="0"/>
        <w:spacing w:after="0"/>
        <w:jc w:val="both"/>
      </w:pPr>
      <w:r w:rsidRPr="00E6416D">
        <w:t>91.</w:t>
      </w:r>
      <w:r w:rsidRPr="00E6416D">
        <w:tab/>
        <w:t>Hayn M, Hirschenberger M, Koepke L, Nchioua R, Straub JH, Klute S, et al. Systematic functional analysis of SARS-CoV-2 proteins uncovers viral innate immune antagonists and remaining vulnerabilities. Cell reports. 2021;35(7):109126.</w:t>
      </w:r>
    </w:p>
    <w:p w14:paraId="53D82EBF" w14:textId="480864F2" w:rsidR="00E6416D" w:rsidRPr="00E6416D" w:rsidRDefault="00E6416D" w:rsidP="00E802DE">
      <w:pPr>
        <w:pStyle w:val="EndNoteBibliography"/>
        <w:bidi w:val="0"/>
        <w:spacing w:after="0"/>
        <w:jc w:val="both"/>
      </w:pPr>
      <w:r w:rsidRPr="00E6416D">
        <w:t>92.</w:t>
      </w:r>
      <w:r w:rsidRPr="00E6416D">
        <w:tab/>
        <w:t xml:space="preserve">Cheson BD. Death and Clinical Trials in the Plague Years: The ASCO Post; 2022 [Available from: </w:t>
      </w:r>
      <w:hyperlink r:id="rId13" w:history="1">
        <w:r w:rsidRPr="00E6416D">
          <w:rPr>
            <w:rStyle w:val="Hyperlink"/>
          </w:rPr>
          <w:t>https://ascopost.com/issues/july-10-2022/death-and-clinical-trials-in-the-plague-years/</w:t>
        </w:r>
      </w:hyperlink>
      <w:r w:rsidRPr="00E6416D">
        <w:t>.</w:t>
      </w:r>
    </w:p>
    <w:p w14:paraId="4D53736A" w14:textId="46385005" w:rsidR="00E6416D" w:rsidRPr="00E6416D" w:rsidRDefault="00E6416D" w:rsidP="00E802DE">
      <w:pPr>
        <w:pStyle w:val="EndNoteBibliography"/>
        <w:bidi w:val="0"/>
        <w:spacing w:after="0"/>
        <w:jc w:val="both"/>
      </w:pPr>
      <w:r w:rsidRPr="00E6416D">
        <w:t>93.</w:t>
      </w:r>
      <w:r w:rsidRPr="00E6416D">
        <w:tab/>
        <w:t xml:space="preserve">Organization WH. World Obesity Day 2022 – Accelerating action to stop obesity 2022 [Available from: </w:t>
      </w:r>
      <w:hyperlink r:id="rId14" w:anchor=":~:text=More%20than%201%20billion%20people,they%20are%20overweight%20or%20obese" w:history="1">
        <w:r w:rsidRPr="00E6416D">
          <w:rPr>
            <w:rStyle w:val="Hyperlink"/>
          </w:rPr>
          <w:t>https://www.who.int/news/item/04-03-2022-world-obesity-day-2022-accelerating-action-to-stop-obesity#:~:text=More%20than%201%20billion%20people,they%20are%20overweight%20or%20obese</w:t>
        </w:r>
      </w:hyperlink>
      <w:r w:rsidRPr="00E6416D">
        <w:t>.</w:t>
      </w:r>
    </w:p>
    <w:p w14:paraId="5621330C" w14:textId="77777777" w:rsidR="00E6416D" w:rsidRPr="00E6416D" w:rsidRDefault="00E6416D" w:rsidP="00E802DE">
      <w:pPr>
        <w:pStyle w:val="EndNoteBibliography"/>
        <w:bidi w:val="0"/>
        <w:spacing w:after="0"/>
        <w:jc w:val="both"/>
      </w:pPr>
      <w:r w:rsidRPr="00E6416D">
        <w:t>94.</w:t>
      </w:r>
      <w:r w:rsidRPr="00E6416D">
        <w:tab/>
        <w:t>Ghanemi A, Yoshioka M, St-Amand J. Will an obesity pandemic replace the coronavirus disease-2019 (COVID-19) pandemic? Medical hypotheses. 2020;144:110042.</w:t>
      </w:r>
    </w:p>
    <w:p w14:paraId="6784F329" w14:textId="77777777" w:rsidR="00E6416D" w:rsidRPr="00E6416D" w:rsidRDefault="00E6416D" w:rsidP="00E802DE">
      <w:pPr>
        <w:pStyle w:val="EndNoteBibliography"/>
        <w:bidi w:val="0"/>
        <w:spacing w:after="0"/>
        <w:jc w:val="both"/>
      </w:pPr>
      <w:r w:rsidRPr="00E6416D">
        <w:t>95.</w:t>
      </w:r>
      <w:r w:rsidRPr="00E6416D">
        <w:tab/>
        <w:t>Tan M, He FJ, MacGregor GA. Obesity and covid-19: the role of the food industry. BMJ. 2020;369:m2237.</w:t>
      </w:r>
    </w:p>
    <w:p w14:paraId="71F0B7C6" w14:textId="77777777" w:rsidR="00E6416D" w:rsidRPr="00E6416D" w:rsidRDefault="00E6416D" w:rsidP="00E802DE">
      <w:pPr>
        <w:pStyle w:val="EndNoteBibliography"/>
        <w:bidi w:val="0"/>
        <w:spacing w:after="0"/>
        <w:jc w:val="both"/>
      </w:pPr>
      <w:r w:rsidRPr="00E6416D">
        <w:t>96.</w:t>
      </w:r>
      <w:r w:rsidRPr="00E6416D">
        <w:tab/>
        <w:t>Hettich N, Entringer TM, Kroeger H, Schmidt P, Tibubos AN, Braehler E, et al. Impact of the COVID-19 pandemic on depression, anxiety, loneliness, and satisfaction in the German general population: a longitudinal analysis. Social Psychiatry and Psychiatric Epidemiology. 2022;57(12):2481-90.</w:t>
      </w:r>
    </w:p>
    <w:p w14:paraId="1DFD218A" w14:textId="77777777" w:rsidR="00E6416D" w:rsidRPr="00E6416D" w:rsidRDefault="00E6416D" w:rsidP="00E802DE">
      <w:pPr>
        <w:pStyle w:val="EndNoteBibliography"/>
        <w:bidi w:val="0"/>
        <w:spacing w:after="0"/>
        <w:jc w:val="both"/>
      </w:pPr>
      <w:r w:rsidRPr="00E6416D">
        <w:t>97.</w:t>
      </w:r>
      <w:r w:rsidRPr="00E6416D">
        <w:tab/>
        <w:t>Zhao J, Xu J, He Y, Xiang M. Children and adolescents’ sleep patterns and their associations with mental health during the COVID-19 pandemic in Shanghai, China. Journal of Affective Disorders. 2022;301:337-44.</w:t>
      </w:r>
    </w:p>
    <w:p w14:paraId="68D13ACF" w14:textId="77777777" w:rsidR="00E6416D" w:rsidRPr="00E6416D" w:rsidRDefault="00E6416D" w:rsidP="00E802DE">
      <w:pPr>
        <w:pStyle w:val="EndNoteBibliography"/>
        <w:bidi w:val="0"/>
        <w:spacing w:after="0"/>
        <w:jc w:val="both"/>
      </w:pPr>
      <w:r w:rsidRPr="00E6416D">
        <w:t>98.</w:t>
      </w:r>
      <w:r w:rsidRPr="00E6416D">
        <w:tab/>
        <w:t>Grossman ER, Benjamin-Neelon SE, Sonnenschein S. Alcohol Consumption during the COVID-19 Pandemic: A Cross-Sectional Survey of US Adults. International journal of environmental research and public health. 2020;17(24).</w:t>
      </w:r>
    </w:p>
    <w:p w14:paraId="0CCE1DA5" w14:textId="77777777" w:rsidR="00E6416D" w:rsidRPr="00E6416D" w:rsidRDefault="00E6416D" w:rsidP="00E802DE">
      <w:pPr>
        <w:pStyle w:val="EndNoteBibliography"/>
        <w:bidi w:val="0"/>
        <w:spacing w:after="0"/>
        <w:jc w:val="both"/>
      </w:pPr>
      <w:r w:rsidRPr="00E6416D">
        <w:t>99.</w:t>
      </w:r>
      <w:r w:rsidRPr="00E6416D">
        <w:tab/>
        <w:t>Al-Aly Z, Xie Y, Bowe B. High-dimensional characterization of post-acute sequelae of COVID-19. Nature. 2021;594(7862):259-64.</w:t>
      </w:r>
    </w:p>
    <w:p w14:paraId="5A91C25C" w14:textId="77777777" w:rsidR="00E6416D" w:rsidRPr="00E6416D" w:rsidRDefault="00E6416D" w:rsidP="00E802DE">
      <w:pPr>
        <w:pStyle w:val="EndNoteBibliography"/>
        <w:bidi w:val="0"/>
        <w:spacing w:after="0"/>
        <w:jc w:val="both"/>
      </w:pPr>
      <w:r w:rsidRPr="00E6416D">
        <w:t>100.</w:t>
      </w:r>
      <w:r w:rsidRPr="00E6416D">
        <w:tab/>
        <w:t>Raman B, Bluemke DA, Lüscher TF, Neubauer S. Long COVID: post-acute sequelae of COVID-19 with a cardiovascular focus. European heart journal. 2022;43(11):1157-72.</w:t>
      </w:r>
    </w:p>
    <w:p w14:paraId="5F1CFF73" w14:textId="77777777" w:rsidR="00E6416D" w:rsidRPr="00E6416D" w:rsidRDefault="00E6416D" w:rsidP="00E802DE">
      <w:pPr>
        <w:pStyle w:val="EndNoteBibliography"/>
        <w:bidi w:val="0"/>
        <w:spacing w:after="0"/>
        <w:jc w:val="both"/>
      </w:pPr>
      <w:r w:rsidRPr="00E6416D">
        <w:lastRenderedPageBreak/>
        <w:t>101.</w:t>
      </w:r>
      <w:r w:rsidRPr="00E6416D">
        <w:tab/>
        <w:t>Lorente-Ros M, Das S, Elias J, Frishman WH, Aronow WS. Cardiovascular Manifestations of the Long COVID Syndrome. Cardiology in Review. 2023.</w:t>
      </w:r>
    </w:p>
    <w:p w14:paraId="27105457" w14:textId="77777777" w:rsidR="00E6416D" w:rsidRPr="00E6416D" w:rsidRDefault="00E6416D" w:rsidP="00E802DE">
      <w:pPr>
        <w:pStyle w:val="EndNoteBibliography"/>
        <w:bidi w:val="0"/>
        <w:spacing w:after="0"/>
        <w:jc w:val="both"/>
      </w:pPr>
      <w:r w:rsidRPr="00E6416D">
        <w:t>102.</w:t>
      </w:r>
      <w:r w:rsidRPr="00E6416D">
        <w:tab/>
        <w:t>Dale CE, Takhar R, Carragher R, Katsoulis M, Torabi F, Duffield S, et al. The impact of the COVID-19 pandemic on cardiovascular disease prevention and management. Nature Medicine. 2023;29(1):219-25.</w:t>
      </w:r>
    </w:p>
    <w:p w14:paraId="2A4A9CCD" w14:textId="77777777" w:rsidR="00E6416D" w:rsidRPr="00E6416D" w:rsidRDefault="00E6416D" w:rsidP="00E802DE">
      <w:pPr>
        <w:pStyle w:val="EndNoteBibliography"/>
        <w:bidi w:val="0"/>
        <w:spacing w:after="0"/>
        <w:jc w:val="both"/>
      </w:pPr>
      <w:r w:rsidRPr="00E6416D">
        <w:t>103.</w:t>
      </w:r>
      <w:r w:rsidRPr="00E6416D">
        <w:tab/>
        <w:t>Abbasi J. The COVID heart—one year after SARS-CoV-2 infection, patients have an array of increased cardiovascular risks. JAMA. 2022;327(12):1113-4.</w:t>
      </w:r>
    </w:p>
    <w:p w14:paraId="595C97BC" w14:textId="77777777" w:rsidR="00E6416D" w:rsidRPr="00E6416D" w:rsidRDefault="00E6416D" w:rsidP="00E802DE">
      <w:pPr>
        <w:pStyle w:val="EndNoteBibliography"/>
        <w:bidi w:val="0"/>
        <w:spacing w:after="0"/>
        <w:jc w:val="both"/>
      </w:pPr>
      <w:r w:rsidRPr="00E6416D">
        <w:t>104.</w:t>
      </w:r>
      <w:r w:rsidRPr="00E6416D">
        <w:tab/>
        <w:t>Ad N, Luc JG, Nguyen TC, Arora RC, Balkhy HH, Bender EM, et al. Cardiac surgery in North America and coronavirus disease 2019 (COVID-19): regional variability in burden and impact. The Journal of thoracic cardiovascular surgery. 2021;162(3):893-903. e4.</w:t>
      </w:r>
    </w:p>
    <w:p w14:paraId="278B71A1" w14:textId="2FF7D082" w:rsidR="00E6416D" w:rsidRPr="00E6416D" w:rsidRDefault="00E6416D" w:rsidP="00E802DE">
      <w:pPr>
        <w:pStyle w:val="EndNoteBibliography"/>
        <w:bidi w:val="0"/>
        <w:spacing w:after="0"/>
        <w:jc w:val="both"/>
      </w:pPr>
      <w:r w:rsidRPr="00E6416D">
        <w:t>105.</w:t>
      </w:r>
      <w:r w:rsidRPr="00E6416D">
        <w:tab/>
        <w:t xml:space="preserve">World Health Organization JNR. UNICEF and WHO warn of perfect storm of conditions for measles outbreaks, affecting children 2022 [Available from: </w:t>
      </w:r>
      <w:hyperlink r:id="rId15" w:history="1">
        <w:r w:rsidRPr="00E6416D">
          <w:rPr>
            <w:rStyle w:val="Hyperlink"/>
          </w:rPr>
          <w:t>https://www.who.int/news/item/27-04-2022-unicef-and-who-warn-of--perfect-storm--of-conditions-for-measles-outbreaks--affecting-children</w:t>
        </w:r>
      </w:hyperlink>
      <w:r w:rsidRPr="00E6416D">
        <w:t>.</w:t>
      </w:r>
    </w:p>
    <w:p w14:paraId="5E7B1317" w14:textId="77777777" w:rsidR="00E6416D" w:rsidRPr="00E6416D" w:rsidRDefault="00E6416D" w:rsidP="00E802DE">
      <w:pPr>
        <w:pStyle w:val="EndNoteBibliography"/>
        <w:bidi w:val="0"/>
        <w:spacing w:after="0"/>
        <w:jc w:val="both"/>
      </w:pPr>
      <w:r w:rsidRPr="00E6416D">
        <w:t>106.</w:t>
      </w:r>
      <w:r w:rsidRPr="00E6416D">
        <w:tab/>
        <w:t>Farahat RA, Shaheen N, Kundu M, Shaheen A, Abdelaal A. The resurfacing of hand, foot, and mouth disease: Are we on the verge of another epidemic? Annals of medicine and surgery (2012). 2022;81:104419.</w:t>
      </w:r>
    </w:p>
    <w:p w14:paraId="67933A80" w14:textId="77777777" w:rsidR="00E6416D" w:rsidRPr="00E6416D" w:rsidRDefault="00E6416D" w:rsidP="00E802DE">
      <w:pPr>
        <w:pStyle w:val="EndNoteBibliography"/>
        <w:bidi w:val="0"/>
        <w:spacing w:after="0"/>
        <w:jc w:val="both"/>
      </w:pPr>
      <w:r w:rsidRPr="00E6416D">
        <w:t>107.</w:t>
      </w:r>
      <w:r w:rsidRPr="00E6416D">
        <w:tab/>
        <w:t>Lee SS, Viboud C, Petersen E. Understanding the rebound of influenza in the post COVID-19 pandemic period holds important clues for epidemiology and control. International journal of infectious diseases : IJID : official publication of the International Society for Infectious Diseases. 2022;122:1002-4.</w:t>
      </w:r>
    </w:p>
    <w:p w14:paraId="35A99FF4" w14:textId="77777777" w:rsidR="00E6416D" w:rsidRPr="00E6416D" w:rsidRDefault="00E6416D" w:rsidP="00E802DE">
      <w:pPr>
        <w:pStyle w:val="EndNoteBibliography"/>
        <w:bidi w:val="0"/>
        <w:spacing w:after="0"/>
        <w:jc w:val="both"/>
      </w:pPr>
      <w:r w:rsidRPr="00E6416D">
        <w:t>108.</w:t>
      </w:r>
      <w:r w:rsidRPr="00E6416D">
        <w:tab/>
        <w:t>Muñoz-Vela FJ, Rodríguez-Díaz L, Gómez-Salgado J, Fernández-Carrasco FJ, Allande-Cussó R, Vázquez-Lara JM, et al. Fear and Anxiety in Pregnant Women During the COVID-19 Pandemic: A Systematic Review. International journal of public health. 2023:41.</w:t>
      </w:r>
    </w:p>
    <w:p w14:paraId="66E7DD24" w14:textId="77777777" w:rsidR="00E6416D" w:rsidRPr="00E6416D" w:rsidRDefault="00E6416D" w:rsidP="00E802DE">
      <w:pPr>
        <w:pStyle w:val="EndNoteBibliography"/>
        <w:bidi w:val="0"/>
        <w:spacing w:after="0"/>
        <w:jc w:val="both"/>
      </w:pPr>
      <w:r w:rsidRPr="00E6416D">
        <w:t>109.</w:t>
      </w:r>
      <w:r w:rsidRPr="00E6416D">
        <w:tab/>
        <w:t>Huldani H, Kamal Abdelbasset W, Abdalkareem Jasim S, Suksatan W, Turki Jalil A, Thangavelu L, et al. Intimate partner violence against pregnant women during the COVID-19 pandemic: A systematic review and meta-analysis. Women &amp; Health. 2022;62(6):556-64.</w:t>
      </w:r>
    </w:p>
    <w:p w14:paraId="22C8F8DD" w14:textId="77777777" w:rsidR="00E6416D" w:rsidRPr="00E6416D" w:rsidRDefault="00E6416D" w:rsidP="00E802DE">
      <w:pPr>
        <w:pStyle w:val="EndNoteBibliography"/>
        <w:bidi w:val="0"/>
        <w:spacing w:after="0"/>
        <w:jc w:val="both"/>
      </w:pPr>
      <w:r w:rsidRPr="00E6416D">
        <w:t>110.</w:t>
      </w:r>
      <w:r w:rsidRPr="00E6416D">
        <w:tab/>
        <w:t>Glover V, O'Donnell KJ, O'Connor TG, Fisher J. Prenatal maternal stress, fetal programming, and mechanisms underlying later psychopathology—a global perspective. Development psychopathology. 2018;30(3):843-54.</w:t>
      </w:r>
    </w:p>
    <w:p w14:paraId="45AD344A" w14:textId="77777777" w:rsidR="00E6416D" w:rsidRPr="00E6416D" w:rsidRDefault="00E6416D" w:rsidP="00E802DE">
      <w:pPr>
        <w:pStyle w:val="EndNoteBibliography"/>
        <w:bidi w:val="0"/>
        <w:spacing w:after="0"/>
        <w:jc w:val="both"/>
      </w:pPr>
      <w:r w:rsidRPr="00E6416D">
        <w:t>111.</w:t>
      </w:r>
      <w:r w:rsidRPr="00E6416D">
        <w:tab/>
        <w:t>O'Connor TG, Ciesla AA, Sefair AV, Thornburg LL, Brown AS, Glover V, et al. Maternal prenatal infection and anxiety predict neurodevelopmental outcomes in middle childhood. Journal of psychopathology clinical science. 2022;131(4):422.</w:t>
      </w:r>
    </w:p>
    <w:p w14:paraId="624115D8" w14:textId="77777777" w:rsidR="00E6416D" w:rsidRPr="00E6416D" w:rsidRDefault="00E6416D" w:rsidP="00E802DE">
      <w:pPr>
        <w:pStyle w:val="EndNoteBibliography"/>
        <w:bidi w:val="0"/>
        <w:spacing w:after="0"/>
        <w:jc w:val="both"/>
      </w:pPr>
      <w:r w:rsidRPr="00E6416D">
        <w:t>112.</w:t>
      </w:r>
      <w:r w:rsidRPr="00E6416D">
        <w:tab/>
        <w:t>Xiong J, Lipsitz O, Nasri F, Lui LMW, Gill H, Phan L, et al. Impact of COVID-19 pandemic on mental health in the general population: A systematic review. J Affect Disord. 2020;277:55-64.</w:t>
      </w:r>
    </w:p>
    <w:p w14:paraId="624FE8D0" w14:textId="77777777" w:rsidR="00E6416D" w:rsidRPr="00E6416D" w:rsidRDefault="00E6416D" w:rsidP="00E802DE">
      <w:pPr>
        <w:pStyle w:val="EndNoteBibliography"/>
        <w:bidi w:val="0"/>
        <w:spacing w:after="0"/>
        <w:jc w:val="both"/>
      </w:pPr>
      <w:r w:rsidRPr="00E6416D">
        <w:t>113.</w:t>
      </w:r>
      <w:r w:rsidRPr="00E6416D">
        <w:tab/>
        <w:t>Gruber J, Prinstein MJ, Clark LA, Rottenberg J, Abramowitz JS, Albano AM, et al. Mental health and clinical psychological science in the time of COVID-19: Challenges, opportunities, and a call to action. American Psychologist. 2021;76:409-26.</w:t>
      </w:r>
    </w:p>
    <w:p w14:paraId="764439AA" w14:textId="77777777" w:rsidR="00E6416D" w:rsidRPr="00E6416D" w:rsidRDefault="00E6416D" w:rsidP="00E802DE">
      <w:pPr>
        <w:pStyle w:val="EndNoteBibliography"/>
        <w:bidi w:val="0"/>
        <w:spacing w:after="0"/>
        <w:jc w:val="both"/>
      </w:pPr>
      <w:r w:rsidRPr="00E6416D">
        <w:t>114.</w:t>
      </w:r>
      <w:r w:rsidRPr="00E6416D">
        <w:tab/>
        <w:t>Szuhany KL, Malgaroli M, Miron CD, Simon NM. Prolonged Grief Disorder: Course, Diagnosis, Assessment, and Treatment. Focus (American Psychiatric Publishing). 2021;19(2):161-72.</w:t>
      </w:r>
    </w:p>
    <w:p w14:paraId="19FE1875" w14:textId="77777777" w:rsidR="00E6416D" w:rsidRPr="00E6416D" w:rsidRDefault="00E6416D" w:rsidP="00E802DE">
      <w:pPr>
        <w:pStyle w:val="EndNoteBibliography"/>
        <w:bidi w:val="0"/>
        <w:spacing w:after="0"/>
        <w:jc w:val="both"/>
      </w:pPr>
      <w:r w:rsidRPr="00E6416D">
        <w:t>115.</w:t>
      </w:r>
      <w:r w:rsidRPr="00E6416D">
        <w:tab/>
        <w:t>Li W, Yang Y, Liu ZH, Zhao YJ, Zhang Q, Zhang L, et al. Progression of Mental Health Services during the COVID-19 Outbreak in China. International journal of biological sciences. 2020;16(10):1732-8.</w:t>
      </w:r>
    </w:p>
    <w:p w14:paraId="1FEF1383" w14:textId="77777777" w:rsidR="00E6416D" w:rsidRPr="00E6416D" w:rsidRDefault="00E6416D" w:rsidP="00E802DE">
      <w:pPr>
        <w:pStyle w:val="EndNoteBibliography"/>
        <w:bidi w:val="0"/>
        <w:spacing w:after="0"/>
        <w:jc w:val="both"/>
      </w:pPr>
      <w:r w:rsidRPr="00E6416D">
        <w:t>116.</w:t>
      </w:r>
      <w:r w:rsidRPr="00E6416D">
        <w:tab/>
        <w:t>Zeng N, Zhao Y-M, Yan W, Li C, Lu Q-D, Liu L, et al. A systematic review and meta-analysis of long term physical and mental sequelae of COVID-19 pandemic: call for research priority and action. Molecular Psychiatry. 2023;28(1):423-33.</w:t>
      </w:r>
    </w:p>
    <w:p w14:paraId="42E93400" w14:textId="77777777" w:rsidR="00E6416D" w:rsidRPr="00E6416D" w:rsidRDefault="00E6416D" w:rsidP="00E802DE">
      <w:pPr>
        <w:pStyle w:val="EndNoteBibliography"/>
        <w:bidi w:val="0"/>
        <w:spacing w:after="0"/>
        <w:jc w:val="both"/>
      </w:pPr>
      <w:r w:rsidRPr="00E6416D">
        <w:t>117.</w:t>
      </w:r>
      <w:r w:rsidRPr="00E6416D">
        <w:tab/>
        <w:t>Peng P, Hao Y, Liu Y, Chen S, Wang Y, Yang Q, et al. The prevalence and risk factors of mental problems in medical students during COVID-19 pandemic: A systematic review and meta-analysis. Journal of Affective Disorders. 2023;321:167-81.</w:t>
      </w:r>
    </w:p>
    <w:p w14:paraId="36B29479" w14:textId="77777777" w:rsidR="00E6416D" w:rsidRPr="00E6416D" w:rsidRDefault="00E6416D" w:rsidP="00E802DE">
      <w:pPr>
        <w:pStyle w:val="EndNoteBibliography"/>
        <w:bidi w:val="0"/>
        <w:spacing w:after="0"/>
        <w:jc w:val="both"/>
      </w:pPr>
      <w:r w:rsidRPr="00E6416D">
        <w:lastRenderedPageBreak/>
        <w:t>118.</w:t>
      </w:r>
      <w:r w:rsidRPr="00E6416D">
        <w:tab/>
        <w:t>Ghahramani S, Kasraei H, Hayati R, Tabrizi R, Marzaleh MA. Health care workers' mental health in the face of COVID-19: a systematic review and meta-analysis. International Journal of Psychiatry in Clinical Practice. 2022:1-10.</w:t>
      </w:r>
    </w:p>
    <w:p w14:paraId="63E24CF8" w14:textId="77777777" w:rsidR="00E6416D" w:rsidRPr="00E6416D" w:rsidRDefault="00E6416D" w:rsidP="00E802DE">
      <w:pPr>
        <w:pStyle w:val="EndNoteBibliography"/>
        <w:bidi w:val="0"/>
        <w:spacing w:after="0"/>
        <w:jc w:val="both"/>
      </w:pPr>
      <w:r w:rsidRPr="00E6416D">
        <w:t>119.</w:t>
      </w:r>
      <w:r w:rsidRPr="00E6416D">
        <w:tab/>
        <w:t>Theberath M, Bauer D, Chen W, Salinas M, Mohabbat AB, Yang J, et al. Effects of COVID-19 pandemic on mental health of children and adolescents: A systematic review of survey studies. SAGE open medicine. 2022;10:20503121221086712.</w:t>
      </w:r>
    </w:p>
    <w:p w14:paraId="661D05B2" w14:textId="77777777" w:rsidR="00E6416D" w:rsidRPr="00E6416D" w:rsidRDefault="00E6416D" w:rsidP="00E802DE">
      <w:pPr>
        <w:pStyle w:val="EndNoteBibliography"/>
        <w:bidi w:val="0"/>
        <w:spacing w:after="0"/>
        <w:jc w:val="both"/>
      </w:pPr>
      <w:r w:rsidRPr="00E6416D">
        <w:t>120.</w:t>
      </w:r>
      <w:r w:rsidRPr="00E6416D">
        <w:tab/>
        <w:t>Pedrini L, Meloni S, Lanfredi M, Ferrari C, Geviti A, Cattaneo A, et al. Adolescents’ mental health and maladaptive behaviors before the Covid-19 pandemic and 1-year after: analysis of trajectories over time and associated factors. Child and Adolescent Psychiatry and Mental Health. 2022;16(1):42.</w:t>
      </w:r>
    </w:p>
    <w:p w14:paraId="1282F856" w14:textId="77777777" w:rsidR="00E6416D" w:rsidRPr="00E6416D" w:rsidRDefault="00E6416D" w:rsidP="00E802DE">
      <w:pPr>
        <w:pStyle w:val="EndNoteBibliography"/>
        <w:bidi w:val="0"/>
        <w:spacing w:after="0"/>
        <w:jc w:val="both"/>
      </w:pPr>
      <w:r w:rsidRPr="00E6416D">
        <w:t>121.</w:t>
      </w:r>
      <w:r w:rsidRPr="00E6416D">
        <w:tab/>
        <w:t>Nowak B, Brzóska P, Piotrowski J, Sedikides C, Żemojtel-Piotrowska M, Jonason PK. Adaptive and maladaptive behavior during the COVID-19 pandemic: The roles of Dark Triad traits, collective narcissism, and health beliefs. Personality and individual differences. 2020;167:110232.</w:t>
      </w:r>
    </w:p>
    <w:p w14:paraId="7EB9D596" w14:textId="77777777" w:rsidR="00E6416D" w:rsidRPr="00E6416D" w:rsidRDefault="00E6416D" w:rsidP="00E802DE">
      <w:pPr>
        <w:pStyle w:val="EndNoteBibliography"/>
        <w:bidi w:val="0"/>
        <w:spacing w:after="0"/>
        <w:jc w:val="both"/>
      </w:pPr>
      <w:r w:rsidRPr="00E6416D">
        <w:t>122.</w:t>
      </w:r>
      <w:r w:rsidRPr="00E6416D">
        <w:tab/>
        <w:t>Holmes EA, O'Connor RC, Perry VH, Tracey I, Wessely S, Arseneault L, et al. Multidisciplinary research priorities for the COVID-19 pandemic: a call for action for mental health science. The lancet Psychiatry. 2020;7(6):547-60.</w:t>
      </w:r>
    </w:p>
    <w:p w14:paraId="57AF14A7" w14:textId="77777777" w:rsidR="00E6416D" w:rsidRPr="00E6416D" w:rsidRDefault="00E6416D" w:rsidP="00E802DE">
      <w:pPr>
        <w:pStyle w:val="EndNoteBibliography"/>
        <w:bidi w:val="0"/>
        <w:spacing w:after="0"/>
        <w:jc w:val="both"/>
      </w:pPr>
      <w:r w:rsidRPr="00E6416D">
        <w:t>123.</w:t>
      </w:r>
      <w:r w:rsidRPr="00E6416D">
        <w:tab/>
        <w:t>Naeem SB, Bhatti R. The Covid-19 ‘infodemic’: a new front for information professionals. Health Information &amp; Libraries Journal. 2020;37(3):233-9.</w:t>
      </w:r>
    </w:p>
    <w:p w14:paraId="0E7C7CA3" w14:textId="77777777" w:rsidR="00E6416D" w:rsidRPr="00E6416D" w:rsidRDefault="00E6416D" w:rsidP="00E802DE">
      <w:pPr>
        <w:pStyle w:val="EndNoteBibliography"/>
        <w:bidi w:val="0"/>
        <w:spacing w:after="0"/>
        <w:jc w:val="both"/>
      </w:pPr>
      <w:r w:rsidRPr="00E6416D">
        <w:t>124.</w:t>
      </w:r>
      <w:r w:rsidRPr="00E6416D">
        <w:tab/>
        <w:t>Soroya SH, Farooq A, Mahmood K, Isoaho J, Zara S-e. From information seeking to information avoidance: Understanding the health information behavior during a global health crisis. Information processing management. 2021;58(2):102440.</w:t>
      </w:r>
    </w:p>
    <w:p w14:paraId="00405DAD" w14:textId="77777777" w:rsidR="00E6416D" w:rsidRPr="00E6416D" w:rsidRDefault="00E6416D" w:rsidP="00E802DE">
      <w:pPr>
        <w:pStyle w:val="EndNoteBibliography"/>
        <w:bidi w:val="0"/>
        <w:spacing w:after="0"/>
        <w:jc w:val="both"/>
      </w:pPr>
      <w:r w:rsidRPr="00E6416D">
        <w:t>125.</w:t>
      </w:r>
      <w:r w:rsidRPr="00E6416D">
        <w:tab/>
        <w:t>Zarocostas J. How to fight an infodemic. The lancet. 2020;395(10225):676.</w:t>
      </w:r>
    </w:p>
    <w:p w14:paraId="67677F84" w14:textId="77777777" w:rsidR="00E6416D" w:rsidRPr="00E6416D" w:rsidRDefault="00E6416D" w:rsidP="00E802DE">
      <w:pPr>
        <w:pStyle w:val="EndNoteBibliography"/>
        <w:bidi w:val="0"/>
        <w:spacing w:after="0"/>
        <w:jc w:val="both"/>
      </w:pPr>
      <w:r w:rsidRPr="00E6416D">
        <w:t>126.</w:t>
      </w:r>
      <w:r w:rsidRPr="00E6416D">
        <w:tab/>
        <w:t>Singh K, Lima G, Cha M, Cha C, Kulshrestha J, Ahn YY, et al. Misinformation, believability, and vaccine acceptance over 40 countries: Takeaways from the initial phase of the COVID-19 infodemic. PloS one. 2022;17(2):e0263381.</w:t>
      </w:r>
    </w:p>
    <w:p w14:paraId="293C028C" w14:textId="77777777" w:rsidR="00E6416D" w:rsidRPr="00E6416D" w:rsidRDefault="00E6416D" w:rsidP="00E802DE">
      <w:pPr>
        <w:pStyle w:val="EndNoteBibliography"/>
        <w:bidi w:val="0"/>
        <w:spacing w:after="0"/>
        <w:jc w:val="both"/>
      </w:pPr>
      <w:r w:rsidRPr="00E6416D">
        <w:t>127.</w:t>
      </w:r>
      <w:r w:rsidRPr="00E6416D">
        <w:tab/>
        <w:t>Chen X, Lee W, Lin F. Infodemic, Institutional Trust, and COVID-19 Vaccine Hesitancy: A Cross-National Survey. International journal of environmental research and public health. 2022;19(13).</w:t>
      </w:r>
    </w:p>
    <w:p w14:paraId="164664F1" w14:textId="77777777" w:rsidR="00E6416D" w:rsidRPr="00E6416D" w:rsidRDefault="00E6416D" w:rsidP="00E802DE">
      <w:pPr>
        <w:pStyle w:val="EndNoteBibliography"/>
        <w:bidi w:val="0"/>
        <w:spacing w:after="0"/>
        <w:jc w:val="both"/>
      </w:pPr>
      <w:r w:rsidRPr="00E6416D">
        <w:t>128.</w:t>
      </w:r>
      <w:r w:rsidRPr="00E6416D">
        <w:tab/>
        <w:t>Mohamed K, Yazdanpanah N, Saghazadeh A, Rezaei N. Cognitive Biases Affecting the Maintenance of COVID-19 Pandemic. Acta bio-medica : Atenei Parmensis. 2021;92(2):e2021102.</w:t>
      </w:r>
    </w:p>
    <w:p w14:paraId="4BA0F56B" w14:textId="77777777" w:rsidR="00E6416D" w:rsidRPr="00E6416D" w:rsidRDefault="00E6416D" w:rsidP="00E802DE">
      <w:pPr>
        <w:pStyle w:val="EndNoteBibliography"/>
        <w:bidi w:val="0"/>
        <w:spacing w:after="0"/>
        <w:jc w:val="both"/>
      </w:pPr>
      <w:r w:rsidRPr="00E6416D">
        <w:t>129.</w:t>
      </w:r>
      <w:r w:rsidRPr="00E6416D">
        <w:tab/>
        <w:t>Lazarus JV, Wyka K, White TM, Picchio CA, Rabin K, Ratzan SC, et al. Revisiting COVID-19 vaccine hesitancy around the world using data from 23 countries in 2021. Nature Communications. 2022;13(1):3801.</w:t>
      </w:r>
    </w:p>
    <w:p w14:paraId="31B96F1C" w14:textId="77777777" w:rsidR="00E6416D" w:rsidRPr="00E6416D" w:rsidRDefault="00E6416D" w:rsidP="00E802DE">
      <w:pPr>
        <w:pStyle w:val="EndNoteBibliography"/>
        <w:bidi w:val="0"/>
        <w:spacing w:after="0"/>
        <w:jc w:val="both"/>
      </w:pPr>
      <w:r w:rsidRPr="00E6416D">
        <w:t>130.</w:t>
      </w:r>
      <w:r w:rsidRPr="00E6416D">
        <w:tab/>
        <w:t>Aliasin MM, Yazdanpanah N, Rezaei N. Neurological and neuropsychological adverse effects of SARS-CoV-2 vaccines - where do we stand? Reviews in the neurosciences. 2022;33(7):721-43.</w:t>
      </w:r>
    </w:p>
    <w:p w14:paraId="39CB70B0" w14:textId="77777777" w:rsidR="00E6416D" w:rsidRPr="00E6416D" w:rsidRDefault="00E6416D" w:rsidP="00E802DE">
      <w:pPr>
        <w:pStyle w:val="EndNoteBibliography"/>
        <w:bidi w:val="0"/>
        <w:spacing w:after="0"/>
        <w:jc w:val="both"/>
      </w:pPr>
      <w:r w:rsidRPr="00E6416D">
        <w:t>131.</w:t>
      </w:r>
      <w:r w:rsidRPr="00E6416D">
        <w:tab/>
        <w:t>Larson HJ, Gakidou E, Murray CJ. The vaccine-hesitant moment. New England Journal of Medicine. 2022;387(1):58-65.</w:t>
      </w:r>
    </w:p>
    <w:p w14:paraId="3DCA08B0" w14:textId="77777777" w:rsidR="00E6416D" w:rsidRPr="00E6416D" w:rsidRDefault="00E6416D" w:rsidP="00E802DE">
      <w:pPr>
        <w:pStyle w:val="EndNoteBibliography"/>
        <w:bidi w:val="0"/>
        <w:spacing w:after="0"/>
        <w:jc w:val="both"/>
      </w:pPr>
      <w:r w:rsidRPr="00E6416D">
        <w:t>132.</w:t>
      </w:r>
      <w:r w:rsidRPr="00E6416D">
        <w:tab/>
        <w:t>Shakeel CS, Mujeeb AA, Mirza MS, Chaudhry B, Khan SJ. Global COVID-19 Vaccine Acceptance: A Systematic Review of Associated Social and Behavioral Factors. Vaccines. 2022;10(1).</w:t>
      </w:r>
    </w:p>
    <w:p w14:paraId="6CADF4E1" w14:textId="77777777" w:rsidR="00E6416D" w:rsidRPr="00E6416D" w:rsidRDefault="00E6416D" w:rsidP="00E802DE">
      <w:pPr>
        <w:pStyle w:val="EndNoteBibliography"/>
        <w:bidi w:val="0"/>
        <w:spacing w:after="0"/>
        <w:jc w:val="both"/>
      </w:pPr>
      <w:r w:rsidRPr="00E6416D">
        <w:t>133.</w:t>
      </w:r>
      <w:r w:rsidRPr="00E6416D">
        <w:tab/>
        <w:t>Peimani N, Kamalipour H. Online Education in the Post COVID-19 Era: Students’ Perception and Learning Experience. Education Sciences [Internet]. 2021; 11(10).</w:t>
      </w:r>
    </w:p>
    <w:p w14:paraId="5D244435" w14:textId="77777777" w:rsidR="00E6416D" w:rsidRPr="00E6416D" w:rsidRDefault="00E6416D" w:rsidP="00E802DE">
      <w:pPr>
        <w:pStyle w:val="EndNoteBibliography"/>
        <w:bidi w:val="0"/>
        <w:spacing w:after="0"/>
        <w:jc w:val="both"/>
      </w:pPr>
      <w:r w:rsidRPr="00E6416D">
        <w:t>134.</w:t>
      </w:r>
      <w:r w:rsidRPr="00E6416D">
        <w:tab/>
        <w:t>O'Dea XC, Stern J. Virtually the same?: Online higher education in the post Covid-19 era. British journal of educational technology : journal of the Council for Educational Technology. 2022;53(3):437-42.</w:t>
      </w:r>
    </w:p>
    <w:p w14:paraId="6B7E2CF0" w14:textId="77777777" w:rsidR="00E6416D" w:rsidRPr="00E6416D" w:rsidRDefault="00E6416D" w:rsidP="00E802DE">
      <w:pPr>
        <w:pStyle w:val="EndNoteBibliography"/>
        <w:bidi w:val="0"/>
        <w:spacing w:after="0"/>
        <w:jc w:val="both"/>
      </w:pPr>
      <w:r w:rsidRPr="00E6416D">
        <w:t>135.</w:t>
      </w:r>
      <w:r w:rsidRPr="00E6416D">
        <w:tab/>
        <w:t>Zhao Y, Watterston J. The changes we need: Education post COVID-19. Journal of Educational Change. 2021;22(1):3-12.</w:t>
      </w:r>
    </w:p>
    <w:p w14:paraId="20B1B9F0" w14:textId="77777777" w:rsidR="00E6416D" w:rsidRPr="00E6416D" w:rsidRDefault="00E6416D" w:rsidP="00E802DE">
      <w:pPr>
        <w:pStyle w:val="EndNoteBibliography"/>
        <w:bidi w:val="0"/>
        <w:spacing w:after="0"/>
        <w:jc w:val="both"/>
      </w:pPr>
      <w:r w:rsidRPr="00E6416D">
        <w:t>136.</w:t>
      </w:r>
      <w:r w:rsidRPr="00E6416D">
        <w:tab/>
        <w:t>Alsubaie MA. Distance education and the social literacy of elementary school students during the Covid-19 pandemic. Heliyon. 2022;8(7):e09811.</w:t>
      </w:r>
    </w:p>
    <w:p w14:paraId="2ACFBF18" w14:textId="056FF84C" w:rsidR="00E6416D" w:rsidRPr="00E6416D" w:rsidRDefault="00E6416D" w:rsidP="00E802DE">
      <w:pPr>
        <w:pStyle w:val="EndNoteBibliography"/>
        <w:bidi w:val="0"/>
        <w:spacing w:after="0"/>
        <w:jc w:val="both"/>
      </w:pPr>
      <w:r w:rsidRPr="00E6416D">
        <w:t>137.</w:t>
      </w:r>
      <w:r w:rsidRPr="00E6416D">
        <w:tab/>
        <w:t xml:space="preserve">Amina Osman JK. The Impact of COVID-19 on Education Systems in the Commonwealth: The Commonwealth iLibrary; 2022 [Available from: </w:t>
      </w:r>
      <w:hyperlink r:id="rId16" w:history="1">
        <w:r w:rsidRPr="00E6416D">
          <w:rPr>
            <w:rStyle w:val="Hyperlink"/>
          </w:rPr>
          <w:t>https://www.thecommonwealth-ilibrary.org/index.php/comsec/catalog/book/950</w:t>
        </w:r>
      </w:hyperlink>
      <w:r w:rsidRPr="00E6416D">
        <w:t>.</w:t>
      </w:r>
    </w:p>
    <w:p w14:paraId="5FAB82E9" w14:textId="77777777" w:rsidR="00E6416D" w:rsidRPr="00E6416D" w:rsidRDefault="00E6416D" w:rsidP="00E802DE">
      <w:pPr>
        <w:pStyle w:val="EndNoteBibliography"/>
        <w:bidi w:val="0"/>
        <w:spacing w:after="0"/>
        <w:jc w:val="both"/>
      </w:pPr>
      <w:r w:rsidRPr="00E6416D">
        <w:lastRenderedPageBreak/>
        <w:t>138.</w:t>
      </w:r>
      <w:r w:rsidRPr="00E6416D">
        <w:tab/>
        <w:t>Dubey P, Pandey D. Distance learning in higher education during pandemic: challenges and opportunities. The International journal of Indian psychology. 2020;8(2):43-6.</w:t>
      </w:r>
    </w:p>
    <w:p w14:paraId="1D9166FC" w14:textId="77777777" w:rsidR="00E6416D" w:rsidRPr="00E6416D" w:rsidRDefault="00E6416D" w:rsidP="00E802DE">
      <w:pPr>
        <w:pStyle w:val="EndNoteBibliography"/>
        <w:bidi w:val="0"/>
        <w:spacing w:after="0"/>
        <w:jc w:val="both"/>
      </w:pPr>
      <w:r w:rsidRPr="00E6416D">
        <w:t>139.</w:t>
      </w:r>
      <w:r w:rsidRPr="00E6416D">
        <w:tab/>
        <w:t>Mullen CA. Online doctoral mentoring in a pandemic: help or hindrance to academic progress on dissertations? International Journal of Mentoring Coaching in Education. 2021;10(2):139-57.</w:t>
      </w:r>
    </w:p>
    <w:p w14:paraId="24AEFB67" w14:textId="77777777" w:rsidR="00E6416D" w:rsidRPr="00E6416D" w:rsidRDefault="00E6416D" w:rsidP="00E802DE">
      <w:pPr>
        <w:pStyle w:val="EndNoteBibliography"/>
        <w:bidi w:val="0"/>
        <w:spacing w:after="0"/>
        <w:jc w:val="both"/>
      </w:pPr>
      <w:r w:rsidRPr="00E6416D">
        <w:t>140.</w:t>
      </w:r>
      <w:r w:rsidRPr="00E6416D">
        <w:tab/>
        <w:t>Raju V. Implementing flexible systems in doctoral viva defense through virtual mechanism. Global Journal of Flexible Systems Management. 2021;22(2):127-39.</w:t>
      </w:r>
    </w:p>
    <w:p w14:paraId="1E92A4C1" w14:textId="77777777" w:rsidR="00E6416D" w:rsidRPr="00E6416D" w:rsidRDefault="00E6416D" w:rsidP="00E802DE">
      <w:pPr>
        <w:pStyle w:val="EndNoteBibliography"/>
        <w:bidi w:val="0"/>
        <w:spacing w:after="0"/>
        <w:jc w:val="both"/>
      </w:pPr>
      <w:r w:rsidRPr="00E6416D">
        <w:t>141.</w:t>
      </w:r>
      <w:r w:rsidRPr="00E6416D">
        <w:tab/>
        <w:t>Hanaei S, Sarzaeim M, Yazdanpanah N, Pirkoohi ZR, Ziaei H, Mohamed K, et al. The hybrid usern 2020 congress: New standards for events in practice. Acta Medica Iranica. 2021.</w:t>
      </w:r>
    </w:p>
    <w:p w14:paraId="6C7AB6C9" w14:textId="77777777" w:rsidR="00E6416D" w:rsidRPr="00E6416D" w:rsidRDefault="00E6416D" w:rsidP="00E802DE">
      <w:pPr>
        <w:pStyle w:val="EndNoteBibliography"/>
        <w:bidi w:val="0"/>
        <w:spacing w:after="0"/>
        <w:jc w:val="both"/>
      </w:pPr>
      <w:r w:rsidRPr="00E6416D">
        <w:t>142.</w:t>
      </w:r>
      <w:r w:rsidRPr="00E6416D">
        <w:tab/>
        <w:t>Hanaei S, Takian A, Majdzadeh R, Maboloc CR, Grossmann I, Gomes O, et al. Emerging standards and the hybrid model for organizing scientific events during and after the COVID-19 pandemic. Disaster medicine public health preparedness. 2022;16(3):1172-7.</w:t>
      </w:r>
    </w:p>
    <w:p w14:paraId="67FE9079" w14:textId="535A0A8A" w:rsidR="00E6416D" w:rsidRPr="00E6416D" w:rsidRDefault="00E6416D" w:rsidP="00E802DE">
      <w:pPr>
        <w:pStyle w:val="EndNoteBibliography"/>
        <w:bidi w:val="0"/>
        <w:spacing w:after="0"/>
        <w:jc w:val="both"/>
      </w:pPr>
      <w:r w:rsidRPr="00E6416D">
        <w:t>143.</w:t>
      </w:r>
      <w:r w:rsidRPr="00E6416D">
        <w:tab/>
        <w:t xml:space="preserve">Susan Lund AM, James Manyika, Sven Smit, Kweilin Ellingrud, Olivia Robinson. The future of work after COVID-19: McKinsey Global Institute; 2021 [Available from: </w:t>
      </w:r>
      <w:hyperlink r:id="rId17" w:history="1">
        <w:r w:rsidRPr="00E6416D">
          <w:rPr>
            <w:rStyle w:val="Hyperlink"/>
          </w:rPr>
          <w:t>https://www.mckinsey.com/featured-insights/future-of-work/the-future-of-work-after-covid-19</w:t>
        </w:r>
      </w:hyperlink>
      <w:r w:rsidRPr="00E6416D">
        <w:t>.</w:t>
      </w:r>
    </w:p>
    <w:p w14:paraId="42A70460" w14:textId="24F79B05" w:rsidR="00E6416D" w:rsidRPr="00E6416D" w:rsidRDefault="00E6416D" w:rsidP="00E802DE">
      <w:pPr>
        <w:pStyle w:val="EndNoteBibliography"/>
        <w:bidi w:val="0"/>
        <w:spacing w:after="0"/>
        <w:jc w:val="both"/>
      </w:pPr>
      <w:r w:rsidRPr="00E6416D">
        <w:t>144.</w:t>
      </w:r>
      <w:r w:rsidRPr="00E6416D">
        <w:tab/>
        <w:t xml:space="preserve">Institute MG. The future of work after COVID-19 2021 [Available from: </w:t>
      </w:r>
      <w:hyperlink r:id="rId18" w:history="1">
        <w:r w:rsidRPr="00E6416D">
          <w:rPr>
            <w:rStyle w:val="Hyperlink"/>
          </w:rPr>
          <w:t>https://www.mckinsey.com/featured-insights/future-of-work/the-future-of-work-after-covid-19</w:t>
        </w:r>
      </w:hyperlink>
      <w:r w:rsidRPr="00E6416D">
        <w:t>.</w:t>
      </w:r>
    </w:p>
    <w:p w14:paraId="1DC91121" w14:textId="77777777" w:rsidR="00E6416D" w:rsidRPr="00E6416D" w:rsidRDefault="00E6416D" w:rsidP="00E802DE">
      <w:pPr>
        <w:pStyle w:val="EndNoteBibliography"/>
        <w:bidi w:val="0"/>
        <w:spacing w:after="0"/>
        <w:jc w:val="both"/>
      </w:pPr>
      <w:r w:rsidRPr="00E6416D">
        <w:t>145.</w:t>
      </w:r>
      <w:r w:rsidRPr="00E6416D">
        <w:tab/>
        <w:t>Battisti E, Alfiero S, Leonidou E. Remote working and digital transformation during the COVID-19 pandemic: Economic–financial impacts and psychological drivers for employees. Journal of Business Research. 2022;150:38-50.</w:t>
      </w:r>
    </w:p>
    <w:p w14:paraId="4C79DB9D" w14:textId="77777777" w:rsidR="00E6416D" w:rsidRPr="00E6416D" w:rsidRDefault="00E6416D" w:rsidP="00E802DE">
      <w:pPr>
        <w:pStyle w:val="EndNoteBibliography"/>
        <w:bidi w:val="0"/>
        <w:spacing w:after="0"/>
        <w:jc w:val="both"/>
      </w:pPr>
      <w:r w:rsidRPr="00E6416D">
        <w:t>146.</w:t>
      </w:r>
      <w:r w:rsidRPr="00E6416D">
        <w:tab/>
        <w:t>Sarker S, Jamal L, Ahmed SF, Irtisam N. Robotics and artificial intelligence in healthcare during COVID-19 pandemic: A systematic review. Robotics and Autonomous Systems. 2021;146:103902.</w:t>
      </w:r>
    </w:p>
    <w:p w14:paraId="21699C57" w14:textId="77777777" w:rsidR="00E6416D" w:rsidRPr="00E6416D" w:rsidRDefault="00E6416D" w:rsidP="00E802DE">
      <w:pPr>
        <w:pStyle w:val="EndNoteBibliography"/>
        <w:bidi w:val="0"/>
        <w:spacing w:after="0"/>
        <w:jc w:val="both"/>
      </w:pPr>
      <w:r w:rsidRPr="00E6416D">
        <w:t>147.</w:t>
      </w:r>
      <w:r w:rsidRPr="00E6416D">
        <w:tab/>
        <w:t>Hollander JE, Carr BG. Virtually Perfect? Telemedicine for Covid-19. New England Journal of Medicine. 2020;382(18):1679-81.</w:t>
      </w:r>
    </w:p>
    <w:p w14:paraId="13441C3D" w14:textId="77777777" w:rsidR="00E6416D" w:rsidRPr="00E6416D" w:rsidRDefault="00E6416D" w:rsidP="00E802DE">
      <w:pPr>
        <w:pStyle w:val="EndNoteBibliography"/>
        <w:bidi w:val="0"/>
        <w:spacing w:after="0"/>
        <w:jc w:val="both"/>
      </w:pPr>
      <w:r w:rsidRPr="00E6416D">
        <w:t>148.</w:t>
      </w:r>
      <w:r w:rsidRPr="00E6416D">
        <w:tab/>
        <w:t>Anaya YB-M, Bañuelos Mota A, Hernandez GD, Osorio A, Hayes-Bautista DE. Post-Pandemic Telehealth Policy for Primary Care: An Equity Perspective. The Journal of the American Board of Family Medicine. 2022;35(3):588.</w:t>
      </w:r>
    </w:p>
    <w:p w14:paraId="7D1036CA" w14:textId="77777777" w:rsidR="00E6416D" w:rsidRPr="00E6416D" w:rsidRDefault="00E6416D" w:rsidP="00E802DE">
      <w:pPr>
        <w:pStyle w:val="EndNoteBibliography"/>
        <w:bidi w:val="0"/>
        <w:spacing w:after="0"/>
        <w:jc w:val="both"/>
      </w:pPr>
      <w:r w:rsidRPr="00E6416D">
        <w:t>149.</w:t>
      </w:r>
      <w:r w:rsidRPr="00E6416D">
        <w:tab/>
        <w:t>Omboni S, Padwal RS, Alessa T, Benczúr B, Green BB, Hubbard I, et al. The worldwide impact of telemedicine during COVID-19: current evidence and recommendations for the future. Connected health. 2022;1:7-35.</w:t>
      </w:r>
    </w:p>
    <w:p w14:paraId="4909B801" w14:textId="77777777" w:rsidR="00E6416D" w:rsidRPr="00E6416D" w:rsidRDefault="00E6416D" w:rsidP="00E802DE">
      <w:pPr>
        <w:pStyle w:val="EndNoteBibliography"/>
        <w:bidi w:val="0"/>
        <w:spacing w:after="0"/>
        <w:jc w:val="both"/>
      </w:pPr>
      <w:r w:rsidRPr="00E6416D">
        <w:t>150.</w:t>
      </w:r>
      <w:r w:rsidRPr="00E6416D">
        <w:tab/>
        <w:t>Watson C. Rise of the preprint: how rapid data sharing during COVID-19 has changed science forever. Nature Medicine. 2022;28(1):2-5.</w:t>
      </w:r>
    </w:p>
    <w:p w14:paraId="115C0B42" w14:textId="5A6AE7EC" w:rsidR="00E6416D" w:rsidRPr="00E6416D" w:rsidRDefault="00E6416D" w:rsidP="00E802DE">
      <w:pPr>
        <w:pStyle w:val="EndNoteBibliography"/>
        <w:bidi w:val="0"/>
        <w:spacing w:after="0"/>
        <w:jc w:val="both"/>
      </w:pPr>
      <w:r w:rsidRPr="00E6416D">
        <w:t>151.</w:t>
      </w:r>
      <w:r w:rsidRPr="00E6416D">
        <w:tab/>
        <w:t xml:space="preserve">Enserink M. Dispute simmers over who first shared SARS-CoV-2’s genome: Science; 2023 [Available from: </w:t>
      </w:r>
      <w:hyperlink r:id="rId19" w:history="1">
        <w:r w:rsidRPr="00E6416D">
          <w:rPr>
            <w:rStyle w:val="Hyperlink"/>
          </w:rPr>
          <w:t>https://www.science.org/content/article/dispute-simmers-over-who-first-shared-sars-cov-2-s-genome</w:t>
        </w:r>
      </w:hyperlink>
      <w:r w:rsidRPr="00E6416D">
        <w:t>.</w:t>
      </w:r>
    </w:p>
    <w:p w14:paraId="4E092CA6" w14:textId="6E94A890" w:rsidR="00E6416D" w:rsidRPr="00E6416D" w:rsidRDefault="00E6416D" w:rsidP="00E802DE">
      <w:pPr>
        <w:pStyle w:val="EndNoteBibliography"/>
        <w:bidi w:val="0"/>
        <w:spacing w:after="0"/>
        <w:jc w:val="both"/>
      </w:pPr>
      <w:r w:rsidRPr="00E6416D">
        <w:t>152.</w:t>
      </w:r>
      <w:r w:rsidRPr="00E6416D">
        <w:tab/>
        <w:t xml:space="preserve">Bank TW. World Development Report 2022: Chapter 1. The economic impacts of the COVID-19 crisis 2022 [Available from: </w:t>
      </w:r>
      <w:hyperlink r:id="rId20" w:history="1">
        <w:r w:rsidRPr="00E6416D">
          <w:rPr>
            <w:rStyle w:val="Hyperlink"/>
          </w:rPr>
          <w:t>https://www.worldbank.org/en/publication/wdr2022/brief/chapter-1-introduction-the-economic-impacts-of-the-covid-19-crisis#</w:t>
        </w:r>
      </w:hyperlink>
      <w:r w:rsidRPr="00E6416D">
        <w:t>.</w:t>
      </w:r>
    </w:p>
    <w:p w14:paraId="6A527952" w14:textId="333D5FFF" w:rsidR="00E6416D" w:rsidRPr="00E6416D" w:rsidRDefault="00E6416D" w:rsidP="00E802DE">
      <w:pPr>
        <w:pStyle w:val="EndNoteBibliography"/>
        <w:bidi w:val="0"/>
        <w:spacing w:after="0"/>
        <w:jc w:val="both"/>
      </w:pPr>
      <w:r w:rsidRPr="00E6416D">
        <w:t>153.</w:t>
      </w:r>
      <w:r w:rsidRPr="00E6416D">
        <w:tab/>
        <w:t xml:space="preserve">Bank TW. World Development Report 2022: Chapter 6. Policy priorities for the recovery 2022 [Available from: </w:t>
      </w:r>
      <w:hyperlink r:id="rId21" w:history="1">
        <w:r w:rsidRPr="00E6416D">
          <w:rPr>
            <w:rStyle w:val="Hyperlink"/>
          </w:rPr>
          <w:t>https://www.worldbank.org/en/publication/wdr2022/brief/chapter-6-policy-priorities-for-the-recovery</w:t>
        </w:r>
      </w:hyperlink>
      <w:r w:rsidRPr="00E6416D">
        <w:t>.</w:t>
      </w:r>
    </w:p>
    <w:p w14:paraId="5521180E" w14:textId="6E304507" w:rsidR="00E6416D" w:rsidRPr="00E6416D" w:rsidRDefault="00E6416D" w:rsidP="00E802DE">
      <w:pPr>
        <w:pStyle w:val="EndNoteBibliography"/>
        <w:bidi w:val="0"/>
        <w:spacing w:after="0"/>
        <w:jc w:val="both"/>
      </w:pPr>
      <w:r w:rsidRPr="00E6416D">
        <w:t>154.</w:t>
      </w:r>
      <w:r w:rsidRPr="00E6416D">
        <w:tab/>
        <w:t xml:space="preserve">Yung Chul Park TB, Maurice Obstfeld, Daron Acemoğlu. Prospects of the global economy after Covid-19: CEPR Press; 28 Feb 2022 [Available from: </w:t>
      </w:r>
      <w:hyperlink r:id="rId22" w:history="1">
        <w:r w:rsidRPr="00E6416D">
          <w:rPr>
            <w:rStyle w:val="Hyperlink"/>
          </w:rPr>
          <w:t>https://cepr.org/voxeu/columns/prospects-global-economy-after-covid-19</w:t>
        </w:r>
      </w:hyperlink>
      <w:r w:rsidRPr="00E6416D">
        <w:t>.</w:t>
      </w:r>
    </w:p>
    <w:p w14:paraId="7388CCBA" w14:textId="77777777" w:rsidR="00E6416D" w:rsidRPr="00E6416D" w:rsidRDefault="00E6416D" w:rsidP="00E802DE">
      <w:pPr>
        <w:pStyle w:val="EndNoteBibliography"/>
        <w:bidi w:val="0"/>
        <w:spacing w:after="0"/>
        <w:jc w:val="both"/>
      </w:pPr>
      <w:r w:rsidRPr="00E6416D">
        <w:t>155.</w:t>
      </w:r>
      <w:r w:rsidRPr="00E6416D">
        <w:tab/>
        <w:t>Drews S, Savin I, Van Den Bergh JC, Villamayor-Tomás S. Climate concern and policy acceptance before and after COVID-19. Ecological Economics. 2022;199:107507.</w:t>
      </w:r>
    </w:p>
    <w:p w14:paraId="177258CF" w14:textId="77777777" w:rsidR="00E6416D" w:rsidRPr="00E6416D" w:rsidRDefault="00E6416D" w:rsidP="00E802DE">
      <w:pPr>
        <w:pStyle w:val="EndNoteBibliography"/>
        <w:bidi w:val="0"/>
        <w:spacing w:after="0"/>
        <w:jc w:val="both"/>
      </w:pPr>
      <w:r w:rsidRPr="00E6416D">
        <w:t>156.</w:t>
      </w:r>
      <w:r w:rsidRPr="00E6416D">
        <w:tab/>
        <w:t>Savin I, Drews S, Van Den Bergh J, Villamayor-Tomas S. Public expectations about the impact of COVID-19 on climate action by citizens and government. PloS one. 2022;17(6):e0266979.</w:t>
      </w:r>
    </w:p>
    <w:p w14:paraId="76A405A6" w14:textId="77777777" w:rsidR="00E6416D" w:rsidRPr="00E6416D" w:rsidRDefault="00E6416D" w:rsidP="00E802DE">
      <w:pPr>
        <w:pStyle w:val="EndNoteBibliography"/>
        <w:bidi w:val="0"/>
        <w:spacing w:after="0"/>
        <w:jc w:val="both"/>
      </w:pPr>
      <w:r w:rsidRPr="00E6416D">
        <w:t>157.</w:t>
      </w:r>
      <w:r w:rsidRPr="00E6416D">
        <w:tab/>
        <w:t>Sandbrook C, Gómez-Baggethun E, Adams WM. Biodiversity conservation in a post-COVID-19 economy. Oryx. 2022;56(2):277-83.</w:t>
      </w:r>
    </w:p>
    <w:p w14:paraId="367BDF69" w14:textId="77777777" w:rsidR="00E6416D" w:rsidRPr="00E6416D" w:rsidRDefault="00E6416D" w:rsidP="00E802DE">
      <w:pPr>
        <w:pStyle w:val="EndNoteBibliography"/>
        <w:bidi w:val="0"/>
        <w:spacing w:after="0"/>
        <w:jc w:val="both"/>
      </w:pPr>
      <w:r w:rsidRPr="00E6416D">
        <w:lastRenderedPageBreak/>
        <w:t>158.</w:t>
      </w:r>
      <w:r w:rsidRPr="00E6416D">
        <w:tab/>
        <w:t>Kingston T, Florens FV, Vincenot CE. Crumbling island keystones: threat diversity and intensification on islands push large island fruit bats to the brink. Preprint publication, EcoEvoRxiv. 2021.</w:t>
      </w:r>
    </w:p>
    <w:p w14:paraId="1D2759AB" w14:textId="77777777" w:rsidR="00E6416D" w:rsidRPr="00E6416D" w:rsidRDefault="00E6416D" w:rsidP="00E802DE">
      <w:pPr>
        <w:pStyle w:val="EndNoteBibliography"/>
        <w:bidi w:val="0"/>
        <w:spacing w:after="0"/>
        <w:jc w:val="both"/>
      </w:pPr>
      <w:r w:rsidRPr="00E6416D">
        <w:t>159.</w:t>
      </w:r>
      <w:r w:rsidRPr="00E6416D">
        <w:tab/>
        <w:t>Eby P, Peel AJ, Hoegh A, Madden W, Giles JR, Hudson PJ, et al. Pathogen spillover driven by rapid changes in bat ecology. Nature. 2023;613(7943):340-4.</w:t>
      </w:r>
    </w:p>
    <w:p w14:paraId="04207789" w14:textId="77777777" w:rsidR="00E6416D" w:rsidRPr="00E6416D" w:rsidRDefault="00E6416D" w:rsidP="00E802DE">
      <w:pPr>
        <w:pStyle w:val="EndNoteBibliography"/>
        <w:bidi w:val="0"/>
        <w:spacing w:after="0"/>
        <w:jc w:val="both"/>
      </w:pPr>
      <w:r w:rsidRPr="00E6416D">
        <w:t>160.</w:t>
      </w:r>
      <w:r w:rsidRPr="00E6416D">
        <w:tab/>
        <w:t>Wolfe ND, Dunavan CP, Diamond J. Origins of major human infectious diseases. Nature. 2007;447(7142):279-83.</w:t>
      </w:r>
    </w:p>
    <w:p w14:paraId="3C80F1D8" w14:textId="77777777" w:rsidR="00E6416D" w:rsidRPr="00E6416D" w:rsidRDefault="00E6416D" w:rsidP="00E802DE">
      <w:pPr>
        <w:pStyle w:val="EndNoteBibliography"/>
        <w:bidi w:val="0"/>
        <w:spacing w:after="0"/>
        <w:jc w:val="both"/>
      </w:pPr>
      <w:r w:rsidRPr="00E6416D">
        <w:t>161.</w:t>
      </w:r>
      <w:r w:rsidRPr="00E6416D">
        <w:tab/>
        <w:t>Rohr JR, Civitello DJ, Halliday FW, Hudson PJ, Lafferty KD, Wood CL, et al. Towards common ground in the biodiversity–disease debate. Nature Ecology &amp; Evolution. 2020;4(1):24-33.</w:t>
      </w:r>
    </w:p>
    <w:p w14:paraId="641CC9C8" w14:textId="77777777" w:rsidR="00E6416D" w:rsidRPr="00E6416D" w:rsidRDefault="00E6416D" w:rsidP="00E802DE">
      <w:pPr>
        <w:pStyle w:val="EndNoteBibliography"/>
        <w:bidi w:val="0"/>
        <w:spacing w:after="0"/>
        <w:jc w:val="both"/>
      </w:pPr>
      <w:r w:rsidRPr="00E6416D">
        <w:t>162.</w:t>
      </w:r>
      <w:r w:rsidRPr="00E6416D">
        <w:tab/>
        <w:t>Romanelli C, Cooper D, Campbell-Lendrum D, Maiero M, Karesh WB, Hunter D, et al., editors. Connecting global priorities: biodiversity and human health: a state of knowledge review2015: World Health Organistion/Secretariat of the UN Convention on Biological ….</w:t>
      </w:r>
    </w:p>
    <w:p w14:paraId="6D60B802" w14:textId="77777777" w:rsidR="00E6416D" w:rsidRPr="00E6416D" w:rsidRDefault="00E6416D" w:rsidP="00E802DE">
      <w:pPr>
        <w:pStyle w:val="EndNoteBibliography"/>
        <w:bidi w:val="0"/>
        <w:spacing w:after="0"/>
        <w:jc w:val="both"/>
      </w:pPr>
      <w:r w:rsidRPr="00E6416D">
        <w:t>163.</w:t>
      </w:r>
      <w:r w:rsidRPr="00E6416D">
        <w:tab/>
        <w:t>Everard M, Johnston P, Santillo D, Staddon C. The role of ecosystems in mitigation and management of Covid-19 and other zoonoses. Environmental Science &amp; Policy. 2020;111:7-17.</w:t>
      </w:r>
    </w:p>
    <w:p w14:paraId="7843B9B8" w14:textId="72A61215" w:rsidR="00E6416D" w:rsidRPr="00E6416D" w:rsidRDefault="00E6416D" w:rsidP="00E802DE">
      <w:pPr>
        <w:pStyle w:val="EndNoteBibliography"/>
        <w:bidi w:val="0"/>
        <w:spacing w:after="0"/>
        <w:jc w:val="both"/>
      </w:pPr>
      <w:r w:rsidRPr="00E6416D">
        <w:t>164.</w:t>
      </w:r>
      <w:r w:rsidRPr="00E6416D">
        <w:tab/>
        <w:t xml:space="preserve">Kornei K. The mental toll of climate change: Eos; 2023 [Available from: </w:t>
      </w:r>
      <w:hyperlink r:id="rId23" w:history="1">
        <w:r w:rsidRPr="00E6416D">
          <w:rPr>
            <w:rStyle w:val="Hyperlink"/>
          </w:rPr>
          <w:t>https://eos.org/features/the-mental-toll-of-climate-change</w:t>
        </w:r>
      </w:hyperlink>
      <w:r w:rsidRPr="00E6416D">
        <w:t>.</w:t>
      </w:r>
    </w:p>
    <w:p w14:paraId="714F2D36" w14:textId="77777777" w:rsidR="00E6416D" w:rsidRPr="00E6416D" w:rsidRDefault="00E6416D" w:rsidP="00E802DE">
      <w:pPr>
        <w:pStyle w:val="EndNoteBibliography"/>
        <w:bidi w:val="0"/>
        <w:spacing w:after="0"/>
        <w:jc w:val="both"/>
      </w:pPr>
      <w:r w:rsidRPr="00E6416D">
        <w:t>165.</w:t>
      </w:r>
      <w:r w:rsidRPr="00E6416D">
        <w:tab/>
        <w:t>McNeely JA. Nature and COVID-19: The pandemic, the environment, and the way ahead. Ambio. 2021;50(4):767-81.</w:t>
      </w:r>
    </w:p>
    <w:p w14:paraId="0E7E1E40" w14:textId="77777777" w:rsidR="00E6416D" w:rsidRPr="00E6416D" w:rsidRDefault="00E6416D" w:rsidP="00E802DE">
      <w:pPr>
        <w:pStyle w:val="EndNoteBibliography"/>
        <w:bidi w:val="0"/>
        <w:spacing w:after="0"/>
        <w:jc w:val="both"/>
      </w:pPr>
      <w:r w:rsidRPr="00E6416D">
        <w:t>166.</w:t>
      </w:r>
      <w:r w:rsidRPr="00E6416D">
        <w:tab/>
        <w:t>Landrum L, Holland MM. Extremes become routine in an emerging new Arctic. Nature Climate Change. 2020;10(12):1108-15.</w:t>
      </w:r>
    </w:p>
    <w:p w14:paraId="311BA907" w14:textId="77777777" w:rsidR="00E6416D" w:rsidRPr="00E6416D" w:rsidRDefault="00E6416D" w:rsidP="00E802DE">
      <w:pPr>
        <w:pStyle w:val="EndNoteBibliography"/>
        <w:bidi w:val="0"/>
        <w:spacing w:after="0"/>
        <w:jc w:val="both"/>
      </w:pPr>
      <w:r w:rsidRPr="00E6416D">
        <w:t>167.</w:t>
      </w:r>
      <w:r w:rsidRPr="00E6416D">
        <w:tab/>
        <w:t>Hugelius G, Loisel J, Chadburn S, Jackson RB, Jones M, MacDonald G, et al. Large stocks of peatland carbon and nitrogen are vulnerable to permafrost thaw. Proceedings of the National Academy of Sciences. 2020;117(34):20438-46.</w:t>
      </w:r>
    </w:p>
    <w:p w14:paraId="37B7DA52" w14:textId="77777777" w:rsidR="00E6416D" w:rsidRPr="00E6416D" w:rsidRDefault="00E6416D" w:rsidP="00E802DE">
      <w:pPr>
        <w:pStyle w:val="EndNoteBibliography"/>
        <w:bidi w:val="0"/>
        <w:spacing w:after="0"/>
        <w:jc w:val="both"/>
      </w:pPr>
      <w:r w:rsidRPr="00E6416D">
        <w:t>168.</w:t>
      </w:r>
      <w:r w:rsidRPr="00E6416D">
        <w:tab/>
        <w:t>Badola S. Indian wildlife amidst the COVID-19 crisis: An analysis of status of poaching and illegal wildlife trade. TRAFFIC India office. 2020.</w:t>
      </w:r>
    </w:p>
    <w:p w14:paraId="4C3B5BE6" w14:textId="77777777" w:rsidR="00E6416D" w:rsidRPr="00E6416D" w:rsidRDefault="00E6416D" w:rsidP="00E802DE">
      <w:pPr>
        <w:pStyle w:val="EndNoteBibliography"/>
        <w:bidi w:val="0"/>
        <w:spacing w:after="0"/>
        <w:jc w:val="both"/>
      </w:pPr>
      <w:r w:rsidRPr="00E6416D">
        <w:t>169.</w:t>
      </w:r>
      <w:r w:rsidRPr="00E6416D">
        <w:tab/>
        <w:t>Gupta SK, Minocha R, Thapa PJ, Srivastava M, Dandekar T. Role of the Pangolin in Origin of SARS-CoV-2: An Evolutionary Perspective. International journal of molecular sciences. 2022;23(16).</w:t>
      </w:r>
    </w:p>
    <w:p w14:paraId="5733FCE8" w14:textId="77777777" w:rsidR="00E6416D" w:rsidRPr="00E6416D" w:rsidRDefault="00E6416D" w:rsidP="00E802DE">
      <w:pPr>
        <w:pStyle w:val="EndNoteBibliography"/>
        <w:bidi w:val="0"/>
        <w:spacing w:after="0"/>
        <w:jc w:val="both"/>
      </w:pPr>
      <w:r w:rsidRPr="00E6416D">
        <w:t>170.</w:t>
      </w:r>
      <w:r w:rsidRPr="00E6416D">
        <w:tab/>
        <w:t>Lu M, Wang X, Ye H, Wang H, Qiu S, Zhang H, et al. Does public fear that bats spread COVID-19 jeopardize bat conservation? Biological Conservation. 2021;254:108952.</w:t>
      </w:r>
    </w:p>
    <w:p w14:paraId="06C51BD7" w14:textId="77777777" w:rsidR="00E6416D" w:rsidRPr="00E6416D" w:rsidRDefault="00E6416D" w:rsidP="00E802DE">
      <w:pPr>
        <w:pStyle w:val="EndNoteBibliography"/>
        <w:bidi w:val="0"/>
        <w:spacing w:after="0"/>
        <w:jc w:val="both"/>
      </w:pPr>
      <w:r w:rsidRPr="00E6416D">
        <w:t>171.</w:t>
      </w:r>
      <w:r w:rsidRPr="00E6416D">
        <w:tab/>
        <w:t>Vanapalli KR, Sharma HB, Ranjan VP, Samal B, Bhattacharya J, Dubey BK, et al. Challenges and strategies for effective plastic waste management during and post COVID-19 pandemic. Science of The Total Environment. 2021;750:141514.</w:t>
      </w:r>
    </w:p>
    <w:p w14:paraId="0A640136" w14:textId="77777777" w:rsidR="00E6416D" w:rsidRPr="00E6416D" w:rsidRDefault="00E6416D" w:rsidP="00E802DE">
      <w:pPr>
        <w:pStyle w:val="EndNoteBibliography"/>
        <w:bidi w:val="0"/>
        <w:spacing w:after="0"/>
        <w:jc w:val="both"/>
      </w:pPr>
      <w:r w:rsidRPr="00E6416D">
        <w:t>172.</w:t>
      </w:r>
      <w:r w:rsidRPr="00E6416D">
        <w:tab/>
        <w:t>Das AK, Islam MN, Billah MM, Sarker A. COVID-19 pandemic and healthcare solid waste management strategy – A mini-review. Science of The Total Environment. 2021;778:146220.</w:t>
      </w:r>
    </w:p>
    <w:p w14:paraId="4632792C" w14:textId="77777777" w:rsidR="00E6416D" w:rsidRPr="00E6416D" w:rsidRDefault="00E6416D" w:rsidP="00E802DE">
      <w:pPr>
        <w:pStyle w:val="EndNoteBibliography"/>
        <w:bidi w:val="0"/>
        <w:spacing w:after="0"/>
        <w:jc w:val="both"/>
      </w:pPr>
      <w:r w:rsidRPr="00E6416D">
        <w:t>173.</w:t>
      </w:r>
      <w:r w:rsidRPr="00E6416D">
        <w:tab/>
        <w:t>Sarkodie SA, Owusu PA. Impact of COVID-19 pandemic on waste management. Environment, development and sustainability. 2021;23(5):7951-60.</w:t>
      </w:r>
    </w:p>
    <w:p w14:paraId="12D9BF40" w14:textId="77777777" w:rsidR="00E6416D" w:rsidRPr="00E6416D" w:rsidRDefault="00E6416D" w:rsidP="00E802DE">
      <w:pPr>
        <w:pStyle w:val="EndNoteBibliography"/>
        <w:bidi w:val="0"/>
        <w:spacing w:after="0"/>
        <w:jc w:val="both"/>
      </w:pPr>
      <w:r w:rsidRPr="00E6416D">
        <w:t>174.</w:t>
      </w:r>
      <w:r w:rsidRPr="00E6416D">
        <w:tab/>
        <w:t>Forster PM, Forster HI, Evans MJ, Gidden MJ, Jones CD, Keller CA, et al. Current and future global climate impacts resulting from COVID-19. Nature Climate Change. 2020;10(10):913-9.</w:t>
      </w:r>
    </w:p>
    <w:p w14:paraId="50AD9073" w14:textId="77777777" w:rsidR="00E6416D" w:rsidRPr="00E6416D" w:rsidRDefault="00E6416D" w:rsidP="00E802DE">
      <w:pPr>
        <w:pStyle w:val="EndNoteBibliography"/>
        <w:bidi w:val="0"/>
        <w:spacing w:after="0"/>
        <w:jc w:val="both"/>
      </w:pPr>
      <w:r w:rsidRPr="00E6416D">
        <w:t>175.</w:t>
      </w:r>
      <w:r w:rsidRPr="00E6416D">
        <w:tab/>
        <w:t>Agency IE. Global Energy Review 20202020.</w:t>
      </w:r>
    </w:p>
    <w:p w14:paraId="589AE680" w14:textId="6B9A6691" w:rsidR="00E6416D" w:rsidRPr="00E6416D" w:rsidRDefault="00E6416D" w:rsidP="00E802DE">
      <w:pPr>
        <w:pStyle w:val="EndNoteBibliography"/>
        <w:bidi w:val="0"/>
        <w:spacing w:after="0"/>
        <w:jc w:val="both"/>
      </w:pPr>
      <w:r w:rsidRPr="00E6416D">
        <w:t>176.</w:t>
      </w:r>
      <w:r w:rsidRPr="00E6416D">
        <w:tab/>
        <w:t xml:space="preserve">Programme WF. Food Insecurity 2023 [Available from: </w:t>
      </w:r>
      <w:hyperlink r:id="rId24" w:history="1">
        <w:r w:rsidRPr="00E6416D">
          <w:rPr>
            <w:rStyle w:val="Hyperlink"/>
          </w:rPr>
          <w:t>https://www.wfp.org/</w:t>
        </w:r>
      </w:hyperlink>
      <w:r w:rsidRPr="00E6416D">
        <w:t>.</w:t>
      </w:r>
    </w:p>
    <w:p w14:paraId="224317FF" w14:textId="77777777" w:rsidR="00E6416D" w:rsidRPr="00E6416D" w:rsidRDefault="00E6416D" w:rsidP="00E802DE">
      <w:pPr>
        <w:pStyle w:val="EndNoteBibliography"/>
        <w:bidi w:val="0"/>
        <w:spacing w:after="0"/>
        <w:jc w:val="both"/>
      </w:pPr>
      <w:r w:rsidRPr="00E6416D">
        <w:t>177.</w:t>
      </w:r>
      <w:r w:rsidRPr="00E6416D">
        <w:tab/>
        <w:t>Sridhar A, Balakrishnan A, Jacob MM, Sillanpää M, Dayanandan N. Global impact of COVID-19 on agriculture: role of sustainable agriculture and digital farming. Environmental Science and Pollution Research. 2023;30(15):42509-25.</w:t>
      </w:r>
    </w:p>
    <w:p w14:paraId="6A4341AD" w14:textId="66CE7C87" w:rsidR="00E6416D" w:rsidRPr="00E6416D" w:rsidRDefault="00E6416D" w:rsidP="00E802DE">
      <w:pPr>
        <w:pStyle w:val="EndNoteBibliography"/>
        <w:bidi w:val="0"/>
        <w:spacing w:after="0"/>
        <w:jc w:val="both"/>
      </w:pPr>
      <w:r w:rsidRPr="00E6416D">
        <w:t>178.</w:t>
      </w:r>
      <w:r w:rsidRPr="00E6416D">
        <w:tab/>
        <w:t xml:space="preserve">(IEA) IEA. World Energy Outlook 2022 2022 [Available from: </w:t>
      </w:r>
      <w:hyperlink r:id="rId25" w:history="1">
        <w:r w:rsidRPr="00E6416D">
          <w:rPr>
            <w:rStyle w:val="Hyperlink"/>
          </w:rPr>
          <w:t>https://www.iea.org/reports/world-energy-outlook-2022</w:t>
        </w:r>
      </w:hyperlink>
      <w:r w:rsidRPr="00E6416D">
        <w:t>.</w:t>
      </w:r>
    </w:p>
    <w:p w14:paraId="375DA988" w14:textId="14AE4B69" w:rsidR="00E6416D" w:rsidRPr="00E6416D" w:rsidRDefault="00E6416D" w:rsidP="00E802DE">
      <w:pPr>
        <w:pStyle w:val="EndNoteBibliography"/>
        <w:bidi w:val="0"/>
        <w:spacing w:after="0"/>
        <w:jc w:val="both"/>
      </w:pPr>
      <w:r w:rsidRPr="00E6416D">
        <w:t>179.</w:t>
      </w:r>
      <w:r w:rsidRPr="00E6416D">
        <w:tab/>
        <w:t xml:space="preserve">Guido Guida NH, Eliano Russo. ETIP SNET views on post COVID 19 recovery 2020 [Available from: </w:t>
      </w:r>
      <w:hyperlink r:id="rId26" w:history="1">
        <w:r w:rsidRPr="00E6416D">
          <w:rPr>
            <w:rStyle w:val="Hyperlink"/>
          </w:rPr>
          <w:t>https://smart-networks-energy-transition.ec.europa.eu/news/etip-snet-views-post-covid-19-recovery</w:t>
        </w:r>
      </w:hyperlink>
      <w:r w:rsidRPr="00E6416D">
        <w:t>.</w:t>
      </w:r>
    </w:p>
    <w:p w14:paraId="1753C3ED" w14:textId="4604A11D" w:rsidR="00E6416D" w:rsidRPr="00E6416D" w:rsidRDefault="00E6416D" w:rsidP="00E802DE">
      <w:pPr>
        <w:pStyle w:val="EndNoteBibliography"/>
        <w:bidi w:val="0"/>
        <w:spacing w:after="0"/>
        <w:jc w:val="both"/>
      </w:pPr>
      <w:r w:rsidRPr="00E6416D">
        <w:t>180.</w:t>
      </w:r>
      <w:r w:rsidRPr="00E6416D">
        <w:tab/>
        <w:t xml:space="preserve">(IRENA) IREA. Post-COVID recovery: An agenda for resilience, development and equality 2020 [Available from: </w:t>
      </w:r>
      <w:hyperlink r:id="rId27" w:history="1">
        <w:r w:rsidRPr="00E6416D">
          <w:rPr>
            <w:rStyle w:val="Hyperlink"/>
          </w:rPr>
          <w:t>https://www.irena.org/publications/2020/Jun/Post-COVID-Recovery</w:t>
        </w:r>
      </w:hyperlink>
      <w:r w:rsidRPr="00E6416D">
        <w:t>.</w:t>
      </w:r>
    </w:p>
    <w:p w14:paraId="4E646DEE" w14:textId="77777777" w:rsidR="00E6416D" w:rsidRPr="00E6416D" w:rsidRDefault="00E6416D" w:rsidP="00E802DE">
      <w:pPr>
        <w:pStyle w:val="EndNoteBibliography"/>
        <w:bidi w:val="0"/>
        <w:spacing w:after="0"/>
        <w:jc w:val="both"/>
      </w:pPr>
      <w:r w:rsidRPr="00E6416D">
        <w:lastRenderedPageBreak/>
        <w:t>181.</w:t>
      </w:r>
      <w:r w:rsidRPr="00E6416D">
        <w:tab/>
        <w:t>Karami H, Sanjari MJ, Hosseinian SH, Gharehpetian GB. An optimal dispatch algorithm for managing residential distributed energy resources. IEEE Transactions on Smart Grid. 2014;5(5):2360-7.</w:t>
      </w:r>
    </w:p>
    <w:p w14:paraId="7F257D7C" w14:textId="77777777" w:rsidR="00E6416D" w:rsidRPr="00E6416D" w:rsidRDefault="00E6416D" w:rsidP="00E802DE">
      <w:pPr>
        <w:pStyle w:val="EndNoteBibliography"/>
        <w:bidi w:val="0"/>
        <w:spacing w:after="0"/>
        <w:jc w:val="both"/>
      </w:pPr>
      <w:r w:rsidRPr="00E6416D">
        <w:t>182.</w:t>
      </w:r>
      <w:r w:rsidRPr="00E6416D">
        <w:tab/>
        <w:t>El-Dessouki I, Saeed N, editors. Smart Grid Integration into Smart Cities. 2021 IEEE International Smart Cities Conference (ISC2); 2021 7-10 Sept. 2021.</w:t>
      </w:r>
    </w:p>
    <w:p w14:paraId="6A1252D2" w14:textId="77777777" w:rsidR="00E6416D" w:rsidRPr="00E6416D" w:rsidRDefault="00E6416D" w:rsidP="00E802DE">
      <w:pPr>
        <w:pStyle w:val="EndNoteBibliography"/>
        <w:bidi w:val="0"/>
        <w:spacing w:after="0"/>
        <w:jc w:val="both"/>
      </w:pPr>
      <w:r w:rsidRPr="00E6416D">
        <w:t>183.</w:t>
      </w:r>
      <w:r w:rsidRPr="00E6416D">
        <w:tab/>
        <w:t>Fagiolari L, Versaci D, Di Berardino F, Amici J, Francia C, Bodoardo S, et al. An Exploratory Study of MoS2 as Anode Material for Potassium Batteries. Batteries [Internet]. 2022; 8(11).</w:t>
      </w:r>
    </w:p>
    <w:p w14:paraId="3C0ADBA7" w14:textId="77777777" w:rsidR="00E6416D" w:rsidRPr="00E6416D" w:rsidRDefault="00E6416D" w:rsidP="00E802DE">
      <w:pPr>
        <w:pStyle w:val="EndNoteBibliography"/>
        <w:bidi w:val="0"/>
        <w:spacing w:after="0"/>
        <w:jc w:val="both"/>
      </w:pPr>
      <w:r w:rsidRPr="00E6416D">
        <w:t>184.</w:t>
      </w:r>
      <w:r w:rsidRPr="00E6416D">
        <w:tab/>
        <w:t>Siccardi S, Amici J, Colombi S, Carvalho JT, Versaci D, Quartarone E, et al. UV-cured self-healing gel polymer electrolyte toward safer room temperature lithium metal batteries. Electrochimica Acta. 2022;433:141265.</w:t>
      </w:r>
    </w:p>
    <w:p w14:paraId="3504B232" w14:textId="77777777" w:rsidR="00E6416D" w:rsidRPr="00E6416D" w:rsidRDefault="00E6416D" w:rsidP="00E802DE">
      <w:pPr>
        <w:pStyle w:val="EndNoteBibliography"/>
        <w:bidi w:val="0"/>
        <w:spacing w:after="0"/>
        <w:jc w:val="both"/>
      </w:pPr>
      <w:r w:rsidRPr="00E6416D">
        <w:t>185.</w:t>
      </w:r>
      <w:r w:rsidRPr="00E6416D">
        <w:tab/>
        <w:t>Gandolfo M, Amici J, Fagiolari L, Francia C, Bodoardo S, Bella F. Designing photocured macromolecular matrices for stable potassium batteries. Sustainable Materials and Technologies. 2022;34:e00504.</w:t>
      </w:r>
    </w:p>
    <w:p w14:paraId="670BD6DB" w14:textId="77777777" w:rsidR="00E6416D" w:rsidRPr="00E6416D" w:rsidRDefault="00E6416D" w:rsidP="00E802DE">
      <w:pPr>
        <w:pStyle w:val="EndNoteBibliography"/>
        <w:bidi w:val="0"/>
        <w:spacing w:after="0"/>
        <w:jc w:val="both"/>
      </w:pPr>
      <w:r w:rsidRPr="00E6416D">
        <w:t>186.</w:t>
      </w:r>
      <w:r w:rsidRPr="00E6416D">
        <w:tab/>
        <w:t>Prather KA, Marr LC, Schooley RT, McDiarmid MA, Wilson ME, Milton DK. Airborne transmission of SARS-CoV-2. Science (New York, NY). 2020;370(6514):303-4.</w:t>
      </w:r>
    </w:p>
    <w:p w14:paraId="339FF1F3" w14:textId="77777777" w:rsidR="00E6416D" w:rsidRPr="00E6416D" w:rsidRDefault="00E6416D" w:rsidP="00E802DE">
      <w:pPr>
        <w:pStyle w:val="EndNoteBibliography"/>
        <w:bidi w:val="0"/>
        <w:spacing w:after="0"/>
        <w:jc w:val="both"/>
      </w:pPr>
      <w:r w:rsidRPr="00E6416D">
        <w:t>187.</w:t>
      </w:r>
      <w:r w:rsidRPr="00E6416D">
        <w:tab/>
        <w:t>Karthikeyan S, Nguyen A, McDonald D, Zong Y, Ronquillo N, Ren J, et al. Rapid, Large-Scale Wastewater Surveillance and Automated Reporting System Enable Early Detection of Nearly 85% of COVID-19 Cases on a University Campus. mSystems. 2021;6(4):e0079321.</w:t>
      </w:r>
    </w:p>
    <w:p w14:paraId="35CFFD42" w14:textId="77777777" w:rsidR="00E6416D" w:rsidRPr="00E6416D" w:rsidRDefault="00E6416D" w:rsidP="00E802DE">
      <w:pPr>
        <w:pStyle w:val="EndNoteBibliography"/>
        <w:bidi w:val="0"/>
        <w:spacing w:after="0"/>
        <w:jc w:val="both"/>
      </w:pPr>
      <w:r w:rsidRPr="00E6416D">
        <w:t>188.</w:t>
      </w:r>
      <w:r w:rsidRPr="00E6416D">
        <w:tab/>
        <w:t>Geahchan S, Ehrlich H, Rahman MA. The Anti-Viral Applications of Marine Resources for COVID-19 Treatment: An Overview. Marine drugs. 2021;19(8).</w:t>
      </w:r>
    </w:p>
    <w:p w14:paraId="3ED4FCC9" w14:textId="77777777" w:rsidR="00E6416D" w:rsidRPr="00E6416D" w:rsidRDefault="00E6416D" w:rsidP="00E802DE">
      <w:pPr>
        <w:pStyle w:val="EndNoteBibliography"/>
        <w:bidi w:val="0"/>
        <w:spacing w:after="0"/>
        <w:jc w:val="both"/>
      </w:pPr>
      <w:r w:rsidRPr="00E6416D">
        <w:t>189.</w:t>
      </w:r>
      <w:r w:rsidRPr="00E6416D">
        <w:tab/>
        <w:t>Rahman MM, Islam MR, Shohag S, Hossain ME, Shah M, shuvo Sk, et al. Multifaceted role of natural sources for COVID-19 pandemic as marine drugs. Environmental Science and Pollution Research. 2022;29(31):46527-50.</w:t>
      </w:r>
    </w:p>
    <w:p w14:paraId="03EE18B6" w14:textId="77777777" w:rsidR="00E6416D" w:rsidRPr="00E6416D" w:rsidRDefault="00E6416D" w:rsidP="00E802DE">
      <w:pPr>
        <w:pStyle w:val="EndNoteBibliography"/>
        <w:bidi w:val="0"/>
        <w:spacing w:after="0"/>
        <w:jc w:val="both"/>
      </w:pPr>
      <w:r w:rsidRPr="00E6416D">
        <w:t>190.</w:t>
      </w:r>
      <w:r w:rsidRPr="00E6416D">
        <w:tab/>
        <w:t>Heslop A, Fischer A, Tanhua T, Legler D, Belbeoch M, Kramp M, et al. Covid-19’s impact on the ocean observing system and our ability to forecast weather and predict climate change. Global Ocean Observing System. 2020.</w:t>
      </w:r>
    </w:p>
    <w:p w14:paraId="7D63C586" w14:textId="77777777" w:rsidR="00E6416D" w:rsidRPr="00E6416D" w:rsidRDefault="00E6416D" w:rsidP="00E802DE">
      <w:pPr>
        <w:pStyle w:val="EndNoteBibliography"/>
        <w:bidi w:val="0"/>
        <w:spacing w:after="0"/>
        <w:jc w:val="both"/>
      </w:pPr>
      <w:r w:rsidRPr="00E6416D">
        <w:t>191.</w:t>
      </w:r>
      <w:r w:rsidRPr="00E6416D">
        <w:tab/>
        <w:t>Prata JC, Silva ALP, Walker TR, Duarte AC, Rocha-Santos T. COVID-19 Pandemic Repercussions on the Use and Management of Plastics. Environmental Science &amp; Technology. 2020;54(13):7760-5.</w:t>
      </w:r>
    </w:p>
    <w:p w14:paraId="75AF83BF" w14:textId="77777777" w:rsidR="00E6416D" w:rsidRPr="00E6416D" w:rsidRDefault="00E6416D" w:rsidP="00E802DE">
      <w:pPr>
        <w:pStyle w:val="EndNoteBibliography"/>
        <w:bidi w:val="0"/>
        <w:spacing w:after="0"/>
        <w:jc w:val="both"/>
      </w:pPr>
      <w:r w:rsidRPr="00E6416D">
        <w:t>192.</w:t>
      </w:r>
      <w:r w:rsidRPr="00E6416D">
        <w:tab/>
        <w:t>Wang Q, Huang R, Li R. Impact of the COVID-19 pandemic on research on marine plastic pollution – A bibliometric-based assessment. Marine Policy. 2022;146:105285.</w:t>
      </w:r>
    </w:p>
    <w:p w14:paraId="68DC9A7A" w14:textId="77777777" w:rsidR="00E6416D" w:rsidRPr="00E6416D" w:rsidRDefault="00E6416D" w:rsidP="00E802DE">
      <w:pPr>
        <w:pStyle w:val="EndNoteBibliography"/>
        <w:bidi w:val="0"/>
        <w:spacing w:after="0"/>
        <w:jc w:val="both"/>
      </w:pPr>
      <w:r w:rsidRPr="00E6416D">
        <w:t>193.</w:t>
      </w:r>
      <w:r w:rsidRPr="00E6416D">
        <w:tab/>
        <w:t>Peng Y, Wu P, Schartup AT, Zhang Y. Plastic waste release caused by COVID-19 and its fate in the global ocean. Proceedings of the National Academy of Sciences. 2021;118(47):e2111530118.</w:t>
      </w:r>
    </w:p>
    <w:p w14:paraId="03AE17FE" w14:textId="77777777" w:rsidR="00E6416D" w:rsidRPr="00E6416D" w:rsidRDefault="00E6416D" w:rsidP="00E802DE">
      <w:pPr>
        <w:pStyle w:val="EndNoteBibliography"/>
        <w:bidi w:val="0"/>
        <w:spacing w:after="0"/>
        <w:jc w:val="both"/>
      </w:pPr>
      <w:r w:rsidRPr="00E6416D">
        <w:t>194.</w:t>
      </w:r>
      <w:r w:rsidRPr="00E6416D">
        <w:tab/>
        <w:t>March D, Metcalfe K, Tintoré J, Godley BJ. Tracking the global reduction of marine traffic during the COVID-19 pandemic. Nature Communications. 2021;12(1):2415.</w:t>
      </w:r>
    </w:p>
    <w:p w14:paraId="7AC16E1C" w14:textId="77777777" w:rsidR="00E6416D" w:rsidRPr="00E6416D" w:rsidRDefault="00E6416D" w:rsidP="00E802DE">
      <w:pPr>
        <w:pStyle w:val="EndNoteBibliography"/>
        <w:bidi w:val="0"/>
        <w:spacing w:after="0"/>
        <w:jc w:val="both"/>
      </w:pPr>
      <w:r w:rsidRPr="00E6416D">
        <w:t>195.</w:t>
      </w:r>
      <w:r w:rsidRPr="00E6416D">
        <w:tab/>
        <w:t>Köpsel V, de Moura Kiipper G, Peck MA. Stakeholder engagement vs. social distancing—how does the Covid-19 pandemic affect participatory research in EU marine science projects? Maritime Studies. 2021;20(2):189-205.</w:t>
      </w:r>
    </w:p>
    <w:p w14:paraId="3D40DAA0" w14:textId="77777777" w:rsidR="00E6416D" w:rsidRPr="00E6416D" w:rsidRDefault="00E6416D" w:rsidP="00E802DE">
      <w:pPr>
        <w:pStyle w:val="EndNoteBibliography"/>
        <w:bidi w:val="0"/>
        <w:spacing w:after="0"/>
        <w:jc w:val="both"/>
      </w:pPr>
      <w:r w:rsidRPr="00E6416D">
        <w:t>196.</w:t>
      </w:r>
      <w:r w:rsidRPr="00E6416D">
        <w:tab/>
        <w:t>Rose-Redwood R, Kitchin R, Apostolopoulou E, Rickards L, Blackman T, Crampton J, et al. Geographies of the COVID-19 pandemic. Dialogues in human geography. 2020;10(2):97-106.</w:t>
      </w:r>
    </w:p>
    <w:p w14:paraId="180707BF" w14:textId="77777777" w:rsidR="00E6416D" w:rsidRPr="00E6416D" w:rsidRDefault="00E6416D" w:rsidP="00E802DE">
      <w:pPr>
        <w:pStyle w:val="EndNoteBibliography"/>
        <w:bidi w:val="0"/>
        <w:spacing w:after="0"/>
        <w:jc w:val="both"/>
      </w:pPr>
      <w:r w:rsidRPr="00E6416D">
        <w:t>197.</w:t>
      </w:r>
      <w:r w:rsidRPr="00E6416D">
        <w:tab/>
        <w:t>Bissell D. A changing sense of place: Geography and COVID‐19. Geographical Research. 2021;59(2):150-9.</w:t>
      </w:r>
    </w:p>
    <w:p w14:paraId="63FD8295" w14:textId="77777777" w:rsidR="00E6416D" w:rsidRPr="00E6416D" w:rsidRDefault="00E6416D" w:rsidP="00E802DE">
      <w:pPr>
        <w:pStyle w:val="EndNoteBibliography"/>
        <w:bidi w:val="0"/>
        <w:spacing w:after="0"/>
        <w:jc w:val="both"/>
      </w:pPr>
      <w:r w:rsidRPr="00E6416D">
        <w:t>198.</w:t>
      </w:r>
      <w:r w:rsidRPr="00E6416D">
        <w:tab/>
        <w:t>Franch-Pardo I, Napoletano BM, Rosete-Verges F, Billa L. Spatial analysis and GIS in the study of COVID-19. A review. Science of the total environment. 2020;739:140033.</w:t>
      </w:r>
    </w:p>
    <w:p w14:paraId="13DEE5F6" w14:textId="77777777" w:rsidR="00E6416D" w:rsidRPr="00E6416D" w:rsidRDefault="00E6416D" w:rsidP="00E802DE">
      <w:pPr>
        <w:pStyle w:val="EndNoteBibliography"/>
        <w:bidi w:val="0"/>
        <w:spacing w:after="0"/>
        <w:jc w:val="both"/>
      </w:pPr>
      <w:r w:rsidRPr="00E6416D">
        <w:t>199.</w:t>
      </w:r>
      <w:r w:rsidRPr="00E6416D">
        <w:tab/>
        <w:t>Xi J, Liu X, Wang J, Yao L, Zhou C. A Systematic Review of COVID-19 Geographical Research: Machine Learning and Bibliometric Approach. Annals of the American Association of Geographers. 2023;113(3):581-98.</w:t>
      </w:r>
    </w:p>
    <w:p w14:paraId="5B516F3B" w14:textId="77777777" w:rsidR="00E6416D" w:rsidRPr="00E6416D" w:rsidRDefault="00E6416D" w:rsidP="00E802DE">
      <w:pPr>
        <w:pStyle w:val="EndNoteBibliography"/>
        <w:bidi w:val="0"/>
        <w:spacing w:after="0"/>
        <w:jc w:val="both"/>
      </w:pPr>
      <w:r w:rsidRPr="00E6416D">
        <w:t>200.</w:t>
      </w:r>
      <w:r w:rsidRPr="00E6416D">
        <w:tab/>
        <w:t>Maza A, Hierro M. Modelling changing patterns in the COVID‐19 geographical distribution: Madrid’s case. Geographical Research. 2022;60(2):218-31.</w:t>
      </w:r>
    </w:p>
    <w:p w14:paraId="4ECE0FD5" w14:textId="77777777" w:rsidR="00E6416D" w:rsidRPr="00E6416D" w:rsidRDefault="00E6416D" w:rsidP="00E802DE">
      <w:pPr>
        <w:pStyle w:val="EndNoteBibliography"/>
        <w:bidi w:val="0"/>
        <w:spacing w:after="0"/>
        <w:jc w:val="both"/>
      </w:pPr>
      <w:r w:rsidRPr="00E6416D">
        <w:t>201.</w:t>
      </w:r>
      <w:r w:rsidRPr="00E6416D">
        <w:tab/>
        <w:t>Florida R, Mellander C. The geography of COVID-19 in Sweden. The Annals of Regional Science. 2022;68(1):125-50.</w:t>
      </w:r>
    </w:p>
    <w:p w14:paraId="78A24FD3" w14:textId="77777777" w:rsidR="00E6416D" w:rsidRPr="00E6416D" w:rsidRDefault="00E6416D" w:rsidP="00E802DE">
      <w:pPr>
        <w:pStyle w:val="EndNoteBibliography"/>
        <w:bidi w:val="0"/>
        <w:spacing w:after="0"/>
        <w:jc w:val="both"/>
      </w:pPr>
      <w:r w:rsidRPr="00E6416D">
        <w:lastRenderedPageBreak/>
        <w:t>202.</w:t>
      </w:r>
      <w:r w:rsidRPr="00E6416D">
        <w:tab/>
        <w:t>Holmager TL, Lynge E, Kann CE, St-Martin G. Geography of COVID-19 in Denmark. Scandinavian journal of public health. 2021;49(1):88-95.</w:t>
      </w:r>
    </w:p>
    <w:p w14:paraId="086DA691" w14:textId="77777777" w:rsidR="00E6416D" w:rsidRPr="00E6416D" w:rsidRDefault="00E6416D" w:rsidP="00E802DE">
      <w:pPr>
        <w:pStyle w:val="EndNoteBibliography"/>
        <w:bidi w:val="0"/>
        <w:spacing w:after="0"/>
        <w:jc w:val="both"/>
      </w:pPr>
      <w:r w:rsidRPr="00E6416D">
        <w:t>203.</w:t>
      </w:r>
      <w:r w:rsidRPr="00E6416D">
        <w:tab/>
        <w:t>Ascani A, Faggian A, Montresor S. The geography of COVID‐19 and the structure of local economies: The case of Italy. Journal of Regional Science. 2021;61(2):407-41.</w:t>
      </w:r>
    </w:p>
    <w:p w14:paraId="7C774DE4" w14:textId="77777777" w:rsidR="00E6416D" w:rsidRPr="00E6416D" w:rsidRDefault="00E6416D" w:rsidP="00E802DE">
      <w:pPr>
        <w:pStyle w:val="EndNoteBibliography"/>
        <w:bidi w:val="0"/>
        <w:spacing w:after="0"/>
        <w:jc w:val="both"/>
      </w:pPr>
      <w:r w:rsidRPr="00E6416D">
        <w:t>204.</w:t>
      </w:r>
      <w:r w:rsidRPr="00E6416D">
        <w:tab/>
        <w:t>Brinkman J, Mangum K. JUE insight: The geography of travel behavior in the early phase of the COVID-19 pandemic. Journal of Urban Economics. 2022;127:103384.</w:t>
      </w:r>
    </w:p>
    <w:p w14:paraId="78B300C6" w14:textId="77777777" w:rsidR="00E6416D" w:rsidRPr="00E6416D" w:rsidRDefault="00E6416D" w:rsidP="00E802DE">
      <w:pPr>
        <w:pStyle w:val="EndNoteBibliography"/>
        <w:bidi w:val="0"/>
        <w:spacing w:after="0"/>
        <w:jc w:val="both"/>
      </w:pPr>
      <w:r w:rsidRPr="00E6416D">
        <w:t>205.</w:t>
      </w:r>
      <w:r w:rsidRPr="00E6416D">
        <w:tab/>
        <w:t>Gaskin DJ, Zare H, Delarmente BA. Geographic disparities in COVID-19 infections and deaths: The role of transportation. Transport policy. 2021;102:35-46.</w:t>
      </w:r>
    </w:p>
    <w:p w14:paraId="0A86B927" w14:textId="77777777" w:rsidR="00E6416D" w:rsidRPr="00E6416D" w:rsidRDefault="00E6416D" w:rsidP="00E802DE">
      <w:pPr>
        <w:pStyle w:val="EndNoteBibliography"/>
        <w:bidi w:val="0"/>
        <w:spacing w:after="0"/>
        <w:jc w:val="both"/>
      </w:pPr>
      <w:r w:rsidRPr="00E6416D">
        <w:t>206.</w:t>
      </w:r>
      <w:r w:rsidRPr="00E6416D">
        <w:tab/>
        <w:t>Yang X-D, Li H-L, Cao Y-E. Influence of meteorological factors on the COVID-19 transmission with season and geographic location. International Journal of Environmental Research Public Health. 2021;18(2):484.</w:t>
      </w:r>
    </w:p>
    <w:p w14:paraId="717BDBA6" w14:textId="77777777" w:rsidR="00E6416D" w:rsidRPr="00E6416D" w:rsidRDefault="00E6416D" w:rsidP="00E802DE">
      <w:pPr>
        <w:pStyle w:val="EndNoteBibliography"/>
        <w:bidi w:val="0"/>
        <w:spacing w:after="0"/>
        <w:jc w:val="both"/>
      </w:pPr>
      <w:r w:rsidRPr="00E6416D">
        <w:t>207.</w:t>
      </w:r>
      <w:r w:rsidRPr="00E6416D">
        <w:tab/>
        <w:t>Franch‐Pardo I, Desjardins MR, Barea‐Navarro I, Cerdà A. A review of GIS methodologies to analyze the dynamics of COVID‐19 in the second half of 2020. Transactions in GIS. 2021;25(5):2191-239.</w:t>
      </w:r>
    </w:p>
    <w:p w14:paraId="03045A4E" w14:textId="77777777" w:rsidR="00E6416D" w:rsidRPr="00E6416D" w:rsidRDefault="00E6416D" w:rsidP="00E802DE">
      <w:pPr>
        <w:pStyle w:val="EndNoteBibliography"/>
        <w:bidi w:val="0"/>
        <w:spacing w:after="0"/>
        <w:jc w:val="both"/>
      </w:pPr>
      <w:r w:rsidRPr="00E6416D">
        <w:t>208.</w:t>
      </w:r>
      <w:r w:rsidRPr="00E6416D">
        <w:tab/>
        <w:t>Maiti A, Zhang Q, Sannigrahi S, Pramanik S, Chakraborti S, Cerda A, et al. Exploring spatiotemporal effects of the driving factors on COVID-19 incidences in the contiguous United States. Sustainable cities society. 2021;68:102784.</w:t>
      </w:r>
    </w:p>
    <w:p w14:paraId="6627CAF2" w14:textId="77777777" w:rsidR="00E6416D" w:rsidRPr="00E6416D" w:rsidRDefault="00E6416D" w:rsidP="00E802DE">
      <w:pPr>
        <w:pStyle w:val="EndNoteBibliography"/>
        <w:bidi w:val="0"/>
        <w:spacing w:after="0"/>
        <w:jc w:val="both"/>
      </w:pPr>
      <w:r w:rsidRPr="00E6416D">
        <w:t>209.</w:t>
      </w:r>
      <w:r w:rsidRPr="00E6416D">
        <w:tab/>
        <w:t>Geraghty E, Kerski J. The impact of COVID-19 on geography, GIS, and education. J-READING Journal of reasearch didatics in Geography. 2020;2.</w:t>
      </w:r>
    </w:p>
    <w:p w14:paraId="332C330E" w14:textId="77777777" w:rsidR="00E6416D" w:rsidRPr="00E6416D" w:rsidRDefault="00E6416D" w:rsidP="00E802DE">
      <w:pPr>
        <w:pStyle w:val="EndNoteBibliography"/>
        <w:bidi w:val="0"/>
        <w:spacing w:after="0"/>
        <w:jc w:val="both"/>
      </w:pPr>
      <w:r w:rsidRPr="00E6416D">
        <w:t>210.</w:t>
      </w:r>
      <w:r w:rsidRPr="00E6416D">
        <w:tab/>
        <w:t>El-Ramady HR, Singh A, Rajput VD, Amer MM, Omara AE-D, Elsakhawy T, et al. Environment, biodiversity and soil security: a new dimension in the era of COVID-19. Environment, Biodiversity Soil Security. 2021;5(2021):1-14.</w:t>
      </w:r>
    </w:p>
    <w:p w14:paraId="00CECE57" w14:textId="77777777" w:rsidR="00E6416D" w:rsidRPr="00E6416D" w:rsidRDefault="00E6416D" w:rsidP="00E802DE">
      <w:pPr>
        <w:pStyle w:val="EndNoteBibliography"/>
        <w:bidi w:val="0"/>
        <w:jc w:val="both"/>
      </w:pPr>
      <w:r w:rsidRPr="00E6416D">
        <w:t>211.</w:t>
      </w:r>
      <w:r w:rsidRPr="00E6416D">
        <w:tab/>
        <w:t>Lorentzen CL, Haanen JB, Met Ö, Svane IM. Clinical advances and ongoing trials on mRNA vaccines for cancer treatment. The Lancet Oncology. 2022;23(10):e450-e8.</w:t>
      </w:r>
    </w:p>
    <w:p w14:paraId="1EE62003" w14:textId="41AF6552" w:rsidR="00AE5F63" w:rsidRDefault="009557AE" w:rsidP="00E802DE">
      <w:pPr>
        <w:bidi w:val="0"/>
        <w:jc w:val="both"/>
      </w:pPr>
      <w:r>
        <w:fldChar w:fldCharType="end"/>
      </w:r>
    </w:p>
    <w:sectPr w:rsidR="00AE5F63" w:rsidSect="00C108F7">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stantine Sedikides" w:date="2023-06-24T14:35:00Z" w:initials="CS">
    <w:p w14:paraId="61B1D98A" w14:textId="3C9BD2F3" w:rsidR="001772C5" w:rsidRDefault="001772C5">
      <w:pPr>
        <w:pStyle w:val="CommentText"/>
      </w:pPr>
      <w:r>
        <w:rPr>
          <w:rStyle w:val="CommentReference"/>
        </w:rPr>
        <w:annotationRef/>
      </w:r>
      <w:r>
        <w:rPr>
          <w:rFonts w:hint="cs"/>
          <w:rtl/>
        </w:rPr>
        <w:t>What does this mean? We already stated "loss of family me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B1D9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417DA6" w16cex:dateUtc="2023-06-24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B1D98A" w16cid:durableId="28417D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4551C1"/>
    <w:multiLevelType w:val="multilevel"/>
    <w:tmpl w:val="081EC8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8A637F"/>
    <w:multiLevelType w:val="hybridMultilevel"/>
    <w:tmpl w:val="281885C4"/>
    <w:lvl w:ilvl="0" w:tplc="AA1802B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BA788C"/>
    <w:multiLevelType w:val="hybridMultilevel"/>
    <w:tmpl w:val="52DAD5E8"/>
    <w:lvl w:ilvl="0" w:tplc="F96C618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B236DD"/>
    <w:multiLevelType w:val="hybridMultilevel"/>
    <w:tmpl w:val="15863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D87839"/>
    <w:multiLevelType w:val="hybridMultilevel"/>
    <w:tmpl w:val="09CE6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C0422E"/>
    <w:multiLevelType w:val="hybridMultilevel"/>
    <w:tmpl w:val="00FE5BF0"/>
    <w:lvl w:ilvl="0" w:tplc="7700B9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9260654">
    <w:abstractNumId w:val="2"/>
  </w:num>
  <w:num w:numId="2" w16cid:durableId="438987054">
    <w:abstractNumId w:val="4"/>
  </w:num>
  <w:num w:numId="3" w16cid:durableId="1810853249">
    <w:abstractNumId w:val="3"/>
  </w:num>
  <w:num w:numId="4" w16cid:durableId="1780566790">
    <w:abstractNumId w:val="5"/>
  </w:num>
  <w:num w:numId="5" w16cid:durableId="1177308351">
    <w:abstractNumId w:val="1"/>
  </w:num>
  <w:num w:numId="6" w16cid:durableId="14830375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stantine Sedikides">
    <w15:presenceInfo w15:providerId="AD" w15:userId="S::cs2@soton.ac.uk::3a41fbd7-6909-49d7-a1f1-0f1f89851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3"/>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ep50sjvzxw0eftao5z25xraxsfesvwrdt&quot;&gt;COVID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4&lt;/item&gt;&lt;item&gt;118&lt;/item&gt;&lt;item&gt;119&lt;/item&gt;&lt;item&gt;120&lt;/item&gt;&lt;item&gt;121&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CF71D1"/>
    <w:rsid w:val="000007AF"/>
    <w:rsid w:val="00002173"/>
    <w:rsid w:val="000021E7"/>
    <w:rsid w:val="00003665"/>
    <w:rsid w:val="0000381C"/>
    <w:rsid w:val="00005453"/>
    <w:rsid w:val="00007FF9"/>
    <w:rsid w:val="000103A9"/>
    <w:rsid w:val="00016EFD"/>
    <w:rsid w:val="0002067F"/>
    <w:rsid w:val="00024ABD"/>
    <w:rsid w:val="00027C5C"/>
    <w:rsid w:val="00030154"/>
    <w:rsid w:val="00030222"/>
    <w:rsid w:val="00030325"/>
    <w:rsid w:val="00031730"/>
    <w:rsid w:val="00031807"/>
    <w:rsid w:val="00035A7E"/>
    <w:rsid w:val="00037D70"/>
    <w:rsid w:val="00041228"/>
    <w:rsid w:val="00042330"/>
    <w:rsid w:val="000426C5"/>
    <w:rsid w:val="00044656"/>
    <w:rsid w:val="00053420"/>
    <w:rsid w:val="000564FB"/>
    <w:rsid w:val="00057246"/>
    <w:rsid w:val="0006036A"/>
    <w:rsid w:val="00060391"/>
    <w:rsid w:val="000615F5"/>
    <w:rsid w:val="0006541A"/>
    <w:rsid w:val="000656A8"/>
    <w:rsid w:val="000663E6"/>
    <w:rsid w:val="000665D0"/>
    <w:rsid w:val="00066BCE"/>
    <w:rsid w:val="00066F38"/>
    <w:rsid w:val="0006766E"/>
    <w:rsid w:val="00067EC6"/>
    <w:rsid w:val="0007482C"/>
    <w:rsid w:val="00081598"/>
    <w:rsid w:val="000825F0"/>
    <w:rsid w:val="00083B4A"/>
    <w:rsid w:val="00083F1D"/>
    <w:rsid w:val="000842FE"/>
    <w:rsid w:val="00085DA7"/>
    <w:rsid w:val="000869FC"/>
    <w:rsid w:val="0009056B"/>
    <w:rsid w:val="0009072A"/>
    <w:rsid w:val="00092DB3"/>
    <w:rsid w:val="0009336F"/>
    <w:rsid w:val="00097428"/>
    <w:rsid w:val="000A15DC"/>
    <w:rsid w:val="000A2533"/>
    <w:rsid w:val="000A3419"/>
    <w:rsid w:val="000B56AB"/>
    <w:rsid w:val="000B5C7C"/>
    <w:rsid w:val="000B6F79"/>
    <w:rsid w:val="000C038A"/>
    <w:rsid w:val="000C1617"/>
    <w:rsid w:val="000C1AB4"/>
    <w:rsid w:val="000C3373"/>
    <w:rsid w:val="000C3B91"/>
    <w:rsid w:val="000C51CF"/>
    <w:rsid w:val="000C6738"/>
    <w:rsid w:val="000C7031"/>
    <w:rsid w:val="000D04DB"/>
    <w:rsid w:val="000D19C2"/>
    <w:rsid w:val="000D25E1"/>
    <w:rsid w:val="000D58A5"/>
    <w:rsid w:val="000D6557"/>
    <w:rsid w:val="000D6A4C"/>
    <w:rsid w:val="000D6D33"/>
    <w:rsid w:val="000E00FD"/>
    <w:rsid w:val="000E15B8"/>
    <w:rsid w:val="000E20FF"/>
    <w:rsid w:val="000E4754"/>
    <w:rsid w:val="000E4C58"/>
    <w:rsid w:val="000E6ED4"/>
    <w:rsid w:val="000F0A50"/>
    <w:rsid w:val="000F2C3D"/>
    <w:rsid w:val="001011C8"/>
    <w:rsid w:val="001014A2"/>
    <w:rsid w:val="001019B8"/>
    <w:rsid w:val="00102596"/>
    <w:rsid w:val="001030BD"/>
    <w:rsid w:val="00103CD1"/>
    <w:rsid w:val="0010402A"/>
    <w:rsid w:val="00104987"/>
    <w:rsid w:val="00105CD7"/>
    <w:rsid w:val="00106DAE"/>
    <w:rsid w:val="00112D1D"/>
    <w:rsid w:val="00115B88"/>
    <w:rsid w:val="0012100A"/>
    <w:rsid w:val="0012238E"/>
    <w:rsid w:val="00126372"/>
    <w:rsid w:val="00130BCB"/>
    <w:rsid w:val="00131391"/>
    <w:rsid w:val="00132FA5"/>
    <w:rsid w:val="00134774"/>
    <w:rsid w:val="0013626D"/>
    <w:rsid w:val="00137132"/>
    <w:rsid w:val="001372F5"/>
    <w:rsid w:val="00143C8A"/>
    <w:rsid w:val="00143F66"/>
    <w:rsid w:val="00145601"/>
    <w:rsid w:val="00145A51"/>
    <w:rsid w:val="00147C3D"/>
    <w:rsid w:val="00160C13"/>
    <w:rsid w:val="00162EA3"/>
    <w:rsid w:val="001644E7"/>
    <w:rsid w:val="001653B3"/>
    <w:rsid w:val="00167707"/>
    <w:rsid w:val="001678CF"/>
    <w:rsid w:val="00170D70"/>
    <w:rsid w:val="0017344F"/>
    <w:rsid w:val="00173F3E"/>
    <w:rsid w:val="00176591"/>
    <w:rsid w:val="0017664D"/>
    <w:rsid w:val="001772C5"/>
    <w:rsid w:val="001779AA"/>
    <w:rsid w:val="0018579B"/>
    <w:rsid w:val="00186680"/>
    <w:rsid w:val="0018683E"/>
    <w:rsid w:val="00187199"/>
    <w:rsid w:val="0018775C"/>
    <w:rsid w:val="00196CA9"/>
    <w:rsid w:val="001A183E"/>
    <w:rsid w:val="001A5238"/>
    <w:rsid w:val="001A7718"/>
    <w:rsid w:val="001B1FE6"/>
    <w:rsid w:val="001B27D2"/>
    <w:rsid w:val="001B2AA2"/>
    <w:rsid w:val="001B379F"/>
    <w:rsid w:val="001B4DE6"/>
    <w:rsid w:val="001B7ACA"/>
    <w:rsid w:val="001B7F03"/>
    <w:rsid w:val="001C0A78"/>
    <w:rsid w:val="001C0D8E"/>
    <w:rsid w:val="001C225B"/>
    <w:rsid w:val="001C4DCA"/>
    <w:rsid w:val="001C7F7F"/>
    <w:rsid w:val="001D080B"/>
    <w:rsid w:val="001D12A9"/>
    <w:rsid w:val="001D1781"/>
    <w:rsid w:val="001D3226"/>
    <w:rsid w:val="001D4EB8"/>
    <w:rsid w:val="001D568E"/>
    <w:rsid w:val="001D56A0"/>
    <w:rsid w:val="001D5954"/>
    <w:rsid w:val="001D72DD"/>
    <w:rsid w:val="001E0A43"/>
    <w:rsid w:val="001E1764"/>
    <w:rsid w:val="001E1B53"/>
    <w:rsid w:val="001E2BF9"/>
    <w:rsid w:val="001E30FD"/>
    <w:rsid w:val="001E3610"/>
    <w:rsid w:val="001E40C8"/>
    <w:rsid w:val="001E6447"/>
    <w:rsid w:val="001E71FA"/>
    <w:rsid w:val="001E7B31"/>
    <w:rsid w:val="001F00A4"/>
    <w:rsid w:val="001F4121"/>
    <w:rsid w:val="001F5CBD"/>
    <w:rsid w:val="00202F39"/>
    <w:rsid w:val="00204025"/>
    <w:rsid w:val="002054E8"/>
    <w:rsid w:val="00205F95"/>
    <w:rsid w:val="002123B6"/>
    <w:rsid w:val="00212539"/>
    <w:rsid w:val="00213468"/>
    <w:rsid w:val="00214033"/>
    <w:rsid w:val="0021754C"/>
    <w:rsid w:val="00220674"/>
    <w:rsid w:val="002222B3"/>
    <w:rsid w:val="002225A9"/>
    <w:rsid w:val="00223348"/>
    <w:rsid w:val="00224309"/>
    <w:rsid w:val="00224A34"/>
    <w:rsid w:val="00224ECF"/>
    <w:rsid w:val="00231173"/>
    <w:rsid w:val="00234528"/>
    <w:rsid w:val="00236DA8"/>
    <w:rsid w:val="00240F9F"/>
    <w:rsid w:val="0024219A"/>
    <w:rsid w:val="0024252A"/>
    <w:rsid w:val="00243B0E"/>
    <w:rsid w:val="00243CD8"/>
    <w:rsid w:val="00244530"/>
    <w:rsid w:val="002473CC"/>
    <w:rsid w:val="0024799E"/>
    <w:rsid w:val="0025036F"/>
    <w:rsid w:val="002533A7"/>
    <w:rsid w:val="00253F82"/>
    <w:rsid w:val="00262339"/>
    <w:rsid w:val="0026404C"/>
    <w:rsid w:val="00270ED0"/>
    <w:rsid w:val="002734A8"/>
    <w:rsid w:val="002743E5"/>
    <w:rsid w:val="00274ABE"/>
    <w:rsid w:val="00274F78"/>
    <w:rsid w:val="002750B5"/>
    <w:rsid w:val="00276F11"/>
    <w:rsid w:val="00280C65"/>
    <w:rsid w:val="002811E7"/>
    <w:rsid w:val="002811F5"/>
    <w:rsid w:val="00286DDB"/>
    <w:rsid w:val="00290F88"/>
    <w:rsid w:val="00292221"/>
    <w:rsid w:val="002937B2"/>
    <w:rsid w:val="00294803"/>
    <w:rsid w:val="002A0ACF"/>
    <w:rsid w:val="002A2EB4"/>
    <w:rsid w:val="002A5027"/>
    <w:rsid w:val="002B189F"/>
    <w:rsid w:val="002B63A0"/>
    <w:rsid w:val="002C04A8"/>
    <w:rsid w:val="002C091A"/>
    <w:rsid w:val="002C0A25"/>
    <w:rsid w:val="002C0DEB"/>
    <w:rsid w:val="002C54E0"/>
    <w:rsid w:val="002C615C"/>
    <w:rsid w:val="002C75B2"/>
    <w:rsid w:val="002C7F7E"/>
    <w:rsid w:val="002D0865"/>
    <w:rsid w:val="002D4389"/>
    <w:rsid w:val="002D54E6"/>
    <w:rsid w:val="002D6DBB"/>
    <w:rsid w:val="002E02B2"/>
    <w:rsid w:val="002E10B3"/>
    <w:rsid w:val="002E29B8"/>
    <w:rsid w:val="002E2F37"/>
    <w:rsid w:val="002E3E29"/>
    <w:rsid w:val="002E6E39"/>
    <w:rsid w:val="002E747C"/>
    <w:rsid w:val="002F060E"/>
    <w:rsid w:val="002F3691"/>
    <w:rsid w:val="002F3D30"/>
    <w:rsid w:val="002F4B41"/>
    <w:rsid w:val="002F59B7"/>
    <w:rsid w:val="003005FC"/>
    <w:rsid w:val="0030131B"/>
    <w:rsid w:val="00305250"/>
    <w:rsid w:val="00313067"/>
    <w:rsid w:val="00314057"/>
    <w:rsid w:val="003143A2"/>
    <w:rsid w:val="00315E10"/>
    <w:rsid w:val="00316756"/>
    <w:rsid w:val="003172A2"/>
    <w:rsid w:val="0031763E"/>
    <w:rsid w:val="00317C41"/>
    <w:rsid w:val="0032187E"/>
    <w:rsid w:val="003240FD"/>
    <w:rsid w:val="00326ED7"/>
    <w:rsid w:val="0033116E"/>
    <w:rsid w:val="003339CF"/>
    <w:rsid w:val="00335260"/>
    <w:rsid w:val="00337917"/>
    <w:rsid w:val="00340EE1"/>
    <w:rsid w:val="00341CC1"/>
    <w:rsid w:val="00342BDC"/>
    <w:rsid w:val="003463A1"/>
    <w:rsid w:val="00347244"/>
    <w:rsid w:val="00352D4E"/>
    <w:rsid w:val="00356ABB"/>
    <w:rsid w:val="00356B46"/>
    <w:rsid w:val="00360AFC"/>
    <w:rsid w:val="00367420"/>
    <w:rsid w:val="00370213"/>
    <w:rsid w:val="00372DF7"/>
    <w:rsid w:val="00373ED8"/>
    <w:rsid w:val="00375964"/>
    <w:rsid w:val="00376027"/>
    <w:rsid w:val="00376E55"/>
    <w:rsid w:val="00380239"/>
    <w:rsid w:val="00382068"/>
    <w:rsid w:val="0038329E"/>
    <w:rsid w:val="00384A4C"/>
    <w:rsid w:val="00390917"/>
    <w:rsid w:val="00390EC3"/>
    <w:rsid w:val="003913DB"/>
    <w:rsid w:val="00391D22"/>
    <w:rsid w:val="003936EF"/>
    <w:rsid w:val="00395DF3"/>
    <w:rsid w:val="003A03C9"/>
    <w:rsid w:val="003A08AC"/>
    <w:rsid w:val="003A0D8D"/>
    <w:rsid w:val="003A1408"/>
    <w:rsid w:val="003A1EF7"/>
    <w:rsid w:val="003A237E"/>
    <w:rsid w:val="003A4CEA"/>
    <w:rsid w:val="003A568C"/>
    <w:rsid w:val="003A5CA2"/>
    <w:rsid w:val="003A6EF8"/>
    <w:rsid w:val="003A75D5"/>
    <w:rsid w:val="003B05D1"/>
    <w:rsid w:val="003B05E8"/>
    <w:rsid w:val="003B079B"/>
    <w:rsid w:val="003B0AAF"/>
    <w:rsid w:val="003B5CDA"/>
    <w:rsid w:val="003B6507"/>
    <w:rsid w:val="003C011E"/>
    <w:rsid w:val="003C2EEE"/>
    <w:rsid w:val="003C3180"/>
    <w:rsid w:val="003C41AD"/>
    <w:rsid w:val="003C4985"/>
    <w:rsid w:val="003C6C54"/>
    <w:rsid w:val="003C7D39"/>
    <w:rsid w:val="003D20A5"/>
    <w:rsid w:val="003D24A5"/>
    <w:rsid w:val="003D2D71"/>
    <w:rsid w:val="003D55E7"/>
    <w:rsid w:val="003E00EA"/>
    <w:rsid w:val="003E175E"/>
    <w:rsid w:val="003E365B"/>
    <w:rsid w:val="003E6D72"/>
    <w:rsid w:val="003F0FF8"/>
    <w:rsid w:val="003F55E9"/>
    <w:rsid w:val="003F63D8"/>
    <w:rsid w:val="00401006"/>
    <w:rsid w:val="00404B14"/>
    <w:rsid w:val="00413950"/>
    <w:rsid w:val="00420031"/>
    <w:rsid w:val="004202AD"/>
    <w:rsid w:val="00422C7D"/>
    <w:rsid w:val="0042585D"/>
    <w:rsid w:val="00426534"/>
    <w:rsid w:val="00427DEB"/>
    <w:rsid w:val="00432206"/>
    <w:rsid w:val="0043272A"/>
    <w:rsid w:val="004351C8"/>
    <w:rsid w:val="004374BB"/>
    <w:rsid w:val="004418B0"/>
    <w:rsid w:val="00441F32"/>
    <w:rsid w:val="00443C92"/>
    <w:rsid w:val="00444604"/>
    <w:rsid w:val="00444657"/>
    <w:rsid w:val="00444D18"/>
    <w:rsid w:val="00445CBD"/>
    <w:rsid w:val="00446AA4"/>
    <w:rsid w:val="00450FA1"/>
    <w:rsid w:val="0045127E"/>
    <w:rsid w:val="00453515"/>
    <w:rsid w:val="004542ED"/>
    <w:rsid w:val="00454D18"/>
    <w:rsid w:val="0045672A"/>
    <w:rsid w:val="0045739B"/>
    <w:rsid w:val="00457EAE"/>
    <w:rsid w:val="0046279A"/>
    <w:rsid w:val="00463FCB"/>
    <w:rsid w:val="00464B4B"/>
    <w:rsid w:val="00464F0F"/>
    <w:rsid w:val="0047276D"/>
    <w:rsid w:val="00473F0D"/>
    <w:rsid w:val="00476D2A"/>
    <w:rsid w:val="00476E0A"/>
    <w:rsid w:val="004775FB"/>
    <w:rsid w:val="00481047"/>
    <w:rsid w:val="0048106E"/>
    <w:rsid w:val="0048257B"/>
    <w:rsid w:val="0048315D"/>
    <w:rsid w:val="00485A9E"/>
    <w:rsid w:val="00490850"/>
    <w:rsid w:val="00490DD0"/>
    <w:rsid w:val="00491726"/>
    <w:rsid w:val="004925EA"/>
    <w:rsid w:val="00492690"/>
    <w:rsid w:val="00494D7A"/>
    <w:rsid w:val="004A2DA6"/>
    <w:rsid w:val="004A696A"/>
    <w:rsid w:val="004B10BB"/>
    <w:rsid w:val="004B130B"/>
    <w:rsid w:val="004B3EDC"/>
    <w:rsid w:val="004B4710"/>
    <w:rsid w:val="004B6160"/>
    <w:rsid w:val="004C0C3D"/>
    <w:rsid w:val="004C1164"/>
    <w:rsid w:val="004C3B00"/>
    <w:rsid w:val="004C6AE9"/>
    <w:rsid w:val="004D148A"/>
    <w:rsid w:val="004D1B57"/>
    <w:rsid w:val="004D1C5F"/>
    <w:rsid w:val="004D362F"/>
    <w:rsid w:val="004E66E6"/>
    <w:rsid w:val="004E6909"/>
    <w:rsid w:val="004E7314"/>
    <w:rsid w:val="004F015D"/>
    <w:rsid w:val="004F1571"/>
    <w:rsid w:val="004F29AD"/>
    <w:rsid w:val="004F377E"/>
    <w:rsid w:val="004F49CD"/>
    <w:rsid w:val="00502600"/>
    <w:rsid w:val="0050271D"/>
    <w:rsid w:val="00504AD6"/>
    <w:rsid w:val="00504F6E"/>
    <w:rsid w:val="005114B1"/>
    <w:rsid w:val="00511CAB"/>
    <w:rsid w:val="0051210F"/>
    <w:rsid w:val="005149B9"/>
    <w:rsid w:val="005158FC"/>
    <w:rsid w:val="00515A18"/>
    <w:rsid w:val="00515B3E"/>
    <w:rsid w:val="0051653B"/>
    <w:rsid w:val="00520DF2"/>
    <w:rsid w:val="00521525"/>
    <w:rsid w:val="00521820"/>
    <w:rsid w:val="00522EE6"/>
    <w:rsid w:val="0053183E"/>
    <w:rsid w:val="00533541"/>
    <w:rsid w:val="00534198"/>
    <w:rsid w:val="00534343"/>
    <w:rsid w:val="00545235"/>
    <w:rsid w:val="00547AF7"/>
    <w:rsid w:val="0055344C"/>
    <w:rsid w:val="00553985"/>
    <w:rsid w:val="00557082"/>
    <w:rsid w:val="00557098"/>
    <w:rsid w:val="0056073D"/>
    <w:rsid w:val="0056517B"/>
    <w:rsid w:val="00566722"/>
    <w:rsid w:val="00567C8D"/>
    <w:rsid w:val="0057183C"/>
    <w:rsid w:val="00572470"/>
    <w:rsid w:val="00572726"/>
    <w:rsid w:val="0057472C"/>
    <w:rsid w:val="005803B3"/>
    <w:rsid w:val="005822C5"/>
    <w:rsid w:val="00585596"/>
    <w:rsid w:val="005855D9"/>
    <w:rsid w:val="00586D0F"/>
    <w:rsid w:val="00592F9F"/>
    <w:rsid w:val="005A2C9B"/>
    <w:rsid w:val="005A39E3"/>
    <w:rsid w:val="005A66C4"/>
    <w:rsid w:val="005B15F2"/>
    <w:rsid w:val="005B1C23"/>
    <w:rsid w:val="005B2EC3"/>
    <w:rsid w:val="005B33A1"/>
    <w:rsid w:val="005B51AC"/>
    <w:rsid w:val="005B5231"/>
    <w:rsid w:val="005B6067"/>
    <w:rsid w:val="005C07FF"/>
    <w:rsid w:val="005C15C4"/>
    <w:rsid w:val="005C1B76"/>
    <w:rsid w:val="005C1DC1"/>
    <w:rsid w:val="005C2580"/>
    <w:rsid w:val="005C39F9"/>
    <w:rsid w:val="005C3D5D"/>
    <w:rsid w:val="005C54A7"/>
    <w:rsid w:val="005C7299"/>
    <w:rsid w:val="005C7A2E"/>
    <w:rsid w:val="005D22BB"/>
    <w:rsid w:val="005D2304"/>
    <w:rsid w:val="005D5369"/>
    <w:rsid w:val="005D7A6C"/>
    <w:rsid w:val="005E0EDA"/>
    <w:rsid w:val="005E3551"/>
    <w:rsid w:val="005E54CC"/>
    <w:rsid w:val="005E5622"/>
    <w:rsid w:val="005E673C"/>
    <w:rsid w:val="005E6CA1"/>
    <w:rsid w:val="005F23B6"/>
    <w:rsid w:val="005F2953"/>
    <w:rsid w:val="005F2DCD"/>
    <w:rsid w:val="005F5837"/>
    <w:rsid w:val="00602628"/>
    <w:rsid w:val="00603838"/>
    <w:rsid w:val="0060515B"/>
    <w:rsid w:val="0060664F"/>
    <w:rsid w:val="006068CF"/>
    <w:rsid w:val="00606938"/>
    <w:rsid w:val="00607FD7"/>
    <w:rsid w:val="006104E6"/>
    <w:rsid w:val="006128A6"/>
    <w:rsid w:val="00616938"/>
    <w:rsid w:val="00616FE9"/>
    <w:rsid w:val="00617FE4"/>
    <w:rsid w:val="006200A5"/>
    <w:rsid w:val="00620DB9"/>
    <w:rsid w:val="006229CB"/>
    <w:rsid w:val="00623027"/>
    <w:rsid w:val="00623B35"/>
    <w:rsid w:val="00623FAD"/>
    <w:rsid w:val="00626EFC"/>
    <w:rsid w:val="006279FD"/>
    <w:rsid w:val="00627C91"/>
    <w:rsid w:val="00631ED1"/>
    <w:rsid w:val="006328F3"/>
    <w:rsid w:val="00635633"/>
    <w:rsid w:val="00640B11"/>
    <w:rsid w:val="0064107F"/>
    <w:rsid w:val="00641DCE"/>
    <w:rsid w:val="00643640"/>
    <w:rsid w:val="006436C6"/>
    <w:rsid w:val="00643B18"/>
    <w:rsid w:val="006511A2"/>
    <w:rsid w:val="00652005"/>
    <w:rsid w:val="00652135"/>
    <w:rsid w:val="00652B8F"/>
    <w:rsid w:val="00652D7B"/>
    <w:rsid w:val="00653571"/>
    <w:rsid w:val="00653F56"/>
    <w:rsid w:val="006547F5"/>
    <w:rsid w:val="00654ABE"/>
    <w:rsid w:val="006601FF"/>
    <w:rsid w:val="00660F76"/>
    <w:rsid w:val="00661389"/>
    <w:rsid w:val="00661497"/>
    <w:rsid w:val="006616C5"/>
    <w:rsid w:val="00665914"/>
    <w:rsid w:val="00665D9A"/>
    <w:rsid w:val="00665DDE"/>
    <w:rsid w:val="006671D4"/>
    <w:rsid w:val="00667657"/>
    <w:rsid w:val="00667998"/>
    <w:rsid w:val="00672F86"/>
    <w:rsid w:val="00673ABB"/>
    <w:rsid w:val="006800EC"/>
    <w:rsid w:val="00680A2B"/>
    <w:rsid w:val="00680E75"/>
    <w:rsid w:val="0068147D"/>
    <w:rsid w:val="00682BBA"/>
    <w:rsid w:val="006860DB"/>
    <w:rsid w:val="00686BC5"/>
    <w:rsid w:val="00687D70"/>
    <w:rsid w:val="00687E06"/>
    <w:rsid w:val="0069197E"/>
    <w:rsid w:val="00691B12"/>
    <w:rsid w:val="00691C69"/>
    <w:rsid w:val="006926C0"/>
    <w:rsid w:val="00692741"/>
    <w:rsid w:val="0069319E"/>
    <w:rsid w:val="00693E62"/>
    <w:rsid w:val="006964CD"/>
    <w:rsid w:val="006968D0"/>
    <w:rsid w:val="00696AE6"/>
    <w:rsid w:val="006A111C"/>
    <w:rsid w:val="006A35C5"/>
    <w:rsid w:val="006A37B3"/>
    <w:rsid w:val="006A4016"/>
    <w:rsid w:val="006A47EC"/>
    <w:rsid w:val="006A48CF"/>
    <w:rsid w:val="006A5E0D"/>
    <w:rsid w:val="006A6895"/>
    <w:rsid w:val="006A71A0"/>
    <w:rsid w:val="006A7435"/>
    <w:rsid w:val="006B0833"/>
    <w:rsid w:val="006B5E29"/>
    <w:rsid w:val="006C092A"/>
    <w:rsid w:val="006C27E9"/>
    <w:rsid w:val="006D37AC"/>
    <w:rsid w:val="006D3AA8"/>
    <w:rsid w:val="006D5DC2"/>
    <w:rsid w:val="006D67B5"/>
    <w:rsid w:val="006D69F7"/>
    <w:rsid w:val="006E019E"/>
    <w:rsid w:val="006E271F"/>
    <w:rsid w:val="006E430C"/>
    <w:rsid w:val="006F685A"/>
    <w:rsid w:val="006F72A2"/>
    <w:rsid w:val="006F773A"/>
    <w:rsid w:val="00703CAF"/>
    <w:rsid w:val="00703E87"/>
    <w:rsid w:val="00703EBE"/>
    <w:rsid w:val="00704438"/>
    <w:rsid w:val="00704709"/>
    <w:rsid w:val="007062BB"/>
    <w:rsid w:val="00707096"/>
    <w:rsid w:val="00707659"/>
    <w:rsid w:val="00707E3A"/>
    <w:rsid w:val="00712583"/>
    <w:rsid w:val="00712F7C"/>
    <w:rsid w:val="007150C4"/>
    <w:rsid w:val="00717BAE"/>
    <w:rsid w:val="00717F36"/>
    <w:rsid w:val="00725365"/>
    <w:rsid w:val="00725701"/>
    <w:rsid w:val="0072760D"/>
    <w:rsid w:val="00727A08"/>
    <w:rsid w:val="00732C65"/>
    <w:rsid w:val="00733220"/>
    <w:rsid w:val="007338BB"/>
    <w:rsid w:val="00733A1F"/>
    <w:rsid w:val="007518E3"/>
    <w:rsid w:val="007536C0"/>
    <w:rsid w:val="00755C99"/>
    <w:rsid w:val="00755FBA"/>
    <w:rsid w:val="00757F44"/>
    <w:rsid w:val="00760209"/>
    <w:rsid w:val="0076244C"/>
    <w:rsid w:val="00765337"/>
    <w:rsid w:val="00766160"/>
    <w:rsid w:val="00766820"/>
    <w:rsid w:val="00766F98"/>
    <w:rsid w:val="00767169"/>
    <w:rsid w:val="007676ED"/>
    <w:rsid w:val="007711B3"/>
    <w:rsid w:val="00772568"/>
    <w:rsid w:val="007757C7"/>
    <w:rsid w:val="007819EC"/>
    <w:rsid w:val="00783991"/>
    <w:rsid w:val="007864F6"/>
    <w:rsid w:val="007936B8"/>
    <w:rsid w:val="00793C9E"/>
    <w:rsid w:val="007949EE"/>
    <w:rsid w:val="00796F02"/>
    <w:rsid w:val="007A08FB"/>
    <w:rsid w:val="007A1DA1"/>
    <w:rsid w:val="007A3063"/>
    <w:rsid w:val="007A3339"/>
    <w:rsid w:val="007B3B26"/>
    <w:rsid w:val="007B6CBA"/>
    <w:rsid w:val="007B7A1A"/>
    <w:rsid w:val="007C0BAA"/>
    <w:rsid w:val="007C2F63"/>
    <w:rsid w:val="007C3A7D"/>
    <w:rsid w:val="007C4B40"/>
    <w:rsid w:val="007D0957"/>
    <w:rsid w:val="007D129E"/>
    <w:rsid w:val="007D1617"/>
    <w:rsid w:val="007D19C9"/>
    <w:rsid w:val="007D6580"/>
    <w:rsid w:val="007D73D7"/>
    <w:rsid w:val="007D7FEB"/>
    <w:rsid w:val="007E014B"/>
    <w:rsid w:val="007E1E22"/>
    <w:rsid w:val="007E25D7"/>
    <w:rsid w:val="007E26F0"/>
    <w:rsid w:val="007E4CA0"/>
    <w:rsid w:val="007E55A2"/>
    <w:rsid w:val="007F01A9"/>
    <w:rsid w:val="007F0C60"/>
    <w:rsid w:val="007F0F4C"/>
    <w:rsid w:val="007F4DA4"/>
    <w:rsid w:val="007F5D60"/>
    <w:rsid w:val="007F685E"/>
    <w:rsid w:val="007F760B"/>
    <w:rsid w:val="0080055B"/>
    <w:rsid w:val="00802062"/>
    <w:rsid w:val="008025A3"/>
    <w:rsid w:val="008036E8"/>
    <w:rsid w:val="00806AB6"/>
    <w:rsid w:val="0081313B"/>
    <w:rsid w:val="00814F00"/>
    <w:rsid w:val="008177BA"/>
    <w:rsid w:val="008210D6"/>
    <w:rsid w:val="008239EF"/>
    <w:rsid w:val="00824241"/>
    <w:rsid w:val="00824675"/>
    <w:rsid w:val="00825768"/>
    <w:rsid w:val="00830746"/>
    <w:rsid w:val="00832AEC"/>
    <w:rsid w:val="00832F7F"/>
    <w:rsid w:val="00834EAF"/>
    <w:rsid w:val="008351AF"/>
    <w:rsid w:val="00837310"/>
    <w:rsid w:val="008378F4"/>
    <w:rsid w:val="008469D5"/>
    <w:rsid w:val="008506CC"/>
    <w:rsid w:val="00852A77"/>
    <w:rsid w:val="00853320"/>
    <w:rsid w:val="008542FC"/>
    <w:rsid w:val="008570CA"/>
    <w:rsid w:val="00860DB1"/>
    <w:rsid w:val="00861081"/>
    <w:rsid w:val="008639CB"/>
    <w:rsid w:val="00863FF3"/>
    <w:rsid w:val="0086445D"/>
    <w:rsid w:val="00864A52"/>
    <w:rsid w:val="0086631B"/>
    <w:rsid w:val="00867361"/>
    <w:rsid w:val="0086739D"/>
    <w:rsid w:val="00870D3C"/>
    <w:rsid w:val="00874406"/>
    <w:rsid w:val="00876D19"/>
    <w:rsid w:val="00877B93"/>
    <w:rsid w:val="008826DC"/>
    <w:rsid w:val="008833ED"/>
    <w:rsid w:val="008842BE"/>
    <w:rsid w:val="00887A80"/>
    <w:rsid w:val="00887F06"/>
    <w:rsid w:val="008903DD"/>
    <w:rsid w:val="00890A25"/>
    <w:rsid w:val="00892530"/>
    <w:rsid w:val="008A1189"/>
    <w:rsid w:val="008A13BA"/>
    <w:rsid w:val="008A1638"/>
    <w:rsid w:val="008A43BE"/>
    <w:rsid w:val="008A5931"/>
    <w:rsid w:val="008A5AD4"/>
    <w:rsid w:val="008A74F6"/>
    <w:rsid w:val="008A7C91"/>
    <w:rsid w:val="008B18F0"/>
    <w:rsid w:val="008B5C8C"/>
    <w:rsid w:val="008B76A0"/>
    <w:rsid w:val="008B7929"/>
    <w:rsid w:val="008C0399"/>
    <w:rsid w:val="008C099F"/>
    <w:rsid w:val="008C0E58"/>
    <w:rsid w:val="008C297F"/>
    <w:rsid w:val="008C37EA"/>
    <w:rsid w:val="008C50C8"/>
    <w:rsid w:val="008C555A"/>
    <w:rsid w:val="008D11EC"/>
    <w:rsid w:val="008D1C76"/>
    <w:rsid w:val="008D3142"/>
    <w:rsid w:val="008D4A71"/>
    <w:rsid w:val="008D50E4"/>
    <w:rsid w:val="008D5F34"/>
    <w:rsid w:val="008D66B9"/>
    <w:rsid w:val="008D6BE0"/>
    <w:rsid w:val="008D741B"/>
    <w:rsid w:val="008D7791"/>
    <w:rsid w:val="008E2440"/>
    <w:rsid w:val="008E47E0"/>
    <w:rsid w:val="008E4C43"/>
    <w:rsid w:val="008E5A4E"/>
    <w:rsid w:val="008E6152"/>
    <w:rsid w:val="008F1344"/>
    <w:rsid w:val="008F171B"/>
    <w:rsid w:val="008F201E"/>
    <w:rsid w:val="008F2611"/>
    <w:rsid w:val="008F369A"/>
    <w:rsid w:val="008F4050"/>
    <w:rsid w:val="008F4B2F"/>
    <w:rsid w:val="008F53A0"/>
    <w:rsid w:val="00901F59"/>
    <w:rsid w:val="00902FE6"/>
    <w:rsid w:val="00903F13"/>
    <w:rsid w:val="0090410F"/>
    <w:rsid w:val="009043DE"/>
    <w:rsid w:val="009076C1"/>
    <w:rsid w:val="00910958"/>
    <w:rsid w:val="009129E6"/>
    <w:rsid w:val="00913969"/>
    <w:rsid w:val="00915224"/>
    <w:rsid w:val="0092017D"/>
    <w:rsid w:val="00921470"/>
    <w:rsid w:val="00921488"/>
    <w:rsid w:val="009219B6"/>
    <w:rsid w:val="0092254D"/>
    <w:rsid w:val="009272EB"/>
    <w:rsid w:val="00927F67"/>
    <w:rsid w:val="00930AB2"/>
    <w:rsid w:val="00931C44"/>
    <w:rsid w:val="00941C55"/>
    <w:rsid w:val="0094300E"/>
    <w:rsid w:val="0094347D"/>
    <w:rsid w:val="00943D60"/>
    <w:rsid w:val="009473DA"/>
    <w:rsid w:val="00947AAB"/>
    <w:rsid w:val="00950C6C"/>
    <w:rsid w:val="00953314"/>
    <w:rsid w:val="00954AF9"/>
    <w:rsid w:val="009557AE"/>
    <w:rsid w:val="0095593C"/>
    <w:rsid w:val="009602FC"/>
    <w:rsid w:val="00961AF8"/>
    <w:rsid w:val="00964353"/>
    <w:rsid w:val="00964797"/>
    <w:rsid w:val="009675A9"/>
    <w:rsid w:val="00967FB7"/>
    <w:rsid w:val="00970349"/>
    <w:rsid w:val="00970C56"/>
    <w:rsid w:val="00973E17"/>
    <w:rsid w:val="00975C39"/>
    <w:rsid w:val="0097698D"/>
    <w:rsid w:val="00976F40"/>
    <w:rsid w:val="009819DB"/>
    <w:rsid w:val="00981CB5"/>
    <w:rsid w:val="00987334"/>
    <w:rsid w:val="00990389"/>
    <w:rsid w:val="00991570"/>
    <w:rsid w:val="00992041"/>
    <w:rsid w:val="009946B9"/>
    <w:rsid w:val="00994AD5"/>
    <w:rsid w:val="0099707C"/>
    <w:rsid w:val="009A0831"/>
    <w:rsid w:val="009A2A13"/>
    <w:rsid w:val="009A422A"/>
    <w:rsid w:val="009A61CB"/>
    <w:rsid w:val="009A66DD"/>
    <w:rsid w:val="009B1ACC"/>
    <w:rsid w:val="009B1FE7"/>
    <w:rsid w:val="009B23B6"/>
    <w:rsid w:val="009B281E"/>
    <w:rsid w:val="009B4D60"/>
    <w:rsid w:val="009B4F03"/>
    <w:rsid w:val="009B5E61"/>
    <w:rsid w:val="009B623C"/>
    <w:rsid w:val="009C081D"/>
    <w:rsid w:val="009C2084"/>
    <w:rsid w:val="009C36F9"/>
    <w:rsid w:val="009C5CE2"/>
    <w:rsid w:val="009D0933"/>
    <w:rsid w:val="009D0C4C"/>
    <w:rsid w:val="009D2181"/>
    <w:rsid w:val="009D29DB"/>
    <w:rsid w:val="009D2A75"/>
    <w:rsid w:val="009D7303"/>
    <w:rsid w:val="009E0B12"/>
    <w:rsid w:val="009E2D24"/>
    <w:rsid w:val="009E30B4"/>
    <w:rsid w:val="009E3ABD"/>
    <w:rsid w:val="009F038F"/>
    <w:rsid w:val="009F22F9"/>
    <w:rsid w:val="00A0042A"/>
    <w:rsid w:val="00A00757"/>
    <w:rsid w:val="00A00B74"/>
    <w:rsid w:val="00A01CE4"/>
    <w:rsid w:val="00A042C4"/>
    <w:rsid w:val="00A10D7C"/>
    <w:rsid w:val="00A12205"/>
    <w:rsid w:val="00A12B7B"/>
    <w:rsid w:val="00A15646"/>
    <w:rsid w:val="00A16220"/>
    <w:rsid w:val="00A16AC1"/>
    <w:rsid w:val="00A17D3E"/>
    <w:rsid w:val="00A20D63"/>
    <w:rsid w:val="00A2266C"/>
    <w:rsid w:val="00A23B12"/>
    <w:rsid w:val="00A25139"/>
    <w:rsid w:val="00A27ADF"/>
    <w:rsid w:val="00A3061B"/>
    <w:rsid w:val="00A32B00"/>
    <w:rsid w:val="00A34295"/>
    <w:rsid w:val="00A3461F"/>
    <w:rsid w:val="00A34AC0"/>
    <w:rsid w:val="00A34E31"/>
    <w:rsid w:val="00A362B4"/>
    <w:rsid w:val="00A3657C"/>
    <w:rsid w:val="00A3798C"/>
    <w:rsid w:val="00A46810"/>
    <w:rsid w:val="00A46D5C"/>
    <w:rsid w:val="00A51181"/>
    <w:rsid w:val="00A516B2"/>
    <w:rsid w:val="00A519BE"/>
    <w:rsid w:val="00A51F40"/>
    <w:rsid w:val="00A537EF"/>
    <w:rsid w:val="00A6079B"/>
    <w:rsid w:val="00A61D35"/>
    <w:rsid w:val="00A62745"/>
    <w:rsid w:val="00A62FC5"/>
    <w:rsid w:val="00A642C7"/>
    <w:rsid w:val="00A6634E"/>
    <w:rsid w:val="00A6791D"/>
    <w:rsid w:val="00A722DA"/>
    <w:rsid w:val="00A7345A"/>
    <w:rsid w:val="00A73714"/>
    <w:rsid w:val="00A7424A"/>
    <w:rsid w:val="00A757B5"/>
    <w:rsid w:val="00A77648"/>
    <w:rsid w:val="00A80516"/>
    <w:rsid w:val="00A84FCC"/>
    <w:rsid w:val="00A87EC1"/>
    <w:rsid w:val="00A90709"/>
    <w:rsid w:val="00A951FB"/>
    <w:rsid w:val="00A95E91"/>
    <w:rsid w:val="00A96CC4"/>
    <w:rsid w:val="00A97980"/>
    <w:rsid w:val="00A97D28"/>
    <w:rsid w:val="00AA48B8"/>
    <w:rsid w:val="00AA6B9A"/>
    <w:rsid w:val="00AB04EA"/>
    <w:rsid w:val="00AB78BA"/>
    <w:rsid w:val="00AB7EA0"/>
    <w:rsid w:val="00AC05CA"/>
    <w:rsid w:val="00AC0B0F"/>
    <w:rsid w:val="00AC2F63"/>
    <w:rsid w:val="00AC4EAB"/>
    <w:rsid w:val="00AD04E4"/>
    <w:rsid w:val="00AD3326"/>
    <w:rsid w:val="00AD3992"/>
    <w:rsid w:val="00AD4D25"/>
    <w:rsid w:val="00AD5C36"/>
    <w:rsid w:val="00AD5D86"/>
    <w:rsid w:val="00AD7DBB"/>
    <w:rsid w:val="00AE013E"/>
    <w:rsid w:val="00AE38B7"/>
    <w:rsid w:val="00AE4892"/>
    <w:rsid w:val="00AE54B4"/>
    <w:rsid w:val="00AE5D1B"/>
    <w:rsid w:val="00AE5F63"/>
    <w:rsid w:val="00AE6C70"/>
    <w:rsid w:val="00AE7AC8"/>
    <w:rsid w:val="00AF1DC5"/>
    <w:rsid w:val="00AF21FD"/>
    <w:rsid w:val="00AF45B3"/>
    <w:rsid w:val="00AF5825"/>
    <w:rsid w:val="00AF6755"/>
    <w:rsid w:val="00B006AD"/>
    <w:rsid w:val="00B018FC"/>
    <w:rsid w:val="00B01EFE"/>
    <w:rsid w:val="00B05E75"/>
    <w:rsid w:val="00B139CE"/>
    <w:rsid w:val="00B14E91"/>
    <w:rsid w:val="00B151E3"/>
    <w:rsid w:val="00B16ED8"/>
    <w:rsid w:val="00B1799F"/>
    <w:rsid w:val="00B237A1"/>
    <w:rsid w:val="00B246B3"/>
    <w:rsid w:val="00B25263"/>
    <w:rsid w:val="00B25593"/>
    <w:rsid w:val="00B312F0"/>
    <w:rsid w:val="00B323B9"/>
    <w:rsid w:val="00B33818"/>
    <w:rsid w:val="00B33B83"/>
    <w:rsid w:val="00B33E6E"/>
    <w:rsid w:val="00B343CE"/>
    <w:rsid w:val="00B36C31"/>
    <w:rsid w:val="00B37418"/>
    <w:rsid w:val="00B37D2D"/>
    <w:rsid w:val="00B416B4"/>
    <w:rsid w:val="00B43B00"/>
    <w:rsid w:val="00B44BAE"/>
    <w:rsid w:val="00B44D0B"/>
    <w:rsid w:val="00B50481"/>
    <w:rsid w:val="00B5228D"/>
    <w:rsid w:val="00B53F28"/>
    <w:rsid w:val="00B5401B"/>
    <w:rsid w:val="00B551A0"/>
    <w:rsid w:val="00B5752B"/>
    <w:rsid w:val="00B5788F"/>
    <w:rsid w:val="00B64809"/>
    <w:rsid w:val="00B65FC3"/>
    <w:rsid w:val="00B6724D"/>
    <w:rsid w:val="00B7078C"/>
    <w:rsid w:val="00B70C4F"/>
    <w:rsid w:val="00B71557"/>
    <w:rsid w:val="00B72564"/>
    <w:rsid w:val="00B73BCF"/>
    <w:rsid w:val="00B75050"/>
    <w:rsid w:val="00B75EC6"/>
    <w:rsid w:val="00B76E53"/>
    <w:rsid w:val="00B82517"/>
    <w:rsid w:val="00B8595F"/>
    <w:rsid w:val="00B876CC"/>
    <w:rsid w:val="00B87BBD"/>
    <w:rsid w:val="00B90F01"/>
    <w:rsid w:val="00B92711"/>
    <w:rsid w:val="00B92743"/>
    <w:rsid w:val="00B93B21"/>
    <w:rsid w:val="00B97C33"/>
    <w:rsid w:val="00BA2A78"/>
    <w:rsid w:val="00BA4EAC"/>
    <w:rsid w:val="00BA5E7D"/>
    <w:rsid w:val="00BA6405"/>
    <w:rsid w:val="00BA6F91"/>
    <w:rsid w:val="00BA7B78"/>
    <w:rsid w:val="00BB28B7"/>
    <w:rsid w:val="00BB2914"/>
    <w:rsid w:val="00BB69F9"/>
    <w:rsid w:val="00BB7E73"/>
    <w:rsid w:val="00BC109C"/>
    <w:rsid w:val="00BC3610"/>
    <w:rsid w:val="00BC644F"/>
    <w:rsid w:val="00BC70C8"/>
    <w:rsid w:val="00BD1C2D"/>
    <w:rsid w:val="00BD37F8"/>
    <w:rsid w:val="00BD6090"/>
    <w:rsid w:val="00BE2526"/>
    <w:rsid w:val="00BE47DC"/>
    <w:rsid w:val="00BE5BEF"/>
    <w:rsid w:val="00BF1B57"/>
    <w:rsid w:val="00BF3173"/>
    <w:rsid w:val="00C01C1B"/>
    <w:rsid w:val="00C021AB"/>
    <w:rsid w:val="00C02B1F"/>
    <w:rsid w:val="00C0374D"/>
    <w:rsid w:val="00C04A65"/>
    <w:rsid w:val="00C05574"/>
    <w:rsid w:val="00C0745C"/>
    <w:rsid w:val="00C07A2A"/>
    <w:rsid w:val="00C108F7"/>
    <w:rsid w:val="00C11778"/>
    <w:rsid w:val="00C134C7"/>
    <w:rsid w:val="00C1465F"/>
    <w:rsid w:val="00C163B2"/>
    <w:rsid w:val="00C20B9C"/>
    <w:rsid w:val="00C25E64"/>
    <w:rsid w:val="00C270E6"/>
    <w:rsid w:val="00C27315"/>
    <w:rsid w:val="00C3083A"/>
    <w:rsid w:val="00C30FAD"/>
    <w:rsid w:val="00C32AC8"/>
    <w:rsid w:val="00C343E7"/>
    <w:rsid w:val="00C367C9"/>
    <w:rsid w:val="00C376FF"/>
    <w:rsid w:val="00C37A0C"/>
    <w:rsid w:val="00C455F1"/>
    <w:rsid w:val="00C45ED2"/>
    <w:rsid w:val="00C51AE6"/>
    <w:rsid w:val="00C539D7"/>
    <w:rsid w:val="00C5413E"/>
    <w:rsid w:val="00C5480D"/>
    <w:rsid w:val="00C54A50"/>
    <w:rsid w:val="00C55149"/>
    <w:rsid w:val="00C57142"/>
    <w:rsid w:val="00C604D1"/>
    <w:rsid w:val="00C6145F"/>
    <w:rsid w:val="00C66A50"/>
    <w:rsid w:val="00C700EA"/>
    <w:rsid w:val="00C70188"/>
    <w:rsid w:val="00C71E44"/>
    <w:rsid w:val="00C72600"/>
    <w:rsid w:val="00C7327F"/>
    <w:rsid w:val="00C77CB4"/>
    <w:rsid w:val="00C8000A"/>
    <w:rsid w:val="00C8035A"/>
    <w:rsid w:val="00C81DE1"/>
    <w:rsid w:val="00C81FC1"/>
    <w:rsid w:val="00C824FF"/>
    <w:rsid w:val="00C82503"/>
    <w:rsid w:val="00C87C9F"/>
    <w:rsid w:val="00C87CF4"/>
    <w:rsid w:val="00C87E03"/>
    <w:rsid w:val="00C94BDC"/>
    <w:rsid w:val="00C96A1C"/>
    <w:rsid w:val="00CA078B"/>
    <w:rsid w:val="00CA12B3"/>
    <w:rsid w:val="00CA1B1E"/>
    <w:rsid w:val="00CA31F9"/>
    <w:rsid w:val="00CA3763"/>
    <w:rsid w:val="00CA4998"/>
    <w:rsid w:val="00CA50AC"/>
    <w:rsid w:val="00CA7399"/>
    <w:rsid w:val="00CB0167"/>
    <w:rsid w:val="00CB0448"/>
    <w:rsid w:val="00CB1782"/>
    <w:rsid w:val="00CB4261"/>
    <w:rsid w:val="00CB5703"/>
    <w:rsid w:val="00CB6EC3"/>
    <w:rsid w:val="00CC1CDF"/>
    <w:rsid w:val="00CC61FF"/>
    <w:rsid w:val="00CD1AA6"/>
    <w:rsid w:val="00CD1BA9"/>
    <w:rsid w:val="00CD2CA7"/>
    <w:rsid w:val="00CD7350"/>
    <w:rsid w:val="00CE0266"/>
    <w:rsid w:val="00CE0664"/>
    <w:rsid w:val="00CE38AE"/>
    <w:rsid w:val="00CE3962"/>
    <w:rsid w:val="00CE7EAD"/>
    <w:rsid w:val="00CF2A94"/>
    <w:rsid w:val="00CF2B3A"/>
    <w:rsid w:val="00CF4662"/>
    <w:rsid w:val="00CF4EF5"/>
    <w:rsid w:val="00CF6689"/>
    <w:rsid w:val="00CF70CD"/>
    <w:rsid w:val="00CF71D1"/>
    <w:rsid w:val="00CF7A3D"/>
    <w:rsid w:val="00D017B4"/>
    <w:rsid w:val="00D026B1"/>
    <w:rsid w:val="00D0723D"/>
    <w:rsid w:val="00D0727E"/>
    <w:rsid w:val="00D10AF6"/>
    <w:rsid w:val="00D1104A"/>
    <w:rsid w:val="00D12248"/>
    <w:rsid w:val="00D123FB"/>
    <w:rsid w:val="00D136E0"/>
    <w:rsid w:val="00D179B1"/>
    <w:rsid w:val="00D179F7"/>
    <w:rsid w:val="00D17A1D"/>
    <w:rsid w:val="00D22170"/>
    <w:rsid w:val="00D22911"/>
    <w:rsid w:val="00D27879"/>
    <w:rsid w:val="00D31EA8"/>
    <w:rsid w:val="00D320BA"/>
    <w:rsid w:val="00D34A15"/>
    <w:rsid w:val="00D42144"/>
    <w:rsid w:val="00D426BC"/>
    <w:rsid w:val="00D46E66"/>
    <w:rsid w:val="00D4799C"/>
    <w:rsid w:val="00D505F4"/>
    <w:rsid w:val="00D523E3"/>
    <w:rsid w:val="00D5271E"/>
    <w:rsid w:val="00D531A3"/>
    <w:rsid w:val="00D56FA2"/>
    <w:rsid w:val="00D57ACA"/>
    <w:rsid w:val="00D57C0B"/>
    <w:rsid w:val="00D60AD6"/>
    <w:rsid w:val="00D615BD"/>
    <w:rsid w:val="00D643DF"/>
    <w:rsid w:val="00D64A47"/>
    <w:rsid w:val="00D6558C"/>
    <w:rsid w:val="00D707C2"/>
    <w:rsid w:val="00D729F7"/>
    <w:rsid w:val="00D775D1"/>
    <w:rsid w:val="00D820A6"/>
    <w:rsid w:val="00D820D0"/>
    <w:rsid w:val="00D826D4"/>
    <w:rsid w:val="00D82A9C"/>
    <w:rsid w:val="00D87228"/>
    <w:rsid w:val="00D872D1"/>
    <w:rsid w:val="00D879B2"/>
    <w:rsid w:val="00D87DD5"/>
    <w:rsid w:val="00D90857"/>
    <w:rsid w:val="00D92B72"/>
    <w:rsid w:val="00D92D38"/>
    <w:rsid w:val="00D941D6"/>
    <w:rsid w:val="00D9623C"/>
    <w:rsid w:val="00DA40F1"/>
    <w:rsid w:val="00DA5450"/>
    <w:rsid w:val="00DB3B7F"/>
    <w:rsid w:val="00DC0AC4"/>
    <w:rsid w:val="00DC3898"/>
    <w:rsid w:val="00DC4D5A"/>
    <w:rsid w:val="00DD01DF"/>
    <w:rsid w:val="00DD0BFC"/>
    <w:rsid w:val="00DD5547"/>
    <w:rsid w:val="00DD6E7F"/>
    <w:rsid w:val="00DE27BB"/>
    <w:rsid w:val="00DE41B1"/>
    <w:rsid w:val="00DE489E"/>
    <w:rsid w:val="00DE5C93"/>
    <w:rsid w:val="00DE62F2"/>
    <w:rsid w:val="00DE6BD7"/>
    <w:rsid w:val="00DF0AFC"/>
    <w:rsid w:val="00DF2B60"/>
    <w:rsid w:val="00DF3B17"/>
    <w:rsid w:val="00E03521"/>
    <w:rsid w:val="00E05094"/>
    <w:rsid w:val="00E05E5A"/>
    <w:rsid w:val="00E0766C"/>
    <w:rsid w:val="00E1022A"/>
    <w:rsid w:val="00E12023"/>
    <w:rsid w:val="00E14148"/>
    <w:rsid w:val="00E164E8"/>
    <w:rsid w:val="00E2463B"/>
    <w:rsid w:val="00E24B7A"/>
    <w:rsid w:val="00E25E13"/>
    <w:rsid w:val="00E3224E"/>
    <w:rsid w:val="00E33DA7"/>
    <w:rsid w:val="00E34365"/>
    <w:rsid w:val="00E3597A"/>
    <w:rsid w:val="00E359E4"/>
    <w:rsid w:val="00E36C13"/>
    <w:rsid w:val="00E37E0C"/>
    <w:rsid w:val="00E404FC"/>
    <w:rsid w:val="00E42405"/>
    <w:rsid w:val="00E434FB"/>
    <w:rsid w:val="00E435F4"/>
    <w:rsid w:val="00E4392D"/>
    <w:rsid w:val="00E44128"/>
    <w:rsid w:val="00E4567C"/>
    <w:rsid w:val="00E46CE8"/>
    <w:rsid w:val="00E500FB"/>
    <w:rsid w:val="00E517AD"/>
    <w:rsid w:val="00E51D03"/>
    <w:rsid w:val="00E51F5C"/>
    <w:rsid w:val="00E556E9"/>
    <w:rsid w:val="00E559E5"/>
    <w:rsid w:val="00E5741A"/>
    <w:rsid w:val="00E5742E"/>
    <w:rsid w:val="00E57D7A"/>
    <w:rsid w:val="00E614EC"/>
    <w:rsid w:val="00E6416D"/>
    <w:rsid w:val="00E64B94"/>
    <w:rsid w:val="00E668B5"/>
    <w:rsid w:val="00E66BB9"/>
    <w:rsid w:val="00E66E7D"/>
    <w:rsid w:val="00E66F37"/>
    <w:rsid w:val="00E67C88"/>
    <w:rsid w:val="00E67C91"/>
    <w:rsid w:val="00E706BD"/>
    <w:rsid w:val="00E730DB"/>
    <w:rsid w:val="00E75715"/>
    <w:rsid w:val="00E77395"/>
    <w:rsid w:val="00E800DE"/>
    <w:rsid w:val="00E802DE"/>
    <w:rsid w:val="00E843B9"/>
    <w:rsid w:val="00E844F6"/>
    <w:rsid w:val="00E86C0F"/>
    <w:rsid w:val="00E87195"/>
    <w:rsid w:val="00E87BF1"/>
    <w:rsid w:val="00E9028A"/>
    <w:rsid w:val="00E90613"/>
    <w:rsid w:val="00E906E7"/>
    <w:rsid w:val="00E90F5B"/>
    <w:rsid w:val="00E978A5"/>
    <w:rsid w:val="00EA0408"/>
    <w:rsid w:val="00EA2320"/>
    <w:rsid w:val="00EA469B"/>
    <w:rsid w:val="00EA688E"/>
    <w:rsid w:val="00EA6B32"/>
    <w:rsid w:val="00EA703E"/>
    <w:rsid w:val="00EA7044"/>
    <w:rsid w:val="00EB0092"/>
    <w:rsid w:val="00EB1472"/>
    <w:rsid w:val="00EB37A3"/>
    <w:rsid w:val="00EB51F0"/>
    <w:rsid w:val="00EB63C8"/>
    <w:rsid w:val="00EB649E"/>
    <w:rsid w:val="00EB6DA5"/>
    <w:rsid w:val="00EC009F"/>
    <w:rsid w:val="00EC4534"/>
    <w:rsid w:val="00EC4BF3"/>
    <w:rsid w:val="00EC5345"/>
    <w:rsid w:val="00EC63A8"/>
    <w:rsid w:val="00ED0C63"/>
    <w:rsid w:val="00ED3727"/>
    <w:rsid w:val="00ED407A"/>
    <w:rsid w:val="00ED5883"/>
    <w:rsid w:val="00EE06C4"/>
    <w:rsid w:val="00EE0A73"/>
    <w:rsid w:val="00EE16E8"/>
    <w:rsid w:val="00EE1BC1"/>
    <w:rsid w:val="00EE508C"/>
    <w:rsid w:val="00EF0203"/>
    <w:rsid w:val="00EF03D7"/>
    <w:rsid w:val="00EF12A6"/>
    <w:rsid w:val="00EF33CC"/>
    <w:rsid w:val="00EF412C"/>
    <w:rsid w:val="00F00BC3"/>
    <w:rsid w:val="00F01E69"/>
    <w:rsid w:val="00F11284"/>
    <w:rsid w:val="00F11E13"/>
    <w:rsid w:val="00F12BD3"/>
    <w:rsid w:val="00F15216"/>
    <w:rsid w:val="00F15FF3"/>
    <w:rsid w:val="00F160A2"/>
    <w:rsid w:val="00F2071A"/>
    <w:rsid w:val="00F211A8"/>
    <w:rsid w:val="00F21F25"/>
    <w:rsid w:val="00F21FA1"/>
    <w:rsid w:val="00F222CF"/>
    <w:rsid w:val="00F2400B"/>
    <w:rsid w:val="00F244A7"/>
    <w:rsid w:val="00F312A3"/>
    <w:rsid w:val="00F339B8"/>
    <w:rsid w:val="00F34987"/>
    <w:rsid w:val="00F36039"/>
    <w:rsid w:val="00F436A1"/>
    <w:rsid w:val="00F44CB0"/>
    <w:rsid w:val="00F46A28"/>
    <w:rsid w:val="00F46F71"/>
    <w:rsid w:val="00F47818"/>
    <w:rsid w:val="00F503F4"/>
    <w:rsid w:val="00F5069E"/>
    <w:rsid w:val="00F51C3F"/>
    <w:rsid w:val="00F52071"/>
    <w:rsid w:val="00F546EC"/>
    <w:rsid w:val="00F56998"/>
    <w:rsid w:val="00F622F5"/>
    <w:rsid w:val="00F624A0"/>
    <w:rsid w:val="00F70E8C"/>
    <w:rsid w:val="00F7215C"/>
    <w:rsid w:val="00F72AF3"/>
    <w:rsid w:val="00F732BC"/>
    <w:rsid w:val="00F73823"/>
    <w:rsid w:val="00F73AE3"/>
    <w:rsid w:val="00F81C4D"/>
    <w:rsid w:val="00F8364E"/>
    <w:rsid w:val="00F83797"/>
    <w:rsid w:val="00F83A09"/>
    <w:rsid w:val="00F95B5A"/>
    <w:rsid w:val="00F9649A"/>
    <w:rsid w:val="00FA0336"/>
    <w:rsid w:val="00FA37A5"/>
    <w:rsid w:val="00FA49CC"/>
    <w:rsid w:val="00FA7209"/>
    <w:rsid w:val="00FA7C36"/>
    <w:rsid w:val="00FB5D8A"/>
    <w:rsid w:val="00FB757F"/>
    <w:rsid w:val="00FC3A1E"/>
    <w:rsid w:val="00FC4B93"/>
    <w:rsid w:val="00FC4ED2"/>
    <w:rsid w:val="00FC5572"/>
    <w:rsid w:val="00FC57C6"/>
    <w:rsid w:val="00FD26E2"/>
    <w:rsid w:val="00FD2F13"/>
    <w:rsid w:val="00FD31B9"/>
    <w:rsid w:val="00FD5726"/>
    <w:rsid w:val="00FD6E0C"/>
    <w:rsid w:val="00FE0BA0"/>
    <w:rsid w:val="00FE154D"/>
    <w:rsid w:val="00FE1A7C"/>
    <w:rsid w:val="00FE3546"/>
    <w:rsid w:val="00FE4EA5"/>
    <w:rsid w:val="00FE4EF5"/>
    <w:rsid w:val="00FE75FA"/>
    <w:rsid w:val="00FE7E94"/>
    <w:rsid w:val="00FF0179"/>
    <w:rsid w:val="00FF1CED"/>
    <w:rsid w:val="00FF22B8"/>
    <w:rsid w:val="00FF30C5"/>
    <w:rsid w:val="00FF39BC"/>
    <w:rsid w:val="00FF3CC1"/>
    <w:rsid w:val="00FF5069"/>
    <w:rsid w:val="00FF50C6"/>
    <w:rsid w:val="00FF56AD"/>
    <w:rsid w:val="00FF6159"/>
    <w:rsid w:val="00FF7B14"/>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71D34"/>
  <w15:chartTrackingRefBased/>
  <w15:docId w15:val="{4A48E7F5-1233-462F-9953-422BBC6A9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link w:val="Heading1Char"/>
    <w:uiPriority w:val="9"/>
    <w:qFormat/>
    <w:rsid w:val="00DE62F2"/>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57A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557AE"/>
    <w:rPr>
      <w:rFonts w:ascii="Calibri" w:hAnsi="Calibri"/>
      <w:noProof/>
    </w:rPr>
  </w:style>
  <w:style w:type="paragraph" w:customStyle="1" w:styleId="EndNoteBibliography">
    <w:name w:val="EndNote Bibliography"/>
    <w:basedOn w:val="Normal"/>
    <w:link w:val="EndNoteBibliographyChar"/>
    <w:rsid w:val="009557A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557AE"/>
    <w:rPr>
      <w:rFonts w:ascii="Calibri" w:hAnsi="Calibri"/>
      <w:noProof/>
    </w:rPr>
  </w:style>
  <w:style w:type="character" w:styleId="Hyperlink">
    <w:name w:val="Hyperlink"/>
    <w:basedOn w:val="DefaultParagraphFont"/>
    <w:uiPriority w:val="99"/>
    <w:unhideWhenUsed/>
    <w:rsid w:val="00214033"/>
    <w:rPr>
      <w:color w:val="0563C1" w:themeColor="hyperlink"/>
      <w:u w:val="single"/>
    </w:rPr>
  </w:style>
  <w:style w:type="paragraph" w:styleId="ListParagraph">
    <w:name w:val="List Paragraph"/>
    <w:basedOn w:val="Normal"/>
    <w:uiPriority w:val="34"/>
    <w:qFormat/>
    <w:rsid w:val="00092DB3"/>
    <w:pPr>
      <w:ind w:left="720"/>
      <w:contextualSpacing/>
    </w:pPr>
  </w:style>
  <w:style w:type="character" w:styleId="CommentReference">
    <w:name w:val="annotation reference"/>
    <w:basedOn w:val="DefaultParagraphFont"/>
    <w:uiPriority w:val="99"/>
    <w:semiHidden/>
    <w:unhideWhenUsed/>
    <w:rsid w:val="008A74F6"/>
    <w:rPr>
      <w:sz w:val="16"/>
      <w:szCs w:val="16"/>
    </w:rPr>
  </w:style>
  <w:style w:type="paragraph" w:styleId="CommentText">
    <w:name w:val="annotation text"/>
    <w:basedOn w:val="Normal"/>
    <w:link w:val="CommentTextChar"/>
    <w:uiPriority w:val="99"/>
    <w:unhideWhenUsed/>
    <w:rsid w:val="008A74F6"/>
    <w:pPr>
      <w:spacing w:line="240" w:lineRule="auto"/>
    </w:pPr>
    <w:rPr>
      <w:sz w:val="20"/>
      <w:szCs w:val="20"/>
    </w:rPr>
  </w:style>
  <w:style w:type="character" w:customStyle="1" w:styleId="CommentTextChar">
    <w:name w:val="Comment Text Char"/>
    <w:basedOn w:val="DefaultParagraphFont"/>
    <w:link w:val="CommentText"/>
    <w:uiPriority w:val="99"/>
    <w:rsid w:val="008A74F6"/>
    <w:rPr>
      <w:sz w:val="20"/>
      <w:szCs w:val="20"/>
    </w:rPr>
  </w:style>
  <w:style w:type="paragraph" w:styleId="CommentSubject">
    <w:name w:val="annotation subject"/>
    <w:basedOn w:val="CommentText"/>
    <w:next w:val="CommentText"/>
    <w:link w:val="CommentSubjectChar"/>
    <w:uiPriority w:val="99"/>
    <w:semiHidden/>
    <w:unhideWhenUsed/>
    <w:rsid w:val="008A74F6"/>
    <w:rPr>
      <w:b/>
      <w:bCs/>
    </w:rPr>
  </w:style>
  <w:style w:type="character" w:customStyle="1" w:styleId="CommentSubjectChar">
    <w:name w:val="Comment Subject Char"/>
    <w:basedOn w:val="CommentTextChar"/>
    <w:link w:val="CommentSubject"/>
    <w:uiPriority w:val="99"/>
    <w:semiHidden/>
    <w:rsid w:val="008A74F6"/>
    <w:rPr>
      <w:b/>
      <w:bCs/>
      <w:sz w:val="20"/>
      <w:szCs w:val="20"/>
    </w:rPr>
  </w:style>
  <w:style w:type="paragraph" w:styleId="BalloonText">
    <w:name w:val="Balloon Text"/>
    <w:basedOn w:val="Normal"/>
    <w:link w:val="BalloonTextChar"/>
    <w:uiPriority w:val="99"/>
    <w:semiHidden/>
    <w:unhideWhenUsed/>
    <w:rsid w:val="008A74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4F6"/>
    <w:rPr>
      <w:rFonts w:ascii="Segoe UI" w:hAnsi="Segoe UI" w:cs="Segoe UI"/>
      <w:sz w:val="18"/>
      <w:szCs w:val="18"/>
    </w:rPr>
  </w:style>
  <w:style w:type="character" w:customStyle="1" w:styleId="rynqvb">
    <w:name w:val="rynqvb"/>
    <w:basedOn w:val="DefaultParagraphFont"/>
    <w:rsid w:val="007338BB"/>
  </w:style>
  <w:style w:type="character" w:customStyle="1" w:styleId="hwtze">
    <w:name w:val="hwtze"/>
    <w:basedOn w:val="DefaultParagraphFont"/>
    <w:rsid w:val="007338BB"/>
  </w:style>
  <w:style w:type="paragraph" w:styleId="EndnoteText">
    <w:name w:val="endnote text"/>
    <w:basedOn w:val="Normal"/>
    <w:link w:val="EndnoteTextChar"/>
    <w:uiPriority w:val="99"/>
    <w:semiHidden/>
    <w:unhideWhenUsed/>
    <w:rsid w:val="00A042C4"/>
    <w:pPr>
      <w:bidi w:val="0"/>
      <w:spacing w:after="0" w:line="240" w:lineRule="auto"/>
    </w:pPr>
    <w:rPr>
      <w:kern w:val="2"/>
      <w:sz w:val="20"/>
      <w:szCs w:val="20"/>
      <w:lang w:bidi="ar-SA"/>
      <w14:ligatures w14:val="standardContextual"/>
    </w:rPr>
  </w:style>
  <w:style w:type="character" w:customStyle="1" w:styleId="EndnoteTextChar">
    <w:name w:val="Endnote Text Char"/>
    <w:basedOn w:val="DefaultParagraphFont"/>
    <w:link w:val="EndnoteText"/>
    <w:uiPriority w:val="99"/>
    <w:semiHidden/>
    <w:rsid w:val="00A042C4"/>
    <w:rPr>
      <w:kern w:val="2"/>
      <w:sz w:val="20"/>
      <w:szCs w:val="20"/>
      <w:lang w:bidi="ar-SA"/>
      <w14:ligatures w14:val="standardContextual"/>
    </w:rPr>
  </w:style>
  <w:style w:type="character" w:styleId="EndnoteReference">
    <w:name w:val="endnote reference"/>
    <w:basedOn w:val="DefaultParagraphFont"/>
    <w:uiPriority w:val="99"/>
    <w:semiHidden/>
    <w:unhideWhenUsed/>
    <w:rsid w:val="00A042C4"/>
    <w:rPr>
      <w:vertAlign w:val="superscript"/>
    </w:rPr>
  </w:style>
  <w:style w:type="character" w:customStyle="1" w:styleId="Heading1Char">
    <w:name w:val="Heading 1 Char"/>
    <w:basedOn w:val="DefaultParagraphFont"/>
    <w:link w:val="Heading1"/>
    <w:uiPriority w:val="9"/>
    <w:rsid w:val="00DE62F2"/>
    <w:rPr>
      <w:rFonts w:ascii="Times New Roman" w:eastAsia="Times New Roman" w:hAnsi="Times New Roman" w:cs="Times New Roman"/>
      <w:b/>
      <w:bCs/>
      <w:kern w:val="36"/>
      <w:sz w:val="48"/>
      <w:szCs w:val="48"/>
    </w:rPr>
  </w:style>
  <w:style w:type="paragraph" w:styleId="Revision">
    <w:name w:val="Revision"/>
    <w:hidden/>
    <w:uiPriority w:val="99"/>
    <w:semiHidden/>
    <w:rsid w:val="002533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858336">
      <w:bodyDiv w:val="1"/>
      <w:marLeft w:val="0"/>
      <w:marRight w:val="0"/>
      <w:marTop w:val="0"/>
      <w:marBottom w:val="0"/>
      <w:divBdr>
        <w:top w:val="none" w:sz="0" w:space="0" w:color="auto"/>
        <w:left w:val="none" w:sz="0" w:space="0" w:color="auto"/>
        <w:bottom w:val="none" w:sz="0" w:space="0" w:color="auto"/>
        <w:right w:val="none" w:sz="0" w:space="0" w:color="auto"/>
      </w:divBdr>
    </w:div>
    <w:div w:id="1550653747">
      <w:bodyDiv w:val="1"/>
      <w:marLeft w:val="0"/>
      <w:marRight w:val="0"/>
      <w:marTop w:val="0"/>
      <w:marBottom w:val="0"/>
      <w:divBdr>
        <w:top w:val="none" w:sz="0" w:space="0" w:color="auto"/>
        <w:left w:val="none" w:sz="0" w:space="0" w:color="auto"/>
        <w:bottom w:val="none" w:sz="0" w:space="0" w:color="auto"/>
        <w:right w:val="none" w:sz="0" w:space="0" w:color="auto"/>
      </w:divBdr>
    </w:div>
    <w:div w:id="171129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ascopost.com/issues/july-10-2022/death-and-clinical-trials-in-the-plague-years/" TargetMode="External"/><Relationship Id="rId18" Type="http://schemas.openxmlformats.org/officeDocument/2006/relationships/hyperlink" Target="https://www.mckinsey.com/featured-insights/future-of-work/the-future-of-work-after-covid-19" TargetMode="External"/><Relationship Id="rId26" Type="http://schemas.openxmlformats.org/officeDocument/2006/relationships/hyperlink" Target="https://smart-networks-energy-transition.ec.europa.eu/news/etip-snet-views-post-covid-19-recovery" TargetMode="External"/><Relationship Id="rId3" Type="http://schemas.openxmlformats.org/officeDocument/2006/relationships/styles" Target="styles.xml"/><Relationship Id="rId21" Type="http://schemas.openxmlformats.org/officeDocument/2006/relationships/hyperlink" Target="https://www.worldbank.org/en/publication/wdr2022/brief/chapter-6-policy-priorities-for-the-recovery" TargetMode="External"/><Relationship Id="rId7" Type="http://schemas.openxmlformats.org/officeDocument/2006/relationships/comments" Target="comments.xml"/><Relationship Id="rId12" Type="http://schemas.openxmlformats.org/officeDocument/2006/relationships/hyperlink" Target="https://www.theguardian.com/us-news/2020/oct/28/nursing-homes-america-new-jersey-coronavirus" TargetMode="External"/><Relationship Id="rId17" Type="http://schemas.openxmlformats.org/officeDocument/2006/relationships/hyperlink" Target="https://www.mckinsey.com/featured-insights/future-of-work/the-future-of-work-after-covid-19" TargetMode="External"/><Relationship Id="rId25" Type="http://schemas.openxmlformats.org/officeDocument/2006/relationships/hyperlink" Target="https://www.iea.org/reports/world-energy-outlook-2022" TargetMode="External"/><Relationship Id="rId2" Type="http://schemas.openxmlformats.org/officeDocument/2006/relationships/numbering" Target="numbering.xml"/><Relationship Id="rId16" Type="http://schemas.openxmlformats.org/officeDocument/2006/relationships/hyperlink" Target="https://www.thecommonwealth-ilibrary.org/index.php/comsec/catalog/book/950" TargetMode="External"/><Relationship Id="rId20" Type="http://schemas.openxmlformats.org/officeDocument/2006/relationships/hyperlink" Target="https://www.worldbank.org/en/publication/wdr2022/brief/chapter-1-introduction-the-economic-impacts-of-the-covid-19-crisi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rezaei_nima@yahoo.com" TargetMode="External"/><Relationship Id="rId11" Type="http://schemas.openxmlformats.org/officeDocument/2006/relationships/hyperlink" Target="https://www.bosch-sensortec.com/news-and-stories/stories/how-sensing-solutions-help-to-fight-against-the-spread-of-covid-19.html" TargetMode="External"/><Relationship Id="rId24" Type="http://schemas.openxmlformats.org/officeDocument/2006/relationships/hyperlink" Target="https://www.wfp.org/" TargetMode="External"/><Relationship Id="rId5" Type="http://schemas.openxmlformats.org/officeDocument/2006/relationships/webSettings" Target="webSettings.xml"/><Relationship Id="rId15" Type="http://schemas.openxmlformats.org/officeDocument/2006/relationships/hyperlink" Target="https://www.who.int/news/item/27-04-2022-unicef-and-who-warn-of--perfect-storm--of-conditions-for-measles-outbreaks--affecting-children" TargetMode="External"/><Relationship Id="rId23" Type="http://schemas.openxmlformats.org/officeDocument/2006/relationships/hyperlink" Target="https://eos.org/features/the-mental-toll-of-climate-change" TargetMode="External"/><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s://www.science.org/content/article/dispute-simmers-over-who-first-shared-sars-cov-2-s-genome"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who.int/news/item/04-03-2022-world-obesity-day-2022-accelerating-action-to-stop-obesity" TargetMode="External"/><Relationship Id="rId22" Type="http://schemas.openxmlformats.org/officeDocument/2006/relationships/hyperlink" Target="https://cepr.org/voxeu/columns/prospects-global-economy-after-covid-19" TargetMode="External"/><Relationship Id="rId27" Type="http://schemas.openxmlformats.org/officeDocument/2006/relationships/hyperlink" Target="https://www.irena.org/publications/2020/Jun/Post-COVID-Recovery"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9E9B2-FB6D-4C2E-A0A5-022303ADC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4504</Words>
  <Characters>196679</Characters>
  <Application>Microsoft Office Word</Application>
  <DocSecurity>0</DocSecurity>
  <Lines>1638</Lines>
  <Paragraphs>4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3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ofar</dc:creator>
  <cp:keywords/>
  <dc:description/>
  <cp:lastModifiedBy>Constantine Sedikides</cp:lastModifiedBy>
  <cp:revision>2</cp:revision>
  <dcterms:created xsi:type="dcterms:W3CDTF">2025-02-20T11:40:00Z</dcterms:created>
  <dcterms:modified xsi:type="dcterms:W3CDTF">2025-02-20T11:40:00Z</dcterms:modified>
</cp:coreProperties>
</file>